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25A4C" w14:textId="4AF1C87F" w:rsidR="009E0EEB" w:rsidRPr="00A5396E" w:rsidRDefault="009E0EEB" w:rsidP="009E0EEB">
      <w:pPr>
        <w:spacing w:after="0" w:line="240" w:lineRule="auto"/>
        <w:jc w:val="center"/>
        <w:rPr>
          <w:sz w:val="32"/>
          <w:szCs w:val="32"/>
          <w:lang w:val="en-GB"/>
        </w:rPr>
      </w:pPr>
      <w:r w:rsidRPr="00A5396E">
        <w:rPr>
          <w:sz w:val="32"/>
          <w:szCs w:val="32"/>
          <w:lang w:val="en-GB"/>
        </w:rPr>
        <w:t xml:space="preserve">Appendix </w:t>
      </w:r>
      <w:r w:rsidR="00A5396E">
        <w:rPr>
          <w:sz w:val="32"/>
          <w:szCs w:val="32"/>
          <w:lang w:val="en-GB"/>
        </w:rPr>
        <w:t>to</w:t>
      </w:r>
      <w:r w:rsidR="00A5396E" w:rsidRPr="00A5396E">
        <w:rPr>
          <w:sz w:val="32"/>
          <w:szCs w:val="32"/>
          <w:lang w:val="en-GB"/>
        </w:rPr>
        <w:t xml:space="preserve"> the paper:</w:t>
      </w:r>
    </w:p>
    <w:p w14:paraId="5FAA0A40" w14:textId="2A8ED5AD" w:rsidR="009E0EEB" w:rsidRPr="00007ABB" w:rsidRDefault="009E0EEB" w:rsidP="009E0EEB">
      <w:pPr>
        <w:spacing w:after="0" w:line="240" w:lineRule="auto"/>
        <w:jc w:val="center"/>
        <w:rPr>
          <w:b/>
          <w:bCs/>
          <w:sz w:val="36"/>
          <w:szCs w:val="36"/>
        </w:rPr>
      </w:pPr>
      <w:r w:rsidRPr="0024007B">
        <w:rPr>
          <w:b/>
          <w:bCs/>
          <w:sz w:val="36"/>
          <w:szCs w:val="36"/>
          <w:lang w:val="en-GB"/>
        </w:rPr>
        <w:t>Developing clinical prediction models: a step-by-step practical guide with examples in R</w:t>
      </w:r>
    </w:p>
    <w:p w14:paraId="7DCF089B" w14:textId="77777777" w:rsidR="00007ABB" w:rsidRDefault="00007ABB" w:rsidP="009E0EEB">
      <w:pPr>
        <w:spacing w:after="0" w:line="240" w:lineRule="auto"/>
        <w:jc w:val="center"/>
        <w:rPr>
          <w:b/>
          <w:bCs/>
          <w:sz w:val="36"/>
          <w:szCs w:val="36"/>
          <w:lang w:val="el-GR"/>
        </w:rPr>
      </w:pPr>
    </w:p>
    <w:sdt>
      <w:sdtPr>
        <w:rPr>
          <w:rFonts w:ascii="Times New Roman" w:eastAsiaTheme="minorHAnsi" w:hAnsi="Times New Roman" w:cs="Times New Roman"/>
          <w:color w:val="auto"/>
          <w:sz w:val="26"/>
          <w:szCs w:val="26"/>
        </w:rPr>
        <w:id w:val="-187840812"/>
        <w:docPartObj>
          <w:docPartGallery w:val="Table of Contents"/>
          <w:docPartUnique/>
        </w:docPartObj>
      </w:sdtPr>
      <w:sdtEndPr>
        <w:rPr>
          <w:b/>
          <w:bCs/>
          <w:noProof/>
        </w:rPr>
      </w:sdtEndPr>
      <w:sdtContent>
        <w:p w14:paraId="6797B001" w14:textId="2E53DB75" w:rsidR="00007ABB" w:rsidRDefault="00007ABB">
          <w:pPr>
            <w:pStyle w:val="TOCHeading"/>
          </w:pPr>
          <w:r>
            <w:t>Contents</w:t>
          </w:r>
        </w:p>
        <w:p w14:paraId="75F7F8EC" w14:textId="061B2D95" w:rsidR="00412BEA" w:rsidRDefault="00007ABB">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63216007" w:history="1">
            <w:r w:rsidR="00412BEA" w:rsidRPr="00E83F86">
              <w:rPr>
                <w:rStyle w:val="Hyperlink"/>
                <w:b/>
                <w:bCs/>
                <w:noProof/>
                <w:lang w:val="en-GB"/>
              </w:rPr>
              <w:t>1</w:t>
            </w:r>
            <w:r w:rsidR="00412BEA">
              <w:rPr>
                <w:rFonts w:asciiTheme="minorHAnsi" w:eastAsiaTheme="minorEastAsia" w:hAnsiTheme="minorHAnsi" w:cstheme="minorBidi"/>
                <w:noProof/>
                <w:kern w:val="2"/>
                <w:sz w:val="24"/>
                <w:szCs w:val="24"/>
                <w14:ligatures w14:val="standardContextual"/>
              </w:rPr>
              <w:tab/>
            </w:r>
            <w:r w:rsidR="00412BEA" w:rsidRPr="00E83F86">
              <w:rPr>
                <w:rStyle w:val="Hyperlink"/>
                <w:b/>
                <w:bCs/>
                <w:noProof/>
                <w:lang w:val="en-GB"/>
              </w:rPr>
              <w:t>Sample size calculations</w:t>
            </w:r>
            <w:r w:rsidR="00412BEA">
              <w:rPr>
                <w:noProof/>
                <w:webHidden/>
              </w:rPr>
              <w:tab/>
            </w:r>
            <w:r w:rsidR="00412BEA">
              <w:rPr>
                <w:noProof/>
                <w:webHidden/>
              </w:rPr>
              <w:fldChar w:fldCharType="begin"/>
            </w:r>
            <w:r w:rsidR="00412BEA">
              <w:rPr>
                <w:noProof/>
                <w:webHidden/>
              </w:rPr>
              <w:instrText xml:space="preserve"> PAGEREF _Toc163216007 \h </w:instrText>
            </w:r>
            <w:r w:rsidR="00412BEA">
              <w:rPr>
                <w:noProof/>
                <w:webHidden/>
              </w:rPr>
            </w:r>
            <w:r w:rsidR="00412BEA">
              <w:rPr>
                <w:noProof/>
                <w:webHidden/>
              </w:rPr>
              <w:fldChar w:fldCharType="separate"/>
            </w:r>
            <w:r w:rsidR="00412BEA">
              <w:rPr>
                <w:noProof/>
                <w:webHidden/>
              </w:rPr>
              <w:t>3</w:t>
            </w:r>
            <w:r w:rsidR="00412BEA">
              <w:rPr>
                <w:noProof/>
                <w:webHidden/>
              </w:rPr>
              <w:fldChar w:fldCharType="end"/>
            </w:r>
          </w:hyperlink>
        </w:p>
        <w:p w14:paraId="451570D7" w14:textId="6E726964" w:rsidR="00412BEA" w:rsidRDefault="00412BEA">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hyperlink w:anchor="_Toc163216008" w:history="1">
            <w:r w:rsidRPr="00E83F86">
              <w:rPr>
                <w:rStyle w:val="Hyperlink"/>
                <w:b/>
                <w:bCs/>
                <w:noProof/>
                <w:lang w:val="en-GB"/>
              </w:rPr>
              <w:t>2</w:t>
            </w:r>
            <w:r>
              <w:rPr>
                <w:rFonts w:asciiTheme="minorHAnsi" w:eastAsiaTheme="minorEastAsia" w:hAnsiTheme="minorHAnsi" w:cstheme="minorBidi"/>
                <w:noProof/>
                <w:kern w:val="2"/>
                <w:sz w:val="24"/>
                <w:szCs w:val="24"/>
                <w14:ligatures w14:val="standardContextual"/>
              </w:rPr>
              <w:tab/>
            </w:r>
            <w:r w:rsidRPr="00E83F86">
              <w:rPr>
                <w:rStyle w:val="Hyperlink"/>
                <w:b/>
                <w:bCs/>
                <w:noProof/>
                <w:lang w:val="en-GB"/>
              </w:rPr>
              <w:t>Example for continuous outcomes</w:t>
            </w:r>
            <w:r>
              <w:rPr>
                <w:noProof/>
                <w:webHidden/>
              </w:rPr>
              <w:tab/>
            </w:r>
            <w:r>
              <w:rPr>
                <w:noProof/>
                <w:webHidden/>
              </w:rPr>
              <w:fldChar w:fldCharType="begin"/>
            </w:r>
            <w:r>
              <w:rPr>
                <w:noProof/>
                <w:webHidden/>
              </w:rPr>
              <w:instrText xml:space="preserve"> PAGEREF _Toc163216008 \h </w:instrText>
            </w:r>
            <w:r>
              <w:rPr>
                <w:noProof/>
                <w:webHidden/>
              </w:rPr>
            </w:r>
            <w:r>
              <w:rPr>
                <w:noProof/>
                <w:webHidden/>
              </w:rPr>
              <w:fldChar w:fldCharType="separate"/>
            </w:r>
            <w:r>
              <w:rPr>
                <w:noProof/>
                <w:webHidden/>
              </w:rPr>
              <w:t>3</w:t>
            </w:r>
            <w:r>
              <w:rPr>
                <w:noProof/>
                <w:webHidden/>
              </w:rPr>
              <w:fldChar w:fldCharType="end"/>
            </w:r>
          </w:hyperlink>
        </w:p>
        <w:p w14:paraId="6296D2BA" w14:textId="31D77E9F"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09" w:history="1">
            <w:r w:rsidRPr="00E83F86">
              <w:rPr>
                <w:rStyle w:val="Hyperlink"/>
                <w:i/>
                <w:iCs/>
                <w:noProof/>
                <w:lang w:val="en-GB"/>
              </w:rPr>
              <w:t>2.1</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Simulate a toy example</w:t>
            </w:r>
            <w:r>
              <w:rPr>
                <w:noProof/>
                <w:webHidden/>
              </w:rPr>
              <w:tab/>
            </w:r>
            <w:r>
              <w:rPr>
                <w:noProof/>
                <w:webHidden/>
              </w:rPr>
              <w:fldChar w:fldCharType="begin"/>
            </w:r>
            <w:r>
              <w:rPr>
                <w:noProof/>
                <w:webHidden/>
              </w:rPr>
              <w:instrText xml:space="preserve"> PAGEREF _Toc163216009 \h </w:instrText>
            </w:r>
            <w:r>
              <w:rPr>
                <w:noProof/>
                <w:webHidden/>
              </w:rPr>
            </w:r>
            <w:r>
              <w:rPr>
                <w:noProof/>
                <w:webHidden/>
              </w:rPr>
              <w:fldChar w:fldCharType="separate"/>
            </w:r>
            <w:r>
              <w:rPr>
                <w:noProof/>
                <w:webHidden/>
              </w:rPr>
              <w:t>3</w:t>
            </w:r>
            <w:r>
              <w:rPr>
                <w:noProof/>
                <w:webHidden/>
              </w:rPr>
              <w:fldChar w:fldCharType="end"/>
            </w:r>
          </w:hyperlink>
        </w:p>
        <w:p w14:paraId="4F1F159E" w14:textId="47D7D43A"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0" w:history="1">
            <w:r w:rsidRPr="00E83F86">
              <w:rPr>
                <w:rStyle w:val="Hyperlink"/>
                <w:i/>
                <w:iCs/>
                <w:noProof/>
                <w:lang w:val="en-GB"/>
              </w:rPr>
              <w:t>2.2</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multiple imputations</w:t>
            </w:r>
            <w:r>
              <w:rPr>
                <w:noProof/>
                <w:webHidden/>
              </w:rPr>
              <w:tab/>
            </w:r>
            <w:r>
              <w:rPr>
                <w:noProof/>
                <w:webHidden/>
              </w:rPr>
              <w:fldChar w:fldCharType="begin"/>
            </w:r>
            <w:r>
              <w:rPr>
                <w:noProof/>
                <w:webHidden/>
              </w:rPr>
              <w:instrText xml:space="preserve"> PAGEREF _Toc163216010 \h </w:instrText>
            </w:r>
            <w:r>
              <w:rPr>
                <w:noProof/>
                <w:webHidden/>
              </w:rPr>
            </w:r>
            <w:r>
              <w:rPr>
                <w:noProof/>
                <w:webHidden/>
              </w:rPr>
              <w:fldChar w:fldCharType="separate"/>
            </w:r>
            <w:r>
              <w:rPr>
                <w:noProof/>
                <w:webHidden/>
              </w:rPr>
              <w:t>5</w:t>
            </w:r>
            <w:r>
              <w:rPr>
                <w:noProof/>
                <w:webHidden/>
              </w:rPr>
              <w:fldChar w:fldCharType="end"/>
            </w:r>
          </w:hyperlink>
        </w:p>
        <w:p w14:paraId="768D2563" w14:textId="68DCC0F6"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1" w:history="1">
            <w:r w:rsidRPr="00E83F86">
              <w:rPr>
                <w:rStyle w:val="Hyperlink"/>
                <w:i/>
                <w:iCs/>
                <w:noProof/>
                <w:lang w:val="en-GB"/>
              </w:rPr>
              <w:t>2.3</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Fit the competing prediction models</w:t>
            </w:r>
            <w:r>
              <w:rPr>
                <w:noProof/>
                <w:webHidden/>
              </w:rPr>
              <w:tab/>
            </w:r>
            <w:r>
              <w:rPr>
                <w:noProof/>
                <w:webHidden/>
              </w:rPr>
              <w:fldChar w:fldCharType="begin"/>
            </w:r>
            <w:r>
              <w:rPr>
                <w:noProof/>
                <w:webHidden/>
              </w:rPr>
              <w:instrText xml:space="preserve"> PAGEREF _Toc163216011 \h </w:instrText>
            </w:r>
            <w:r>
              <w:rPr>
                <w:noProof/>
                <w:webHidden/>
              </w:rPr>
            </w:r>
            <w:r>
              <w:rPr>
                <w:noProof/>
                <w:webHidden/>
              </w:rPr>
              <w:fldChar w:fldCharType="separate"/>
            </w:r>
            <w:r>
              <w:rPr>
                <w:noProof/>
                <w:webHidden/>
              </w:rPr>
              <w:t>5</w:t>
            </w:r>
            <w:r>
              <w:rPr>
                <w:noProof/>
                <w:webHidden/>
              </w:rPr>
              <w:fldChar w:fldCharType="end"/>
            </w:r>
          </w:hyperlink>
        </w:p>
        <w:p w14:paraId="1FE042C0" w14:textId="5BEE4425"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2" w:history="1">
            <w:r w:rsidRPr="00E83F86">
              <w:rPr>
                <w:rStyle w:val="Hyperlink"/>
                <w:i/>
                <w:iCs/>
                <w:noProof/>
                <w:lang w:val="en-GB"/>
              </w:rPr>
              <w:t>2.4</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apparent performance of the models</w:t>
            </w:r>
            <w:r>
              <w:rPr>
                <w:noProof/>
                <w:webHidden/>
              </w:rPr>
              <w:tab/>
            </w:r>
            <w:r>
              <w:rPr>
                <w:noProof/>
                <w:webHidden/>
              </w:rPr>
              <w:fldChar w:fldCharType="begin"/>
            </w:r>
            <w:r>
              <w:rPr>
                <w:noProof/>
                <w:webHidden/>
              </w:rPr>
              <w:instrText xml:space="preserve"> PAGEREF _Toc163216012 \h </w:instrText>
            </w:r>
            <w:r>
              <w:rPr>
                <w:noProof/>
                <w:webHidden/>
              </w:rPr>
            </w:r>
            <w:r>
              <w:rPr>
                <w:noProof/>
                <w:webHidden/>
              </w:rPr>
              <w:fldChar w:fldCharType="separate"/>
            </w:r>
            <w:r>
              <w:rPr>
                <w:noProof/>
                <w:webHidden/>
              </w:rPr>
              <w:t>12</w:t>
            </w:r>
            <w:r>
              <w:rPr>
                <w:noProof/>
                <w:webHidden/>
              </w:rPr>
              <w:fldChar w:fldCharType="end"/>
            </w:r>
          </w:hyperlink>
        </w:p>
        <w:p w14:paraId="796D75EC" w14:textId="36F3CF89"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3" w:history="1">
            <w:r w:rsidRPr="00E83F86">
              <w:rPr>
                <w:rStyle w:val="Hyperlink"/>
                <w:i/>
                <w:iCs/>
                <w:noProof/>
                <w:lang w:val="en-GB"/>
              </w:rPr>
              <w:t>2.5</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optimism-corrected performance of the models</w:t>
            </w:r>
            <w:r>
              <w:rPr>
                <w:noProof/>
                <w:webHidden/>
              </w:rPr>
              <w:tab/>
            </w:r>
            <w:r>
              <w:rPr>
                <w:noProof/>
                <w:webHidden/>
              </w:rPr>
              <w:fldChar w:fldCharType="begin"/>
            </w:r>
            <w:r>
              <w:rPr>
                <w:noProof/>
                <w:webHidden/>
              </w:rPr>
              <w:instrText xml:space="preserve"> PAGEREF _Toc163216013 \h </w:instrText>
            </w:r>
            <w:r>
              <w:rPr>
                <w:noProof/>
                <w:webHidden/>
              </w:rPr>
            </w:r>
            <w:r>
              <w:rPr>
                <w:noProof/>
                <w:webHidden/>
              </w:rPr>
              <w:fldChar w:fldCharType="separate"/>
            </w:r>
            <w:r>
              <w:rPr>
                <w:noProof/>
                <w:webHidden/>
              </w:rPr>
              <w:t>12</w:t>
            </w:r>
            <w:r>
              <w:rPr>
                <w:noProof/>
                <w:webHidden/>
              </w:rPr>
              <w:fldChar w:fldCharType="end"/>
            </w:r>
          </w:hyperlink>
        </w:p>
        <w:p w14:paraId="7751C515" w14:textId="58D331D4"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4" w:history="1">
            <w:r w:rsidRPr="00E83F86">
              <w:rPr>
                <w:rStyle w:val="Hyperlink"/>
                <w:i/>
                <w:iCs/>
                <w:noProof/>
                <w:lang w:val="en-GB"/>
              </w:rPr>
              <w:t>2.6</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internal-external cross-validation</w:t>
            </w:r>
            <w:r>
              <w:rPr>
                <w:noProof/>
                <w:webHidden/>
              </w:rPr>
              <w:tab/>
            </w:r>
            <w:r>
              <w:rPr>
                <w:noProof/>
                <w:webHidden/>
              </w:rPr>
              <w:fldChar w:fldCharType="begin"/>
            </w:r>
            <w:r>
              <w:rPr>
                <w:noProof/>
                <w:webHidden/>
              </w:rPr>
              <w:instrText xml:space="preserve"> PAGEREF _Toc163216014 \h </w:instrText>
            </w:r>
            <w:r>
              <w:rPr>
                <w:noProof/>
                <w:webHidden/>
              </w:rPr>
            </w:r>
            <w:r>
              <w:rPr>
                <w:noProof/>
                <w:webHidden/>
              </w:rPr>
              <w:fldChar w:fldCharType="separate"/>
            </w:r>
            <w:r>
              <w:rPr>
                <w:noProof/>
                <w:webHidden/>
              </w:rPr>
              <w:t>14</w:t>
            </w:r>
            <w:r>
              <w:rPr>
                <w:noProof/>
                <w:webHidden/>
              </w:rPr>
              <w:fldChar w:fldCharType="end"/>
            </w:r>
          </w:hyperlink>
        </w:p>
        <w:p w14:paraId="1702BBA1" w14:textId="6B488E54" w:rsidR="00412BEA" w:rsidRDefault="00412BEA">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hyperlink w:anchor="_Toc163216015" w:history="1">
            <w:r w:rsidRPr="00E83F86">
              <w:rPr>
                <w:rStyle w:val="Hyperlink"/>
                <w:b/>
                <w:bCs/>
                <w:noProof/>
                <w:lang w:val="en-GB"/>
              </w:rPr>
              <w:t>3</w:t>
            </w:r>
            <w:r>
              <w:rPr>
                <w:rFonts w:asciiTheme="minorHAnsi" w:eastAsiaTheme="minorEastAsia" w:hAnsiTheme="minorHAnsi" w:cstheme="minorBidi"/>
                <w:noProof/>
                <w:kern w:val="2"/>
                <w:sz w:val="24"/>
                <w:szCs w:val="24"/>
                <w14:ligatures w14:val="standardContextual"/>
              </w:rPr>
              <w:tab/>
            </w:r>
            <w:r w:rsidRPr="00E83F86">
              <w:rPr>
                <w:rStyle w:val="Hyperlink"/>
                <w:b/>
                <w:bCs/>
                <w:noProof/>
                <w:lang w:val="en-GB"/>
              </w:rPr>
              <w:t>Example for binary outcomes</w:t>
            </w:r>
            <w:r>
              <w:rPr>
                <w:noProof/>
                <w:webHidden/>
              </w:rPr>
              <w:tab/>
            </w:r>
            <w:r>
              <w:rPr>
                <w:noProof/>
                <w:webHidden/>
              </w:rPr>
              <w:fldChar w:fldCharType="begin"/>
            </w:r>
            <w:r>
              <w:rPr>
                <w:noProof/>
                <w:webHidden/>
              </w:rPr>
              <w:instrText xml:space="preserve"> PAGEREF _Toc163216015 \h </w:instrText>
            </w:r>
            <w:r>
              <w:rPr>
                <w:noProof/>
                <w:webHidden/>
              </w:rPr>
            </w:r>
            <w:r>
              <w:rPr>
                <w:noProof/>
                <w:webHidden/>
              </w:rPr>
              <w:fldChar w:fldCharType="separate"/>
            </w:r>
            <w:r>
              <w:rPr>
                <w:noProof/>
                <w:webHidden/>
              </w:rPr>
              <w:t>18</w:t>
            </w:r>
            <w:r>
              <w:rPr>
                <w:noProof/>
                <w:webHidden/>
              </w:rPr>
              <w:fldChar w:fldCharType="end"/>
            </w:r>
          </w:hyperlink>
        </w:p>
        <w:p w14:paraId="5EE4D2D9" w14:textId="03CA232A"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6" w:history="1">
            <w:r w:rsidRPr="00E83F86">
              <w:rPr>
                <w:rStyle w:val="Hyperlink"/>
                <w:i/>
                <w:iCs/>
                <w:noProof/>
                <w:lang w:val="en-GB"/>
              </w:rPr>
              <w:t>3.1</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Simulate a toy example</w:t>
            </w:r>
            <w:r>
              <w:rPr>
                <w:noProof/>
                <w:webHidden/>
              </w:rPr>
              <w:tab/>
            </w:r>
            <w:r>
              <w:rPr>
                <w:noProof/>
                <w:webHidden/>
              </w:rPr>
              <w:fldChar w:fldCharType="begin"/>
            </w:r>
            <w:r>
              <w:rPr>
                <w:noProof/>
                <w:webHidden/>
              </w:rPr>
              <w:instrText xml:space="preserve"> PAGEREF _Toc163216016 \h </w:instrText>
            </w:r>
            <w:r>
              <w:rPr>
                <w:noProof/>
                <w:webHidden/>
              </w:rPr>
            </w:r>
            <w:r>
              <w:rPr>
                <w:noProof/>
                <w:webHidden/>
              </w:rPr>
              <w:fldChar w:fldCharType="separate"/>
            </w:r>
            <w:r>
              <w:rPr>
                <w:noProof/>
                <w:webHidden/>
              </w:rPr>
              <w:t>18</w:t>
            </w:r>
            <w:r>
              <w:rPr>
                <w:noProof/>
                <w:webHidden/>
              </w:rPr>
              <w:fldChar w:fldCharType="end"/>
            </w:r>
          </w:hyperlink>
        </w:p>
        <w:p w14:paraId="0B79B3FD" w14:textId="2B90418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7" w:history="1">
            <w:r w:rsidRPr="00E83F86">
              <w:rPr>
                <w:rStyle w:val="Hyperlink"/>
                <w:i/>
                <w:iCs/>
                <w:noProof/>
                <w:lang w:val="en-GB"/>
              </w:rPr>
              <w:t>3.2</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multiple imputations</w:t>
            </w:r>
            <w:r>
              <w:rPr>
                <w:noProof/>
                <w:webHidden/>
              </w:rPr>
              <w:tab/>
            </w:r>
            <w:r>
              <w:rPr>
                <w:noProof/>
                <w:webHidden/>
              </w:rPr>
              <w:fldChar w:fldCharType="begin"/>
            </w:r>
            <w:r>
              <w:rPr>
                <w:noProof/>
                <w:webHidden/>
              </w:rPr>
              <w:instrText xml:space="preserve"> PAGEREF _Toc163216017 \h </w:instrText>
            </w:r>
            <w:r>
              <w:rPr>
                <w:noProof/>
                <w:webHidden/>
              </w:rPr>
            </w:r>
            <w:r>
              <w:rPr>
                <w:noProof/>
                <w:webHidden/>
              </w:rPr>
              <w:fldChar w:fldCharType="separate"/>
            </w:r>
            <w:r>
              <w:rPr>
                <w:noProof/>
                <w:webHidden/>
              </w:rPr>
              <w:t>19</w:t>
            </w:r>
            <w:r>
              <w:rPr>
                <w:noProof/>
                <w:webHidden/>
              </w:rPr>
              <w:fldChar w:fldCharType="end"/>
            </w:r>
          </w:hyperlink>
        </w:p>
        <w:p w14:paraId="56FAACA0" w14:textId="34CF133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8" w:history="1">
            <w:r w:rsidRPr="00E83F86">
              <w:rPr>
                <w:rStyle w:val="Hyperlink"/>
                <w:i/>
                <w:iCs/>
                <w:noProof/>
                <w:lang w:val="en-GB"/>
              </w:rPr>
              <w:t>3.3</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Fit the competing prediction models</w:t>
            </w:r>
            <w:r>
              <w:rPr>
                <w:noProof/>
                <w:webHidden/>
              </w:rPr>
              <w:tab/>
            </w:r>
            <w:r>
              <w:rPr>
                <w:noProof/>
                <w:webHidden/>
              </w:rPr>
              <w:fldChar w:fldCharType="begin"/>
            </w:r>
            <w:r>
              <w:rPr>
                <w:noProof/>
                <w:webHidden/>
              </w:rPr>
              <w:instrText xml:space="preserve"> PAGEREF _Toc163216018 \h </w:instrText>
            </w:r>
            <w:r>
              <w:rPr>
                <w:noProof/>
                <w:webHidden/>
              </w:rPr>
            </w:r>
            <w:r>
              <w:rPr>
                <w:noProof/>
                <w:webHidden/>
              </w:rPr>
              <w:fldChar w:fldCharType="separate"/>
            </w:r>
            <w:r>
              <w:rPr>
                <w:noProof/>
                <w:webHidden/>
              </w:rPr>
              <w:t>19</w:t>
            </w:r>
            <w:r>
              <w:rPr>
                <w:noProof/>
                <w:webHidden/>
              </w:rPr>
              <w:fldChar w:fldCharType="end"/>
            </w:r>
          </w:hyperlink>
        </w:p>
        <w:p w14:paraId="69BD6D69" w14:textId="0ACB8E87"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19" w:history="1">
            <w:r w:rsidRPr="00E83F86">
              <w:rPr>
                <w:rStyle w:val="Hyperlink"/>
                <w:i/>
                <w:iCs/>
                <w:noProof/>
                <w:lang w:val="en-GB"/>
              </w:rPr>
              <w:t>3.4</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apparent performance of the models</w:t>
            </w:r>
            <w:r>
              <w:rPr>
                <w:noProof/>
                <w:webHidden/>
              </w:rPr>
              <w:tab/>
            </w:r>
            <w:r>
              <w:rPr>
                <w:noProof/>
                <w:webHidden/>
              </w:rPr>
              <w:fldChar w:fldCharType="begin"/>
            </w:r>
            <w:r>
              <w:rPr>
                <w:noProof/>
                <w:webHidden/>
              </w:rPr>
              <w:instrText xml:space="preserve"> PAGEREF _Toc163216019 \h </w:instrText>
            </w:r>
            <w:r>
              <w:rPr>
                <w:noProof/>
                <w:webHidden/>
              </w:rPr>
            </w:r>
            <w:r>
              <w:rPr>
                <w:noProof/>
                <w:webHidden/>
              </w:rPr>
              <w:fldChar w:fldCharType="separate"/>
            </w:r>
            <w:r>
              <w:rPr>
                <w:noProof/>
                <w:webHidden/>
              </w:rPr>
              <w:t>23</w:t>
            </w:r>
            <w:r>
              <w:rPr>
                <w:noProof/>
                <w:webHidden/>
              </w:rPr>
              <w:fldChar w:fldCharType="end"/>
            </w:r>
          </w:hyperlink>
        </w:p>
        <w:p w14:paraId="231B3594" w14:textId="7CFA6F84"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0" w:history="1">
            <w:r w:rsidRPr="00E83F86">
              <w:rPr>
                <w:rStyle w:val="Hyperlink"/>
                <w:i/>
                <w:iCs/>
                <w:noProof/>
                <w:lang w:val="en-GB"/>
              </w:rPr>
              <w:t>3.5</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optimism-corrected performance of the models</w:t>
            </w:r>
            <w:r>
              <w:rPr>
                <w:noProof/>
                <w:webHidden/>
              </w:rPr>
              <w:tab/>
            </w:r>
            <w:r>
              <w:rPr>
                <w:noProof/>
                <w:webHidden/>
              </w:rPr>
              <w:fldChar w:fldCharType="begin"/>
            </w:r>
            <w:r>
              <w:rPr>
                <w:noProof/>
                <w:webHidden/>
              </w:rPr>
              <w:instrText xml:space="preserve"> PAGEREF _Toc163216020 \h </w:instrText>
            </w:r>
            <w:r>
              <w:rPr>
                <w:noProof/>
                <w:webHidden/>
              </w:rPr>
            </w:r>
            <w:r>
              <w:rPr>
                <w:noProof/>
                <w:webHidden/>
              </w:rPr>
              <w:fldChar w:fldCharType="separate"/>
            </w:r>
            <w:r>
              <w:rPr>
                <w:noProof/>
                <w:webHidden/>
              </w:rPr>
              <w:t>25</w:t>
            </w:r>
            <w:r>
              <w:rPr>
                <w:noProof/>
                <w:webHidden/>
              </w:rPr>
              <w:fldChar w:fldCharType="end"/>
            </w:r>
          </w:hyperlink>
        </w:p>
        <w:p w14:paraId="65E33FD6" w14:textId="4D734413"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1" w:history="1">
            <w:r w:rsidRPr="00E83F86">
              <w:rPr>
                <w:rStyle w:val="Hyperlink"/>
                <w:i/>
                <w:iCs/>
                <w:noProof/>
                <w:lang w:val="en-GB"/>
              </w:rPr>
              <w:t>3.6</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internal-external cross-validation</w:t>
            </w:r>
            <w:r>
              <w:rPr>
                <w:noProof/>
                <w:webHidden/>
              </w:rPr>
              <w:tab/>
            </w:r>
            <w:r>
              <w:rPr>
                <w:noProof/>
                <w:webHidden/>
              </w:rPr>
              <w:fldChar w:fldCharType="begin"/>
            </w:r>
            <w:r>
              <w:rPr>
                <w:noProof/>
                <w:webHidden/>
              </w:rPr>
              <w:instrText xml:space="preserve"> PAGEREF _Toc163216021 \h </w:instrText>
            </w:r>
            <w:r>
              <w:rPr>
                <w:noProof/>
                <w:webHidden/>
              </w:rPr>
            </w:r>
            <w:r>
              <w:rPr>
                <w:noProof/>
                <w:webHidden/>
              </w:rPr>
              <w:fldChar w:fldCharType="separate"/>
            </w:r>
            <w:r>
              <w:rPr>
                <w:noProof/>
                <w:webHidden/>
              </w:rPr>
              <w:t>26</w:t>
            </w:r>
            <w:r>
              <w:rPr>
                <w:noProof/>
                <w:webHidden/>
              </w:rPr>
              <w:fldChar w:fldCharType="end"/>
            </w:r>
          </w:hyperlink>
        </w:p>
        <w:p w14:paraId="5A14E31C" w14:textId="7DB3AA45"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2" w:history="1">
            <w:r w:rsidRPr="00E83F86">
              <w:rPr>
                <w:rStyle w:val="Hyperlink"/>
                <w:i/>
                <w:iCs/>
                <w:noProof/>
                <w:lang w:val="en-GB"/>
              </w:rPr>
              <w:t>3.7</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Decision curve analysis</w:t>
            </w:r>
            <w:r>
              <w:rPr>
                <w:noProof/>
                <w:webHidden/>
              </w:rPr>
              <w:tab/>
            </w:r>
            <w:r>
              <w:rPr>
                <w:noProof/>
                <w:webHidden/>
              </w:rPr>
              <w:fldChar w:fldCharType="begin"/>
            </w:r>
            <w:r>
              <w:rPr>
                <w:noProof/>
                <w:webHidden/>
              </w:rPr>
              <w:instrText xml:space="preserve"> PAGEREF _Toc163216022 \h </w:instrText>
            </w:r>
            <w:r>
              <w:rPr>
                <w:noProof/>
                <w:webHidden/>
              </w:rPr>
            </w:r>
            <w:r>
              <w:rPr>
                <w:noProof/>
                <w:webHidden/>
              </w:rPr>
              <w:fldChar w:fldCharType="separate"/>
            </w:r>
            <w:r>
              <w:rPr>
                <w:noProof/>
                <w:webHidden/>
              </w:rPr>
              <w:t>29</w:t>
            </w:r>
            <w:r>
              <w:rPr>
                <w:noProof/>
                <w:webHidden/>
              </w:rPr>
              <w:fldChar w:fldCharType="end"/>
            </w:r>
          </w:hyperlink>
        </w:p>
        <w:p w14:paraId="6E59985D" w14:textId="2806D4E9" w:rsidR="00412BEA" w:rsidRDefault="00412BEA">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hyperlink w:anchor="_Toc163216023" w:history="1">
            <w:r w:rsidRPr="00E83F86">
              <w:rPr>
                <w:rStyle w:val="Hyperlink"/>
                <w:b/>
                <w:bCs/>
                <w:noProof/>
                <w:lang w:val="en-GB"/>
              </w:rPr>
              <w:t>4</w:t>
            </w:r>
            <w:r>
              <w:rPr>
                <w:rFonts w:asciiTheme="minorHAnsi" w:eastAsiaTheme="minorEastAsia" w:hAnsiTheme="minorHAnsi" w:cstheme="minorBidi"/>
                <w:noProof/>
                <w:kern w:val="2"/>
                <w:sz w:val="24"/>
                <w:szCs w:val="24"/>
                <w14:ligatures w14:val="standardContextual"/>
              </w:rPr>
              <w:tab/>
            </w:r>
            <w:r w:rsidRPr="00E83F86">
              <w:rPr>
                <w:rStyle w:val="Hyperlink"/>
                <w:b/>
                <w:bCs/>
                <w:noProof/>
                <w:lang w:val="en-GB"/>
              </w:rPr>
              <w:t>Example for time-to-event outcomes</w:t>
            </w:r>
            <w:r>
              <w:rPr>
                <w:noProof/>
                <w:webHidden/>
              </w:rPr>
              <w:tab/>
            </w:r>
            <w:r>
              <w:rPr>
                <w:noProof/>
                <w:webHidden/>
              </w:rPr>
              <w:fldChar w:fldCharType="begin"/>
            </w:r>
            <w:r>
              <w:rPr>
                <w:noProof/>
                <w:webHidden/>
              </w:rPr>
              <w:instrText xml:space="preserve"> PAGEREF _Toc163216023 \h </w:instrText>
            </w:r>
            <w:r>
              <w:rPr>
                <w:noProof/>
                <w:webHidden/>
              </w:rPr>
            </w:r>
            <w:r>
              <w:rPr>
                <w:noProof/>
                <w:webHidden/>
              </w:rPr>
              <w:fldChar w:fldCharType="separate"/>
            </w:r>
            <w:r>
              <w:rPr>
                <w:noProof/>
                <w:webHidden/>
              </w:rPr>
              <w:t>31</w:t>
            </w:r>
            <w:r>
              <w:rPr>
                <w:noProof/>
                <w:webHidden/>
              </w:rPr>
              <w:fldChar w:fldCharType="end"/>
            </w:r>
          </w:hyperlink>
        </w:p>
        <w:p w14:paraId="7E3716E6" w14:textId="6544E54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4" w:history="1">
            <w:r w:rsidRPr="00E83F86">
              <w:rPr>
                <w:rStyle w:val="Hyperlink"/>
                <w:i/>
                <w:iCs/>
                <w:noProof/>
                <w:lang w:val="en-GB"/>
              </w:rPr>
              <w:t>4.1</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Simulate a toy example</w:t>
            </w:r>
            <w:r>
              <w:rPr>
                <w:noProof/>
                <w:webHidden/>
              </w:rPr>
              <w:tab/>
            </w:r>
            <w:r>
              <w:rPr>
                <w:noProof/>
                <w:webHidden/>
              </w:rPr>
              <w:fldChar w:fldCharType="begin"/>
            </w:r>
            <w:r>
              <w:rPr>
                <w:noProof/>
                <w:webHidden/>
              </w:rPr>
              <w:instrText xml:space="preserve"> PAGEREF _Toc163216024 \h </w:instrText>
            </w:r>
            <w:r>
              <w:rPr>
                <w:noProof/>
                <w:webHidden/>
              </w:rPr>
            </w:r>
            <w:r>
              <w:rPr>
                <w:noProof/>
                <w:webHidden/>
              </w:rPr>
              <w:fldChar w:fldCharType="separate"/>
            </w:r>
            <w:r>
              <w:rPr>
                <w:noProof/>
                <w:webHidden/>
              </w:rPr>
              <w:t>31</w:t>
            </w:r>
            <w:r>
              <w:rPr>
                <w:noProof/>
                <w:webHidden/>
              </w:rPr>
              <w:fldChar w:fldCharType="end"/>
            </w:r>
          </w:hyperlink>
        </w:p>
        <w:p w14:paraId="22768425" w14:textId="1455DE2E"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5" w:history="1">
            <w:r w:rsidRPr="00E83F86">
              <w:rPr>
                <w:rStyle w:val="Hyperlink"/>
                <w:i/>
                <w:iCs/>
                <w:noProof/>
                <w:lang w:val="en-GB"/>
              </w:rPr>
              <w:t>4.2</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Visualize data</w:t>
            </w:r>
            <w:r>
              <w:rPr>
                <w:noProof/>
                <w:webHidden/>
              </w:rPr>
              <w:tab/>
            </w:r>
            <w:r>
              <w:rPr>
                <w:noProof/>
                <w:webHidden/>
              </w:rPr>
              <w:fldChar w:fldCharType="begin"/>
            </w:r>
            <w:r>
              <w:rPr>
                <w:noProof/>
                <w:webHidden/>
              </w:rPr>
              <w:instrText xml:space="preserve"> PAGEREF _Toc163216025 \h </w:instrText>
            </w:r>
            <w:r>
              <w:rPr>
                <w:noProof/>
                <w:webHidden/>
              </w:rPr>
            </w:r>
            <w:r>
              <w:rPr>
                <w:noProof/>
                <w:webHidden/>
              </w:rPr>
              <w:fldChar w:fldCharType="separate"/>
            </w:r>
            <w:r>
              <w:rPr>
                <w:noProof/>
                <w:webHidden/>
              </w:rPr>
              <w:t>32</w:t>
            </w:r>
            <w:r>
              <w:rPr>
                <w:noProof/>
                <w:webHidden/>
              </w:rPr>
              <w:fldChar w:fldCharType="end"/>
            </w:r>
          </w:hyperlink>
        </w:p>
        <w:p w14:paraId="37B84C65" w14:textId="35301E76"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6" w:history="1">
            <w:r w:rsidRPr="00E83F86">
              <w:rPr>
                <w:rStyle w:val="Hyperlink"/>
                <w:i/>
                <w:iCs/>
                <w:noProof/>
                <w:lang w:val="en-GB"/>
              </w:rPr>
              <w:t>4.3</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multiple imputations</w:t>
            </w:r>
            <w:r>
              <w:rPr>
                <w:noProof/>
                <w:webHidden/>
              </w:rPr>
              <w:tab/>
            </w:r>
            <w:r>
              <w:rPr>
                <w:noProof/>
                <w:webHidden/>
              </w:rPr>
              <w:fldChar w:fldCharType="begin"/>
            </w:r>
            <w:r>
              <w:rPr>
                <w:noProof/>
                <w:webHidden/>
              </w:rPr>
              <w:instrText xml:space="preserve"> PAGEREF _Toc163216026 \h </w:instrText>
            </w:r>
            <w:r>
              <w:rPr>
                <w:noProof/>
                <w:webHidden/>
              </w:rPr>
            </w:r>
            <w:r>
              <w:rPr>
                <w:noProof/>
                <w:webHidden/>
              </w:rPr>
              <w:fldChar w:fldCharType="separate"/>
            </w:r>
            <w:r>
              <w:rPr>
                <w:noProof/>
                <w:webHidden/>
              </w:rPr>
              <w:t>33</w:t>
            </w:r>
            <w:r>
              <w:rPr>
                <w:noProof/>
                <w:webHidden/>
              </w:rPr>
              <w:fldChar w:fldCharType="end"/>
            </w:r>
          </w:hyperlink>
        </w:p>
        <w:p w14:paraId="34578713" w14:textId="384EF266"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7" w:history="1">
            <w:r w:rsidRPr="00E83F86">
              <w:rPr>
                <w:rStyle w:val="Hyperlink"/>
                <w:i/>
                <w:iCs/>
                <w:noProof/>
                <w:lang w:val="en-GB"/>
              </w:rPr>
              <w:t>4.4</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Fit a prediction model</w:t>
            </w:r>
            <w:r>
              <w:rPr>
                <w:noProof/>
                <w:webHidden/>
              </w:rPr>
              <w:tab/>
            </w:r>
            <w:r>
              <w:rPr>
                <w:noProof/>
                <w:webHidden/>
              </w:rPr>
              <w:fldChar w:fldCharType="begin"/>
            </w:r>
            <w:r>
              <w:rPr>
                <w:noProof/>
                <w:webHidden/>
              </w:rPr>
              <w:instrText xml:space="preserve"> PAGEREF _Toc163216027 \h </w:instrText>
            </w:r>
            <w:r>
              <w:rPr>
                <w:noProof/>
                <w:webHidden/>
              </w:rPr>
            </w:r>
            <w:r>
              <w:rPr>
                <w:noProof/>
                <w:webHidden/>
              </w:rPr>
              <w:fldChar w:fldCharType="separate"/>
            </w:r>
            <w:r>
              <w:rPr>
                <w:noProof/>
                <w:webHidden/>
              </w:rPr>
              <w:t>33</w:t>
            </w:r>
            <w:r>
              <w:rPr>
                <w:noProof/>
                <w:webHidden/>
              </w:rPr>
              <w:fldChar w:fldCharType="end"/>
            </w:r>
          </w:hyperlink>
        </w:p>
        <w:p w14:paraId="1CE5A937" w14:textId="1F7612A8"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8" w:history="1">
            <w:r w:rsidRPr="00E83F86">
              <w:rPr>
                <w:rStyle w:val="Hyperlink"/>
                <w:i/>
                <w:iCs/>
                <w:noProof/>
                <w:lang w:val="en-GB"/>
              </w:rPr>
              <w:t>4.5</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apparent performance of the model</w:t>
            </w:r>
            <w:r>
              <w:rPr>
                <w:noProof/>
                <w:webHidden/>
              </w:rPr>
              <w:tab/>
            </w:r>
            <w:r>
              <w:rPr>
                <w:noProof/>
                <w:webHidden/>
              </w:rPr>
              <w:fldChar w:fldCharType="begin"/>
            </w:r>
            <w:r>
              <w:rPr>
                <w:noProof/>
                <w:webHidden/>
              </w:rPr>
              <w:instrText xml:space="preserve"> PAGEREF _Toc163216028 \h </w:instrText>
            </w:r>
            <w:r>
              <w:rPr>
                <w:noProof/>
                <w:webHidden/>
              </w:rPr>
            </w:r>
            <w:r>
              <w:rPr>
                <w:noProof/>
                <w:webHidden/>
              </w:rPr>
              <w:fldChar w:fldCharType="separate"/>
            </w:r>
            <w:r>
              <w:rPr>
                <w:noProof/>
                <w:webHidden/>
              </w:rPr>
              <w:t>35</w:t>
            </w:r>
            <w:r>
              <w:rPr>
                <w:noProof/>
                <w:webHidden/>
              </w:rPr>
              <w:fldChar w:fldCharType="end"/>
            </w:r>
          </w:hyperlink>
        </w:p>
        <w:p w14:paraId="31995722" w14:textId="1C4A42D4"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29" w:history="1">
            <w:r w:rsidRPr="00E83F86">
              <w:rPr>
                <w:rStyle w:val="Hyperlink"/>
                <w:i/>
                <w:iCs/>
                <w:noProof/>
                <w:lang w:val="en-GB"/>
              </w:rPr>
              <w:t>4.6</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optimism-corrected performance of the models</w:t>
            </w:r>
            <w:r>
              <w:rPr>
                <w:noProof/>
                <w:webHidden/>
              </w:rPr>
              <w:tab/>
            </w:r>
            <w:r>
              <w:rPr>
                <w:noProof/>
                <w:webHidden/>
              </w:rPr>
              <w:fldChar w:fldCharType="begin"/>
            </w:r>
            <w:r>
              <w:rPr>
                <w:noProof/>
                <w:webHidden/>
              </w:rPr>
              <w:instrText xml:space="preserve"> PAGEREF _Toc163216029 \h </w:instrText>
            </w:r>
            <w:r>
              <w:rPr>
                <w:noProof/>
                <w:webHidden/>
              </w:rPr>
            </w:r>
            <w:r>
              <w:rPr>
                <w:noProof/>
                <w:webHidden/>
              </w:rPr>
              <w:fldChar w:fldCharType="separate"/>
            </w:r>
            <w:r>
              <w:rPr>
                <w:noProof/>
                <w:webHidden/>
              </w:rPr>
              <w:t>39</w:t>
            </w:r>
            <w:r>
              <w:rPr>
                <w:noProof/>
                <w:webHidden/>
              </w:rPr>
              <w:fldChar w:fldCharType="end"/>
            </w:r>
          </w:hyperlink>
        </w:p>
        <w:p w14:paraId="62B07703" w14:textId="4F501E24"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0" w:history="1">
            <w:r w:rsidRPr="00E83F86">
              <w:rPr>
                <w:rStyle w:val="Hyperlink"/>
                <w:i/>
                <w:iCs/>
                <w:noProof/>
                <w:lang w:val="en-GB"/>
              </w:rPr>
              <w:t>4.7</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internal-external cross-validation</w:t>
            </w:r>
            <w:r>
              <w:rPr>
                <w:noProof/>
                <w:webHidden/>
              </w:rPr>
              <w:tab/>
            </w:r>
            <w:r>
              <w:rPr>
                <w:noProof/>
                <w:webHidden/>
              </w:rPr>
              <w:fldChar w:fldCharType="begin"/>
            </w:r>
            <w:r>
              <w:rPr>
                <w:noProof/>
                <w:webHidden/>
              </w:rPr>
              <w:instrText xml:space="preserve"> PAGEREF _Toc163216030 \h </w:instrText>
            </w:r>
            <w:r>
              <w:rPr>
                <w:noProof/>
                <w:webHidden/>
              </w:rPr>
            </w:r>
            <w:r>
              <w:rPr>
                <w:noProof/>
                <w:webHidden/>
              </w:rPr>
              <w:fldChar w:fldCharType="separate"/>
            </w:r>
            <w:r>
              <w:rPr>
                <w:noProof/>
                <w:webHidden/>
              </w:rPr>
              <w:t>40</w:t>
            </w:r>
            <w:r>
              <w:rPr>
                <w:noProof/>
                <w:webHidden/>
              </w:rPr>
              <w:fldChar w:fldCharType="end"/>
            </w:r>
          </w:hyperlink>
        </w:p>
        <w:p w14:paraId="26D288C1" w14:textId="01989AFD"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1" w:history="1">
            <w:r w:rsidRPr="00E83F86">
              <w:rPr>
                <w:rStyle w:val="Hyperlink"/>
                <w:i/>
                <w:iCs/>
                <w:noProof/>
                <w:lang w:val="en-GB"/>
              </w:rPr>
              <w:t>4.8</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Decision curve analysis</w:t>
            </w:r>
            <w:r>
              <w:rPr>
                <w:noProof/>
                <w:webHidden/>
              </w:rPr>
              <w:tab/>
            </w:r>
            <w:r>
              <w:rPr>
                <w:noProof/>
                <w:webHidden/>
              </w:rPr>
              <w:fldChar w:fldCharType="begin"/>
            </w:r>
            <w:r>
              <w:rPr>
                <w:noProof/>
                <w:webHidden/>
              </w:rPr>
              <w:instrText xml:space="preserve"> PAGEREF _Toc163216031 \h </w:instrText>
            </w:r>
            <w:r>
              <w:rPr>
                <w:noProof/>
                <w:webHidden/>
              </w:rPr>
            </w:r>
            <w:r>
              <w:rPr>
                <w:noProof/>
                <w:webHidden/>
              </w:rPr>
              <w:fldChar w:fldCharType="separate"/>
            </w:r>
            <w:r>
              <w:rPr>
                <w:noProof/>
                <w:webHidden/>
              </w:rPr>
              <w:t>41</w:t>
            </w:r>
            <w:r>
              <w:rPr>
                <w:noProof/>
                <w:webHidden/>
              </w:rPr>
              <w:fldChar w:fldCharType="end"/>
            </w:r>
          </w:hyperlink>
        </w:p>
        <w:p w14:paraId="75D525B5" w14:textId="7002A5DF" w:rsidR="00412BEA" w:rsidRDefault="00412BEA">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hyperlink w:anchor="_Toc163216032" w:history="1">
            <w:r w:rsidRPr="00E83F86">
              <w:rPr>
                <w:rStyle w:val="Hyperlink"/>
                <w:b/>
                <w:bCs/>
                <w:noProof/>
                <w:lang w:val="en-GB"/>
              </w:rPr>
              <w:t>5</w:t>
            </w:r>
            <w:r>
              <w:rPr>
                <w:rFonts w:asciiTheme="minorHAnsi" w:eastAsiaTheme="minorEastAsia" w:hAnsiTheme="minorHAnsi" w:cstheme="minorBidi"/>
                <w:noProof/>
                <w:kern w:val="2"/>
                <w:sz w:val="24"/>
                <w:szCs w:val="24"/>
                <w14:ligatures w14:val="standardContextual"/>
              </w:rPr>
              <w:tab/>
            </w:r>
            <w:r w:rsidRPr="00E83F86">
              <w:rPr>
                <w:rStyle w:val="Hyperlink"/>
                <w:b/>
                <w:bCs/>
                <w:noProof/>
                <w:lang w:val="en-GB"/>
              </w:rPr>
              <w:t>Example for competing risks outcomes</w:t>
            </w:r>
            <w:r>
              <w:rPr>
                <w:noProof/>
                <w:webHidden/>
              </w:rPr>
              <w:tab/>
            </w:r>
            <w:r>
              <w:rPr>
                <w:noProof/>
                <w:webHidden/>
              </w:rPr>
              <w:fldChar w:fldCharType="begin"/>
            </w:r>
            <w:r>
              <w:rPr>
                <w:noProof/>
                <w:webHidden/>
              </w:rPr>
              <w:instrText xml:space="preserve"> PAGEREF _Toc163216032 \h </w:instrText>
            </w:r>
            <w:r>
              <w:rPr>
                <w:noProof/>
                <w:webHidden/>
              </w:rPr>
            </w:r>
            <w:r>
              <w:rPr>
                <w:noProof/>
                <w:webHidden/>
              </w:rPr>
              <w:fldChar w:fldCharType="separate"/>
            </w:r>
            <w:r>
              <w:rPr>
                <w:noProof/>
                <w:webHidden/>
              </w:rPr>
              <w:t>43</w:t>
            </w:r>
            <w:r>
              <w:rPr>
                <w:noProof/>
                <w:webHidden/>
              </w:rPr>
              <w:fldChar w:fldCharType="end"/>
            </w:r>
          </w:hyperlink>
        </w:p>
        <w:p w14:paraId="0D14898B" w14:textId="347688A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3" w:history="1">
            <w:r w:rsidRPr="00E83F86">
              <w:rPr>
                <w:rStyle w:val="Hyperlink"/>
                <w:i/>
                <w:iCs/>
                <w:noProof/>
                <w:lang w:val="en-GB"/>
              </w:rPr>
              <w:t>5.1</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Simulate a toy example</w:t>
            </w:r>
            <w:r>
              <w:rPr>
                <w:noProof/>
                <w:webHidden/>
              </w:rPr>
              <w:tab/>
            </w:r>
            <w:r>
              <w:rPr>
                <w:noProof/>
                <w:webHidden/>
              </w:rPr>
              <w:fldChar w:fldCharType="begin"/>
            </w:r>
            <w:r>
              <w:rPr>
                <w:noProof/>
                <w:webHidden/>
              </w:rPr>
              <w:instrText xml:space="preserve"> PAGEREF _Toc163216033 \h </w:instrText>
            </w:r>
            <w:r>
              <w:rPr>
                <w:noProof/>
                <w:webHidden/>
              </w:rPr>
            </w:r>
            <w:r>
              <w:rPr>
                <w:noProof/>
                <w:webHidden/>
              </w:rPr>
              <w:fldChar w:fldCharType="separate"/>
            </w:r>
            <w:r>
              <w:rPr>
                <w:noProof/>
                <w:webHidden/>
              </w:rPr>
              <w:t>43</w:t>
            </w:r>
            <w:r>
              <w:rPr>
                <w:noProof/>
                <w:webHidden/>
              </w:rPr>
              <w:fldChar w:fldCharType="end"/>
            </w:r>
          </w:hyperlink>
        </w:p>
        <w:p w14:paraId="67ED457A" w14:textId="136D5067"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4" w:history="1">
            <w:r w:rsidRPr="00E83F86">
              <w:rPr>
                <w:rStyle w:val="Hyperlink"/>
                <w:i/>
                <w:iCs/>
                <w:noProof/>
                <w:lang w:val="en-GB"/>
              </w:rPr>
              <w:t>5.2</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multiple imputations</w:t>
            </w:r>
            <w:r>
              <w:rPr>
                <w:noProof/>
                <w:webHidden/>
              </w:rPr>
              <w:tab/>
            </w:r>
            <w:r>
              <w:rPr>
                <w:noProof/>
                <w:webHidden/>
              </w:rPr>
              <w:fldChar w:fldCharType="begin"/>
            </w:r>
            <w:r>
              <w:rPr>
                <w:noProof/>
                <w:webHidden/>
              </w:rPr>
              <w:instrText xml:space="preserve"> PAGEREF _Toc163216034 \h </w:instrText>
            </w:r>
            <w:r>
              <w:rPr>
                <w:noProof/>
                <w:webHidden/>
              </w:rPr>
            </w:r>
            <w:r>
              <w:rPr>
                <w:noProof/>
                <w:webHidden/>
              </w:rPr>
              <w:fldChar w:fldCharType="separate"/>
            </w:r>
            <w:r>
              <w:rPr>
                <w:noProof/>
                <w:webHidden/>
              </w:rPr>
              <w:t>44</w:t>
            </w:r>
            <w:r>
              <w:rPr>
                <w:noProof/>
                <w:webHidden/>
              </w:rPr>
              <w:fldChar w:fldCharType="end"/>
            </w:r>
          </w:hyperlink>
        </w:p>
        <w:p w14:paraId="148F4B10" w14:textId="3D74A07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5" w:history="1">
            <w:r w:rsidRPr="00E83F86">
              <w:rPr>
                <w:rStyle w:val="Hyperlink"/>
                <w:i/>
                <w:iCs/>
                <w:noProof/>
                <w:lang w:val="en-GB"/>
              </w:rPr>
              <w:t>5.3</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Visualize the data</w:t>
            </w:r>
            <w:r>
              <w:rPr>
                <w:noProof/>
                <w:webHidden/>
              </w:rPr>
              <w:tab/>
            </w:r>
            <w:r>
              <w:rPr>
                <w:noProof/>
                <w:webHidden/>
              </w:rPr>
              <w:fldChar w:fldCharType="begin"/>
            </w:r>
            <w:r>
              <w:rPr>
                <w:noProof/>
                <w:webHidden/>
              </w:rPr>
              <w:instrText xml:space="preserve"> PAGEREF _Toc163216035 \h </w:instrText>
            </w:r>
            <w:r>
              <w:rPr>
                <w:noProof/>
                <w:webHidden/>
              </w:rPr>
            </w:r>
            <w:r>
              <w:rPr>
                <w:noProof/>
                <w:webHidden/>
              </w:rPr>
              <w:fldChar w:fldCharType="separate"/>
            </w:r>
            <w:r>
              <w:rPr>
                <w:noProof/>
                <w:webHidden/>
              </w:rPr>
              <w:t>44</w:t>
            </w:r>
            <w:r>
              <w:rPr>
                <w:noProof/>
                <w:webHidden/>
              </w:rPr>
              <w:fldChar w:fldCharType="end"/>
            </w:r>
          </w:hyperlink>
        </w:p>
        <w:p w14:paraId="583F744F" w14:textId="7BB0DEAF"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6" w:history="1">
            <w:r w:rsidRPr="00E83F86">
              <w:rPr>
                <w:rStyle w:val="Hyperlink"/>
                <w:i/>
                <w:iCs/>
                <w:noProof/>
                <w:lang w:val="en-GB"/>
              </w:rPr>
              <w:t>5.4</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Fit a prediction model in the imputed datasets</w:t>
            </w:r>
            <w:r>
              <w:rPr>
                <w:noProof/>
                <w:webHidden/>
              </w:rPr>
              <w:tab/>
            </w:r>
            <w:r>
              <w:rPr>
                <w:noProof/>
                <w:webHidden/>
              </w:rPr>
              <w:fldChar w:fldCharType="begin"/>
            </w:r>
            <w:r>
              <w:rPr>
                <w:noProof/>
                <w:webHidden/>
              </w:rPr>
              <w:instrText xml:space="preserve"> PAGEREF _Toc163216036 \h </w:instrText>
            </w:r>
            <w:r>
              <w:rPr>
                <w:noProof/>
                <w:webHidden/>
              </w:rPr>
            </w:r>
            <w:r>
              <w:rPr>
                <w:noProof/>
                <w:webHidden/>
              </w:rPr>
              <w:fldChar w:fldCharType="separate"/>
            </w:r>
            <w:r>
              <w:rPr>
                <w:noProof/>
                <w:webHidden/>
              </w:rPr>
              <w:t>45</w:t>
            </w:r>
            <w:r>
              <w:rPr>
                <w:noProof/>
                <w:webHidden/>
              </w:rPr>
              <w:fldChar w:fldCharType="end"/>
            </w:r>
          </w:hyperlink>
        </w:p>
        <w:p w14:paraId="155DF031" w14:textId="6C995BB8"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7" w:history="1">
            <w:r w:rsidRPr="00E83F86">
              <w:rPr>
                <w:rStyle w:val="Hyperlink"/>
                <w:i/>
                <w:iCs/>
                <w:noProof/>
                <w:lang w:val="en-GB"/>
              </w:rPr>
              <w:t>5.5</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apparent performance of the model</w:t>
            </w:r>
            <w:r>
              <w:rPr>
                <w:noProof/>
                <w:webHidden/>
              </w:rPr>
              <w:tab/>
            </w:r>
            <w:r>
              <w:rPr>
                <w:noProof/>
                <w:webHidden/>
              </w:rPr>
              <w:fldChar w:fldCharType="begin"/>
            </w:r>
            <w:r>
              <w:rPr>
                <w:noProof/>
                <w:webHidden/>
              </w:rPr>
              <w:instrText xml:space="preserve"> PAGEREF _Toc163216037 \h </w:instrText>
            </w:r>
            <w:r>
              <w:rPr>
                <w:noProof/>
                <w:webHidden/>
              </w:rPr>
            </w:r>
            <w:r>
              <w:rPr>
                <w:noProof/>
                <w:webHidden/>
              </w:rPr>
              <w:fldChar w:fldCharType="separate"/>
            </w:r>
            <w:r>
              <w:rPr>
                <w:noProof/>
                <w:webHidden/>
              </w:rPr>
              <w:t>47</w:t>
            </w:r>
            <w:r>
              <w:rPr>
                <w:noProof/>
                <w:webHidden/>
              </w:rPr>
              <w:fldChar w:fldCharType="end"/>
            </w:r>
          </w:hyperlink>
        </w:p>
        <w:p w14:paraId="4FD43415" w14:textId="120D1B73"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8" w:history="1">
            <w:r w:rsidRPr="00E83F86">
              <w:rPr>
                <w:rStyle w:val="Hyperlink"/>
                <w:i/>
                <w:iCs/>
                <w:noProof/>
                <w:lang w:val="en-GB"/>
              </w:rPr>
              <w:t>5.6</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Calculate optimism-corrected performance of the model</w:t>
            </w:r>
            <w:r>
              <w:rPr>
                <w:noProof/>
                <w:webHidden/>
              </w:rPr>
              <w:tab/>
            </w:r>
            <w:r>
              <w:rPr>
                <w:noProof/>
                <w:webHidden/>
              </w:rPr>
              <w:fldChar w:fldCharType="begin"/>
            </w:r>
            <w:r>
              <w:rPr>
                <w:noProof/>
                <w:webHidden/>
              </w:rPr>
              <w:instrText xml:space="preserve"> PAGEREF _Toc163216038 \h </w:instrText>
            </w:r>
            <w:r>
              <w:rPr>
                <w:noProof/>
                <w:webHidden/>
              </w:rPr>
            </w:r>
            <w:r>
              <w:rPr>
                <w:noProof/>
                <w:webHidden/>
              </w:rPr>
              <w:fldChar w:fldCharType="separate"/>
            </w:r>
            <w:r>
              <w:rPr>
                <w:noProof/>
                <w:webHidden/>
              </w:rPr>
              <w:t>51</w:t>
            </w:r>
            <w:r>
              <w:rPr>
                <w:noProof/>
                <w:webHidden/>
              </w:rPr>
              <w:fldChar w:fldCharType="end"/>
            </w:r>
          </w:hyperlink>
        </w:p>
        <w:p w14:paraId="1ADEF0E2" w14:textId="529FCA4A"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39" w:history="1">
            <w:r w:rsidRPr="00E83F86">
              <w:rPr>
                <w:rStyle w:val="Hyperlink"/>
                <w:i/>
                <w:iCs/>
                <w:noProof/>
                <w:lang w:val="en-GB"/>
              </w:rPr>
              <w:t>5.7</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Perform internal-external cross-validation</w:t>
            </w:r>
            <w:r>
              <w:rPr>
                <w:noProof/>
                <w:webHidden/>
              </w:rPr>
              <w:tab/>
            </w:r>
            <w:r>
              <w:rPr>
                <w:noProof/>
                <w:webHidden/>
              </w:rPr>
              <w:fldChar w:fldCharType="begin"/>
            </w:r>
            <w:r>
              <w:rPr>
                <w:noProof/>
                <w:webHidden/>
              </w:rPr>
              <w:instrText xml:space="preserve"> PAGEREF _Toc163216039 \h </w:instrText>
            </w:r>
            <w:r>
              <w:rPr>
                <w:noProof/>
                <w:webHidden/>
              </w:rPr>
            </w:r>
            <w:r>
              <w:rPr>
                <w:noProof/>
                <w:webHidden/>
              </w:rPr>
              <w:fldChar w:fldCharType="separate"/>
            </w:r>
            <w:r>
              <w:rPr>
                <w:noProof/>
                <w:webHidden/>
              </w:rPr>
              <w:t>52</w:t>
            </w:r>
            <w:r>
              <w:rPr>
                <w:noProof/>
                <w:webHidden/>
              </w:rPr>
              <w:fldChar w:fldCharType="end"/>
            </w:r>
          </w:hyperlink>
        </w:p>
        <w:p w14:paraId="75CBCD1D" w14:textId="7FE38CF5"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40" w:history="1">
            <w:r w:rsidRPr="00E83F86">
              <w:rPr>
                <w:rStyle w:val="Hyperlink"/>
                <w:i/>
                <w:iCs/>
                <w:noProof/>
                <w:lang w:val="en-GB"/>
              </w:rPr>
              <w:t>5.8</w:t>
            </w:r>
            <w:r>
              <w:rPr>
                <w:rFonts w:asciiTheme="minorHAnsi" w:eastAsiaTheme="minorEastAsia" w:hAnsiTheme="minorHAnsi" w:cstheme="minorBidi"/>
                <w:noProof/>
                <w:kern w:val="2"/>
                <w:sz w:val="24"/>
                <w:szCs w:val="24"/>
                <w14:ligatures w14:val="standardContextual"/>
              </w:rPr>
              <w:tab/>
            </w:r>
            <w:r w:rsidRPr="00E83F86">
              <w:rPr>
                <w:rStyle w:val="Hyperlink"/>
                <w:i/>
                <w:iCs/>
                <w:noProof/>
                <w:lang w:val="en-GB"/>
              </w:rPr>
              <w:t>Obtain uncertainty intervals for performance measures</w:t>
            </w:r>
            <w:r>
              <w:rPr>
                <w:noProof/>
                <w:webHidden/>
              </w:rPr>
              <w:tab/>
            </w:r>
            <w:r>
              <w:rPr>
                <w:noProof/>
                <w:webHidden/>
              </w:rPr>
              <w:fldChar w:fldCharType="begin"/>
            </w:r>
            <w:r>
              <w:rPr>
                <w:noProof/>
                <w:webHidden/>
              </w:rPr>
              <w:instrText xml:space="preserve"> PAGEREF _Toc163216040 \h </w:instrText>
            </w:r>
            <w:r>
              <w:rPr>
                <w:noProof/>
                <w:webHidden/>
              </w:rPr>
            </w:r>
            <w:r>
              <w:rPr>
                <w:noProof/>
                <w:webHidden/>
              </w:rPr>
              <w:fldChar w:fldCharType="separate"/>
            </w:r>
            <w:r>
              <w:rPr>
                <w:noProof/>
                <w:webHidden/>
              </w:rPr>
              <w:t>54</w:t>
            </w:r>
            <w:r>
              <w:rPr>
                <w:noProof/>
                <w:webHidden/>
              </w:rPr>
              <w:fldChar w:fldCharType="end"/>
            </w:r>
          </w:hyperlink>
        </w:p>
        <w:p w14:paraId="2688C886" w14:textId="42EF9472" w:rsidR="00412BEA" w:rsidRDefault="00412BEA">
          <w:pPr>
            <w:pStyle w:val="TOC2"/>
            <w:tabs>
              <w:tab w:val="left" w:pos="960"/>
              <w:tab w:val="right" w:leader="dot" w:pos="9016"/>
            </w:tabs>
            <w:rPr>
              <w:rFonts w:asciiTheme="minorHAnsi" w:eastAsiaTheme="minorEastAsia" w:hAnsiTheme="minorHAnsi" w:cstheme="minorBidi"/>
              <w:noProof/>
              <w:kern w:val="2"/>
              <w:sz w:val="24"/>
              <w:szCs w:val="24"/>
              <w14:ligatures w14:val="standardContextual"/>
            </w:rPr>
          </w:pPr>
          <w:hyperlink w:anchor="_Toc163216041" w:history="1">
            <w:r w:rsidRPr="00E83F86">
              <w:rPr>
                <w:rStyle w:val="Hyperlink"/>
                <w:i/>
                <w:iCs/>
                <w:noProof/>
              </w:rPr>
              <w:t>5.9</w:t>
            </w:r>
            <w:r>
              <w:rPr>
                <w:rFonts w:asciiTheme="minorHAnsi" w:eastAsiaTheme="minorEastAsia" w:hAnsiTheme="minorHAnsi" w:cstheme="minorBidi"/>
                <w:noProof/>
                <w:kern w:val="2"/>
                <w:sz w:val="24"/>
                <w:szCs w:val="24"/>
                <w14:ligatures w14:val="standardContextual"/>
              </w:rPr>
              <w:tab/>
            </w:r>
            <w:r w:rsidRPr="00E83F86">
              <w:rPr>
                <w:rStyle w:val="Hyperlink"/>
                <w:i/>
                <w:iCs/>
                <w:noProof/>
              </w:rPr>
              <w:t>Decision curve analysis</w:t>
            </w:r>
            <w:r>
              <w:rPr>
                <w:noProof/>
                <w:webHidden/>
              </w:rPr>
              <w:tab/>
            </w:r>
            <w:r>
              <w:rPr>
                <w:noProof/>
                <w:webHidden/>
              </w:rPr>
              <w:fldChar w:fldCharType="begin"/>
            </w:r>
            <w:r>
              <w:rPr>
                <w:noProof/>
                <w:webHidden/>
              </w:rPr>
              <w:instrText xml:space="preserve"> PAGEREF _Toc163216041 \h </w:instrText>
            </w:r>
            <w:r>
              <w:rPr>
                <w:noProof/>
                <w:webHidden/>
              </w:rPr>
            </w:r>
            <w:r>
              <w:rPr>
                <w:noProof/>
                <w:webHidden/>
              </w:rPr>
              <w:fldChar w:fldCharType="separate"/>
            </w:r>
            <w:r>
              <w:rPr>
                <w:noProof/>
                <w:webHidden/>
              </w:rPr>
              <w:t>56</w:t>
            </w:r>
            <w:r>
              <w:rPr>
                <w:noProof/>
                <w:webHidden/>
              </w:rPr>
              <w:fldChar w:fldCharType="end"/>
            </w:r>
          </w:hyperlink>
        </w:p>
        <w:p w14:paraId="6881813D" w14:textId="08DC357E" w:rsidR="00412BEA" w:rsidRDefault="00412BEA">
          <w:pPr>
            <w:pStyle w:val="TOC1"/>
            <w:tabs>
              <w:tab w:val="left" w:pos="480"/>
              <w:tab w:val="right" w:leader="dot" w:pos="9016"/>
            </w:tabs>
            <w:rPr>
              <w:rFonts w:asciiTheme="minorHAnsi" w:eastAsiaTheme="minorEastAsia" w:hAnsiTheme="minorHAnsi" w:cstheme="minorBidi"/>
              <w:noProof/>
              <w:kern w:val="2"/>
              <w:sz w:val="24"/>
              <w:szCs w:val="24"/>
              <w14:ligatures w14:val="standardContextual"/>
            </w:rPr>
          </w:pPr>
          <w:hyperlink w:anchor="_Toc163216042" w:history="1">
            <w:r w:rsidRPr="00E83F86">
              <w:rPr>
                <w:rStyle w:val="Hyperlink"/>
                <w:b/>
                <w:bCs/>
                <w:noProof/>
                <w:lang w:val="en-GB"/>
              </w:rPr>
              <w:t>6</w:t>
            </w:r>
            <w:r>
              <w:rPr>
                <w:rFonts w:asciiTheme="minorHAnsi" w:eastAsiaTheme="minorEastAsia" w:hAnsiTheme="minorHAnsi" w:cstheme="minorBidi"/>
                <w:noProof/>
                <w:kern w:val="2"/>
                <w:sz w:val="24"/>
                <w:szCs w:val="24"/>
                <w14:ligatures w14:val="standardContextual"/>
              </w:rPr>
              <w:tab/>
            </w:r>
            <w:r w:rsidRPr="00E83F86">
              <w:rPr>
                <w:rStyle w:val="Hyperlink"/>
                <w:b/>
                <w:bCs/>
                <w:noProof/>
                <w:lang w:val="en-GB"/>
              </w:rPr>
              <w:t>References</w:t>
            </w:r>
            <w:r>
              <w:rPr>
                <w:noProof/>
                <w:webHidden/>
              </w:rPr>
              <w:tab/>
            </w:r>
            <w:r>
              <w:rPr>
                <w:noProof/>
                <w:webHidden/>
              </w:rPr>
              <w:fldChar w:fldCharType="begin"/>
            </w:r>
            <w:r>
              <w:rPr>
                <w:noProof/>
                <w:webHidden/>
              </w:rPr>
              <w:instrText xml:space="preserve"> PAGEREF _Toc163216042 \h </w:instrText>
            </w:r>
            <w:r>
              <w:rPr>
                <w:noProof/>
                <w:webHidden/>
              </w:rPr>
            </w:r>
            <w:r>
              <w:rPr>
                <w:noProof/>
                <w:webHidden/>
              </w:rPr>
              <w:fldChar w:fldCharType="separate"/>
            </w:r>
            <w:r>
              <w:rPr>
                <w:noProof/>
                <w:webHidden/>
              </w:rPr>
              <w:t>57</w:t>
            </w:r>
            <w:r>
              <w:rPr>
                <w:noProof/>
                <w:webHidden/>
              </w:rPr>
              <w:fldChar w:fldCharType="end"/>
            </w:r>
          </w:hyperlink>
        </w:p>
        <w:p w14:paraId="414811EC" w14:textId="4B47E2B7" w:rsidR="00007ABB" w:rsidRDefault="00007ABB">
          <w:r>
            <w:rPr>
              <w:b/>
              <w:bCs/>
              <w:noProof/>
            </w:rPr>
            <w:fldChar w:fldCharType="end"/>
          </w:r>
        </w:p>
      </w:sdtContent>
    </w:sdt>
    <w:p w14:paraId="6DB18C0F" w14:textId="14E076FE" w:rsidR="00007ABB" w:rsidRDefault="00007ABB">
      <w:pPr>
        <w:rPr>
          <w:b/>
          <w:bCs/>
          <w:sz w:val="36"/>
          <w:szCs w:val="36"/>
          <w:lang w:val="el-GR"/>
        </w:rPr>
      </w:pPr>
      <w:r>
        <w:rPr>
          <w:b/>
          <w:bCs/>
          <w:sz w:val="36"/>
          <w:szCs w:val="36"/>
          <w:lang w:val="el-GR"/>
        </w:rPr>
        <w:br w:type="page"/>
      </w:r>
    </w:p>
    <w:p w14:paraId="21DE80D6" w14:textId="45A5351A" w:rsidR="00DB3ADA" w:rsidRPr="0024007B" w:rsidRDefault="00DB3ADA" w:rsidP="00F97233">
      <w:pPr>
        <w:pStyle w:val="Heading1"/>
        <w:rPr>
          <w:rFonts w:ascii="Times New Roman" w:hAnsi="Times New Roman" w:cs="Times New Roman"/>
          <w:b/>
          <w:bCs/>
          <w:color w:val="auto"/>
          <w:lang w:val="en-GB"/>
        </w:rPr>
      </w:pPr>
      <w:bookmarkStart w:id="0" w:name="_Toc163216007"/>
      <w:r w:rsidRPr="0024007B">
        <w:rPr>
          <w:rFonts w:ascii="Times New Roman" w:hAnsi="Times New Roman" w:cs="Times New Roman"/>
          <w:b/>
          <w:bCs/>
          <w:color w:val="auto"/>
          <w:lang w:val="en-GB"/>
        </w:rPr>
        <w:lastRenderedPageBreak/>
        <w:t>Sample size calculations</w:t>
      </w:r>
      <w:bookmarkEnd w:id="0"/>
    </w:p>
    <w:p w14:paraId="1E181D28" w14:textId="4E0C5760" w:rsidR="00D10B93" w:rsidRPr="0024007B" w:rsidRDefault="00842E1E" w:rsidP="00743E81">
      <w:pPr>
        <w:spacing w:after="0" w:line="240" w:lineRule="auto"/>
        <w:rPr>
          <w:lang w:val="en-GB"/>
        </w:rPr>
      </w:pPr>
      <w:r w:rsidRPr="0024007B">
        <w:t>Sample size calculations</w:t>
      </w:r>
      <w:r w:rsidR="00D10B93" w:rsidRPr="0024007B">
        <w:rPr>
          <w:lang w:val="en-GB"/>
        </w:rPr>
        <w:t xml:space="preserve"> can be done using the </w:t>
      </w:r>
      <w:r w:rsidR="00D10B93" w:rsidRPr="00F0691A">
        <w:rPr>
          <w:rFonts w:ascii="Courier New" w:hAnsi="Courier New" w:cs="Courier New"/>
          <w:b/>
          <w:bCs/>
          <w:lang w:val="en-GB"/>
        </w:rPr>
        <w:t>pmsampsize</w:t>
      </w:r>
      <w:r w:rsidR="00D10B93" w:rsidRPr="0024007B">
        <w:rPr>
          <w:lang w:val="en-GB"/>
        </w:rPr>
        <w:t xml:space="preserve"> package in R</w:t>
      </w:r>
      <w:r w:rsidR="00D10B93" w:rsidRPr="0024007B">
        <w:rPr>
          <w:lang w:val="en-GB"/>
        </w:rPr>
        <w:fldChar w:fldCharType="begin"/>
      </w:r>
      <w:r w:rsidR="003B437D">
        <w:rPr>
          <w:lang w:val="en-GB"/>
        </w:rPr>
        <w:instrText xml:space="preserve"> ADDIN ZOTERO_ITEM CSL_CITATION {"citationID":"caaX4JQa","properties":{"formattedCitation":"\\super 1\\nosupersub{}","plainCitation":"1","noteIndex":0},"citationItems":[{"id":4579,"uris":["http://zotero.org/users/1675074/items/PWH5ZEWM"],"itemData":{"id":4579,"type":"software","abstract":"Computes the minimum sample size required for the development of a new multivariable prediction model using the criteria proposed by Riley et al. (2018) &lt;doi:10.1002/sim.7992&gt;. pmsampsize can be used to calculate the minimum sample size for the development of models with continuous, binary or survival (time-to-event) outcomes. Riley et al. (2018) &lt;doi:10.1002/sim.7992&gt; lay out a series of criteria the sample size should meet. These aim to minimise the overfitting and to ensure precise estimation of key parameters in the prediction model.","license":"GPL (≥ 3)","source":"R-Packages","title":"pmsampsize: Calculates the Minimum Sample Size Required for Developing a Multivariable Prediction Model","title-short":"pmsampsize","URL":"https://CRAN.R-project.org/package=pmsampsize","version":"1.1.1","author":[{"family":"Ensor","given":"Joie"},{"family":"Martin","given":"Emma C."},{"family":"Riley","given":"Richard D."}],"accessed":{"date-parts":[["2022",2,1]]},"issued":{"date-parts":[["2021",11,22]]}}}],"schema":"https://github.com/citation-style-language/schema/raw/master/csl-citation.json"} </w:instrText>
      </w:r>
      <w:r w:rsidR="00D10B93" w:rsidRPr="0024007B">
        <w:rPr>
          <w:lang w:val="en-GB"/>
        </w:rPr>
        <w:fldChar w:fldCharType="separate"/>
      </w:r>
      <w:r w:rsidR="00D10B93" w:rsidRPr="0024007B">
        <w:rPr>
          <w:szCs w:val="24"/>
          <w:vertAlign w:val="superscript"/>
        </w:rPr>
        <w:t>1</w:t>
      </w:r>
      <w:r w:rsidR="00D10B93" w:rsidRPr="0024007B">
        <w:rPr>
          <w:lang w:val="en-GB"/>
        </w:rPr>
        <w:fldChar w:fldCharType="end"/>
      </w:r>
      <w:r w:rsidR="00D10B93" w:rsidRPr="0024007B">
        <w:rPr>
          <w:lang w:val="en-GB"/>
        </w:rPr>
        <w:t>. Here is an example for a continuous outcome.</w:t>
      </w:r>
    </w:p>
    <w:p w14:paraId="1E235456"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ibrary(pmsampsize) </w:t>
      </w:r>
    </w:p>
    <w:p w14:paraId="4C6721B0"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msampsize(type = "c", rsquared = 0.6, parameters = 10, intercept = 0, sd = 1)</w:t>
      </w:r>
    </w:p>
    <w:p w14:paraId="085ED72E" w14:textId="71CE7C4F" w:rsidR="00D10B93" w:rsidRPr="0024007B" w:rsidRDefault="00D10B93" w:rsidP="00743E81">
      <w:pPr>
        <w:spacing w:after="0" w:line="240" w:lineRule="auto"/>
        <w:jc w:val="both"/>
        <w:rPr>
          <w:rFonts w:eastAsiaTheme="minorEastAsia"/>
          <w:lang w:val="en-GB"/>
        </w:rPr>
      </w:pPr>
      <w:r w:rsidRPr="0024007B">
        <w:rPr>
          <w:lang w:val="en-GB"/>
        </w:rPr>
        <w:t xml:space="preserve">User needs to define the expected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Pr="0024007B">
        <w:rPr>
          <w:rFonts w:eastAsiaTheme="minorEastAsia"/>
          <w:lang w:val="en-GB"/>
        </w:rPr>
        <w:t>, the number of parameters of the models, the expected intercept and standard deviation of the outcome. Additional parameters can be set by hand – see the help file of the package. For a binary outcome we need to provide instead an expected c-statistic of the model, and prevalence of the outcome:</w:t>
      </w:r>
    </w:p>
    <w:p w14:paraId="3971A40D"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msampsize(type = "b", cstatistic = 0.80, parameters = 12,</w:t>
      </w:r>
    </w:p>
    <w:p w14:paraId="57AF643B"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valence = 0.12)</w:t>
      </w:r>
    </w:p>
    <w:p w14:paraId="0A227CD1" w14:textId="62C3F77D" w:rsidR="00CA64EF" w:rsidRPr="0024007B" w:rsidRDefault="00CA64EF" w:rsidP="00CA64EF">
      <w:pPr>
        <w:spacing w:after="0" w:line="240" w:lineRule="auto"/>
      </w:pPr>
      <w:r w:rsidRPr="0024007B">
        <w:rPr>
          <w:lang w:val="en-GB"/>
        </w:rPr>
        <w:t xml:space="preserve">For a time-to-event outcome we </w:t>
      </w:r>
      <w:r w:rsidR="00814666" w:rsidRPr="0024007B">
        <w:t xml:space="preserve">can instead </w:t>
      </w:r>
      <w:r w:rsidRPr="0024007B">
        <w:rPr>
          <w:lang w:val="en-GB"/>
        </w:rPr>
        <w:t xml:space="preserve">use </w:t>
      </w:r>
      <w:r w:rsidR="00814666" w:rsidRPr="0024007B">
        <w:rPr>
          <w:lang w:val="en-GB"/>
        </w:rPr>
        <w:t>e.g.</w:t>
      </w:r>
    </w:p>
    <w:p w14:paraId="0DB579DE" w14:textId="5C3E8656" w:rsidR="00CA64EF" w:rsidRPr="0024007B" w:rsidRDefault="00CA64EF" w:rsidP="0081466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msampsize(type = "s", rsquared = 0.</w:t>
      </w:r>
      <w:r w:rsidR="00814666" w:rsidRPr="0024007B">
        <w:rPr>
          <w:rFonts w:ascii="Courier New" w:hAnsi="Courier New" w:cs="Courier New"/>
          <w:sz w:val="20"/>
          <w:szCs w:val="20"/>
        </w:rPr>
        <w:t>10</w:t>
      </w:r>
      <w:r w:rsidRPr="0024007B">
        <w:rPr>
          <w:rFonts w:ascii="Courier New" w:hAnsi="Courier New" w:cs="Courier New"/>
          <w:sz w:val="20"/>
          <w:szCs w:val="20"/>
          <w:lang w:val="en-GB"/>
        </w:rPr>
        <w:t xml:space="preserve">, parameters = </w:t>
      </w:r>
      <w:r w:rsidR="00814666" w:rsidRPr="0024007B">
        <w:rPr>
          <w:rFonts w:ascii="Courier New" w:hAnsi="Courier New" w:cs="Courier New"/>
          <w:sz w:val="20"/>
          <w:szCs w:val="20"/>
        </w:rPr>
        <w:t>15</w:t>
      </w:r>
      <w:r w:rsidRPr="0024007B">
        <w:rPr>
          <w:rFonts w:ascii="Courier New" w:hAnsi="Courier New" w:cs="Courier New"/>
          <w:sz w:val="20"/>
          <w:szCs w:val="20"/>
          <w:lang w:val="en-GB"/>
        </w:rPr>
        <w:t>, rate = 0.</w:t>
      </w:r>
      <w:r w:rsidR="00814666" w:rsidRPr="0024007B">
        <w:rPr>
          <w:rFonts w:ascii="Courier New" w:hAnsi="Courier New" w:cs="Courier New"/>
          <w:sz w:val="20"/>
          <w:szCs w:val="20"/>
        </w:rPr>
        <w:t>12</w:t>
      </w:r>
      <w:r w:rsidRPr="0024007B">
        <w:rPr>
          <w:rFonts w:ascii="Courier New" w:hAnsi="Courier New" w:cs="Courier New"/>
          <w:sz w:val="20"/>
          <w:szCs w:val="20"/>
          <w:lang w:val="en-GB"/>
        </w:rPr>
        <w:t>,</w:t>
      </w:r>
    </w:p>
    <w:p w14:paraId="7259F876" w14:textId="019171E8" w:rsidR="00CA64EF" w:rsidRPr="0024007B" w:rsidRDefault="00CA64EF" w:rsidP="0081466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imepoint = </w:t>
      </w:r>
      <w:r w:rsidR="00814666" w:rsidRPr="0024007B">
        <w:rPr>
          <w:rFonts w:ascii="Courier New" w:hAnsi="Courier New" w:cs="Courier New"/>
          <w:sz w:val="20"/>
          <w:szCs w:val="20"/>
        </w:rPr>
        <w:t>1</w:t>
      </w:r>
      <w:r w:rsidRPr="0024007B">
        <w:rPr>
          <w:rFonts w:ascii="Courier New" w:hAnsi="Courier New" w:cs="Courier New"/>
          <w:sz w:val="20"/>
          <w:szCs w:val="20"/>
          <w:lang w:val="en-GB"/>
        </w:rPr>
        <w:t xml:space="preserve">, meanfup = </w:t>
      </w:r>
      <w:r w:rsidR="00814666" w:rsidRPr="0024007B">
        <w:rPr>
          <w:rFonts w:ascii="Courier New" w:hAnsi="Courier New" w:cs="Courier New"/>
          <w:sz w:val="20"/>
          <w:szCs w:val="20"/>
        </w:rPr>
        <w:t>1</w:t>
      </w:r>
      <w:r w:rsidRPr="0024007B">
        <w:rPr>
          <w:rFonts w:ascii="Courier New" w:hAnsi="Courier New" w:cs="Courier New"/>
          <w:sz w:val="20"/>
          <w:szCs w:val="20"/>
          <w:lang w:val="en-GB"/>
        </w:rPr>
        <w:t>.</w:t>
      </w:r>
      <w:r w:rsidR="00814666" w:rsidRPr="0024007B">
        <w:rPr>
          <w:rFonts w:ascii="Courier New" w:hAnsi="Courier New" w:cs="Courier New"/>
          <w:sz w:val="20"/>
          <w:szCs w:val="20"/>
        </w:rPr>
        <w:t>25</w:t>
      </w:r>
      <w:r w:rsidRPr="0024007B">
        <w:rPr>
          <w:rFonts w:ascii="Courier New" w:hAnsi="Courier New" w:cs="Courier New"/>
          <w:sz w:val="20"/>
          <w:szCs w:val="20"/>
          <w:lang w:val="en-GB"/>
        </w:rPr>
        <w:t>)</w:t>
      </w:r>
    </w:p>
    <w:p w14:paraId="297506F2" w14:textId="1F346A89" w:rsidR="00814666" w:rsidRPr="0024007B" w:rsidRDefault="00814666" w:rsidP="00814666">
      <w:pPr>
        <w:spacing w:after="0" w:line="240" w:lineRule="auto"/>
        <w:jc w:val="both"/>
        <w:rPr>
          <w:rFonts w:eastAsiaTheme="minorEastAsia"/>
          <w:lang w:val="en-GB"/>
        </w:rPr>
      </w:pPr>
      <w:r w:rsidRPr="0024007B">
        <w:rPr>
          <w:rFonts w:eastAsiaTheme="minorEastAsia"/>
          <w:lang w:val="en-GB"/>
        </w:rPr>
        <w:t xml:space="preserve">As mentioned in </w:t>
      </w:r>
      <w:r w:rsidR="007A27C1">
        <w:rPr>
          <w:rFonts w:eastAsiaTheme="minorEastAsia"/>
          <w:lang w:val="en-GB"/>
        </w:rPr>
        <w:t>our main</w:t>
      </w:r>
      <w:r w:rsidRPr="0024007B">
        <w:rPr>
          <w:rFonts w:eastAsiaTheme="minorEastAsia"/>
          <w:lang w:val="en-GB"/>
        </w:rPr>
        <w:t xml:space="preserve"> paper, it is often the case that sample size is fixed. In this case we can use this code to back-calculate the maximum number of parameters (i.e. degrees of freedom) that can be included in the model. Then, we can spend these degrees of freedom to pre-select which predictors, non-linear</w:t>
      </w:r>
      <w:r w:rsidR="00835DFC" w:rsidRPr="0024007B">
        <w:rPr>
          <w:rFonts w:eastAsiaTheme="minorEastAsia"/>
          <w:lang w:val="en-GB"/>
        </w:rPr>
        <w:t>,</w:t>
      </w:r>
      <w:r w:rsidRPr="0024007B">
        <w:rPr>
          <w:rFonts w:eastAsiaTheme="minorEastAsia"/>
          <w:lang w:val="en-GB"/>
        </w:rPr>
        <w:t xml:space="preserve"> or interaction terms to include in the model</w:t>
      </w:r>
      <w:r w:rsidR="00835DFC" w:rsidRPr="0024007B">
        <w:rPr>
          <w:rFonts w:eastAsiaTheme="minorEastAsia"/>
          <w:lang w:val="en-GB"/>
        </w:rPr>
        <w:t>, given the existing sample size</w:t>
      </w:r>
      <w:r w:rsidRPr="0024007B">
        <w:rPr>
          <w:rFonts w:eastAsiaTheme="minorEastAsia"/>
          <w:lang w:val="en-GB"/>
        </w:rPr>
        <w:t xml:space="preserve">. </w:t>
      </w:r>
    </w:p>
    <w:p w14:paraId="1D32A558" w14:textId="54D97EE6" w:rsidR="009E0EEB" w:rsidRPr="0024007B" w:rsidRDefault="009E0EEB" w:rsidP="00007ABB">
      <w:pPr>
        <w:pStyle w:val="Heading1"/>
        <w:spacing w:before="120" w:line="240" w:lineRule="auto"/>
        <w:ind w:left="431" w:hanging="431"/>
        <w:rPr>
          <w:rFonts w:ascii="Times New Roman" w:hAnsi="Times New Roman" w:cs="Times New Roman"/>
          <w:b/>
          <w:bCs/>
          <w:color w:val="auto"/>
          <w:lang w:val="en-GB"/>
        </w:rPr>
      </w:pPr>
      <w:bookmarkStart w:id="1" w:name="_Toc163216008"/>
      <w:r w:rsidRPr="0024007B">
        <w:rPr>
          <w:rFonts w:ascii="Times New Roman" w:hAnsi="Times New Roman" w:cs="Times New Roman"/>
          <w:b/>
          <w:bCs/>
          <w:color w:val="auto"/>
          <w:lang w:val="en-GB"/>
        </w:rPr>
        <w:t xml:space="preserve">Example </w:t>
      </w:r>
      <w:r w:rsidR="005A783B" w:rsidRPr="0024007B">
        <w:rPr>
          <w:rFonts w:ascii="Times New Roman" w:hAnsi="Times New Roman" w:cs="Times New Roman"/>
          <w:b/>
          <w:bCs/>
          <w:color w:val="auto"/>
          <w:lang w:val="en-GB"/>
        </w:rPr>
        <w:t>for</w:t>
      </w:r>
      <w:r w:rsidRPr="0024007B">
        <w:rPr>
          <w:rFonts w:ascii="Times New Roman" w:hAnsi="Times New Roman" w:cs="Times New Roman"/>
          <w:b/>
          <w:bCs/>
          <w:color w:val="auto"/>
          <w:lang w:val="en-GB"/>
        </w:rPr>
        <w:t xml:space="preserve"> continuous outcome</w:t>
      </w:r>
      <w:r w:rsidR="00DB3ADA" w:rsidRPr="0024007B">
        <w:rPr>
          <w:rFonts w:ascii="Times New Roman" w:hAnsi="Times New Roman" w:cs="Times New Roman"/>
          <w:b/>
          <w:bCs/>
          <w:color w:val="auto"/>
          <w:lang w:val="en-GB"/>
        </w:rPr>
        <w:t>s</w:t>
      </w:r>
      <w:bookmarkEnd w:id="1"/>
    </w:p>
    <w:p w14:paraId="1927675C" w14:textId="3A734947" w:rsidR="009E0EEB" w:rsidRPr="0024007B" w:rsidRDefault="009E0EEB" w:rsidP="00835DFC">
      <w:pPr>
        <w:spacing w:after="0" w:line="240" w:lineRule="auto"/>
        <w:jc w:val="both"/>
        <w:rPr>
          <w:lang w:val="en-GB"/>
        </w:rPr>
      </w:pPr>
      <w:r w:rsidRPr="0024007B">
        <w:rPr>
          <w:lang w:val="en-GB"/>
        </w:rPr>
        <w:t>In this section</w:t>
      </w:r>
      <w:r w:rsidR="00AB5427" w:rsidRPr="0024007B">
        <w:rPr>
          <w:lang w:val="en-GB"/>
        </w:rPr>
        <w:t xml:space="preserve">, we </w:t>
      </w:r>
      <w:r w:rsidR="00835DFC" w:rsidRPr="0024007B">
        <w:rPr>
          <w:lang w:val="en-GB"/>
        </w:rPr>
        <w:t xml:space="preserve">use a simulated example to </w:t>
      </w:r>
      <w:r w:rsidR="00AB5427" w:rsidRPr="0024007B">
        <w:rPr>
          <w:lang w:val="en-GB"/>
        </w:rPr>
        <w:t xml:space="preserve">illustrate </w:t>
      </w:r>
      <w:r w:rsidR="00835DFC" w:rsidRPr="0024007B">
        <w:rPr>
          <w:lang w:val="en-GB"/>
        </w:rPr>
        <w:t>s</w:t>
      </w:r>
      <w:r w:rsidR="00AB5427" w:rsidRPr="0024007B">
        <w:rPr>
          <w:lang w:val="en-GB"/>
        </w:rPr>
        <w:t xml:space="preserve">ome of the steps </w:t>
      </w:r>
      <w:r w:rsidRPr="0024007B">
        <w:rPr>
          <w:lang w:val="en-GB"/>
        </w:rPr>
        <w:t>discussed in the main document</w:t>
      </w:r>
      <w:r w:rsidR="00AB5427" w:rsidRPr="0024007B">
        <w:rPr>
          <w:lang w:val="en-GB"/>
        </w:rPr>
        <w:t>,</w:t>
      </w:r>
      <w:r w:rsidRPr="0024007B">
        <w:rPr>
          <w:lang w:val="en-GB"/>
        </w:rPr>
        <w:t xml:space="preserve"> </w:t>
      </w:r>
      <w:r w:rsidR="00835DFC" w:rsidRPr="0024007B">
        <w:rPr>
          <w:lang w:val="en-GB"/>
        </w:rPr>
        <w:t xml:space="preserve">particularly with respect to model development, </w:t>
      </w:r>
      <w:r w:rsidRPr="0024007B">
        <w:rPr>
          <w:lang w:val="en-GB"/>
        </w:rPr>
        <w:t>for the case of a continuous outcome.</w:t>
      </w:r>
      <w:r w:rsidR="00AB5427" w:rsidRPr="0024007B">
        <w:rPr>
          <w:lang w:val="en-GB"/>
        </w:rPr>
        <w:t xml:space="preserve"> </w:t>
      </w:r>
    </w:p>
    <w:p w14:paraId="01C6230E" w14:textId="666981D1" w:rsidR="009E0EEB" w:rsidRPr="0024007B" w:rsidRDefault="009E0EEB" w:rsidP="00D73234">
      <w:pPr>
        <w:pStyle w:val="Heading2"/>
        <w:spacing w:before="120" w:line="240" w:lineRule="auto"/>
        <w:ind w:left="578" w:hanging="578"/>
        <w:rPr>
          <w:rFonts w:ascii="Times New Roman" w:hAnsi="Times New Roman" w:cs="Times New Roman"/>
          <w:i/>
          <w:iCs/>
          <w:color w:val="auto"/>
          <w:lang w:val="en-GB"/>
        </w:rPr>
      </w:pPr>
      <w:bookmarkStart w:id="2" w:name="_Ref95219133"/>
      <w:bookmarkStart w:id="3" w:name="_Toc163216009"/>
      <w:r w:rsidRPr="0024007B">
        <w:rPr>
          <w:rFonts w:ascii="Times New Roman" w:hAnsi="Times New Roman" w:cs="Times New Roman"/>
          <w:i/>
          <w:iCs/>
          <w:color w:val="auto"/>
          <w:lang w:val="en-GB"/>
        </w:rPr>
        <w:t>Simulat</w:t>
      </w:r>
      <w:r w:rsidR="003E3A4F" w:rsidRPr="0024007B">
        <w:rPr>
          <w:rFonts w:ascii="Times New Roman" w:hAnsi="Times New Roman" w:cs="Times New Roman"/>
          <w:i/>
          <w:iCs/>
          <w:color w:val="auto"/>
          <w:lang w:val="en-GB"/>
        </w:rPr>
        <w:t>e</w:t>
      </w:r>
      <w:r w:rsidRPr="0024007B">
        <w:rPr>
          <w:rFonts w:ascii="Times New Roman" w:hAnsi="Times New Roman" w:cs="Times New Roman"/>
          <w:i/>
          <w:iCs/>
          <w:color w:val="auto"/>
          <w:lang w:val="en-GB"/>
        </w:rPr>
        <w:t xml:space="preserve"> a toy example</w:t>
      </w:r>
      <w:bookmarkEnd w:id="2"/>
      <w:bookmarkEnd w:id="3"/>
    </w:p>
    <w:p w14:paraId="14ACC48A" w14:textId="73CF0613" w:rsidR="009E0EEB" w:rsidRPr="0024007B" w:rsidRDefault="00AB5427" w:rsidP="00EF1BDB">
      <w:pPr>
        <w:spacing w:after="0" w:line="240" w:lineRule="auto"/>
        <w:jc w:val="both"/>
        <w:rPr>
          <w:lang w:val="en-GB"/>
        </w:rPr>
      </w:pPr>
      <w:r w:rsidRPr="0024007B">
        <w:rPr>
          <w:lang w:val="en-GB"/>
        </w:rPr>
        <w:t>The dataset include</w:t>
      </w:r>
      <w:r w:rsidR="00EA1DFC" w:rsidRPr="0024007B">
        <w:rPr>
          <w:lang w:val="en-GB"/>
        </w:rPr>
        <w:t>s</w:t>
      </w:r>
      <w:r w:rsidRPr="0024007B">
        <w:rPr>
          <w:lang w:val="en-GB"/>
        </w:rPr>
        <w:t>:</w:t>
      </w:r>
    </w:p>
    <w:p w14:paraId="541B79F8" w14:textId="1D567586" w:rsidR="000D7173" w:rsidRPr="0024007B" w:rsidRDefault="00972D5F" w:rsidP="00743E81">
      <w:pPr>
        <w:pStyle w:val="ListParagraph"/>
        <w:numPr>
          <w:ilvl w:val="0"/>
          <w:numId w:val="3"/>
        </w:numPr>
        <w:spacing w:after="0" w:line="240" w:lineRule="auto"/>
        <w:ind w:left="426" w:hanging="426"/>
        <w:rPr>
          <w:lang w:val="en-GB"/>
        </w:rPr>
      </w:pPr>
      <w:r w:rsidRPr="0024007B">
        <w:rPr>
          <w:lang w:val="en-GB"/>
        </w:rPr>
        <w:t>five</w:t>
      </w:r>
      <w:r w:rsidR="000D7173" w:rsidRPr="0024007B">
        <w:rPr>
          <w:lang w:val="en-GB"/>
        </w:rPr>
        <w:t xml:space="preserve"> predictors </w:t>
      </w:r>
      <w:r w:rsidR="000D7173" w:rsidRPr="0024007B">
        <w:rPr>
          <w:rFonts w:ascii="Courier New" w:hAnsi="Courier New" w:cs="Courier New"/>
          <w:lang w:val="en-GB"/>
        </w:rPr>
        <w:t xml:space="preserve">x1, x2, </w:t>
      </w:r>
      <w:r w:rsidRPr="0024007B">
        <w:rPr>
          <w:rFonts w:ascii="Courier New" w:hAnsi="Courier New" w:cs="Courier New"/>
          <w:lang w:val="en-GB"/>
        </w:rPr>
        <w:t xml:space="preserve">x3, x4, </w:t>
      </w:r>
      <w:r w:rsidR="000D7173" w:rsidRPr="0024007B">
        <w:rPr>
          <w:rFonts w:ascii="Courier New" w:hAnsi="Courier New" w:cs="Courier New"/>
          <w:lang w:val="en-GB"/>
        </w:rPr>
        <w:t>x5</w:t>
      </w:r>
      <w:r w:rsidRPr="0024007B">
        <w:rPr>
          <w:lang w:val="en-GB"/>
        </w:rPr>
        <w:t xml:space="preserve">, of which </w:t>
      </w:r>
      <w:r w:rsidR="000D7173" w:rsidRPr="0024007B">
        <w:rPr>
          <w:rFonts w:ascii="Courier New" w:hAnsi="Courier New" w:cs="Courier New"/>
          <w:lang w:val="en-GB"/>
        </w:rPr>
        <w:t>x1,</w:t>
      </w:r>
      <w:r w:rsidRPr="0024007B">
        <w:rPr>
          <w:rFonts w:ascii="Courier New" w:hAnsi="Courier New" w:cs="Courier New"/>
          <w:lang w:val="en-GB"/>
        </w:rPr>
        <w:t xml:space="preserve"> </w:t>
      </w:r>
      <w:r w:rsidR="000D7173" w:rsidRPr="0024007B">
        <w:rPr>
          <w:rFonts w:ascii="Courier New" w:hAnsi="Courier New" w:cs="Courier New"/>
          <w:lang w:val="en-GB"/>
        </w:rPr>
        <w:t>x2</w:t>
      </w:r>
      <w:r w:rsidRPr="0024007B">
        <w:rPr>
          <w:lang w:val="en-GB"/>
        </w:rPr>
        <w:t xml:space="preserve"> are</w:t>
      </w:r>
      <w:r w:rsidR="000D7173" w:rsidRPr="0024007B">
        <w:rPr>
          <w:lang w:val="en-GB"/>
        </w:rPr>
        <w:t xml:space="preserve"> continuous, </w:t>
      </w:r>
      <w:r w:rsidR="000D7173" w:rsidRPr="0024007B">
        <w:rPr>
          <w:rFonts w:ascii="Courier New" w:hAnsi="Courier New" w:cs="Courier New"/>
          <w:lang w:val="en-GB"/>
        </w:rPr>
        <w:t>x3,</w:t>
      </w:r>
      <w:r w:rsidRPr="0024007B">
        <w:rPr>
          <w:rFonts w:ascii="Courier New" w:hAnsi="Courier New" w:cs="Courier New"/>
          <w:lang w:val="en-GB"/>
        </w:rPr>
        <w:t xml:space="preserve"> </w:t>
      </w:r>
      <w:r w:rsidR="000D7173" w:rsidRPr="0024007B">
        <w:rPr>
          <w:rFonts w:ascii="Courier New" w:hAnsi="Courier New" w:cs="Courier New"/>
          <w:lang w:val="en-GB"/>
        </w:rPr>
        <w:t>x4</w:t>
      </w:r>
      <w:r w:rsidRPr="0024007B">
        <w:rPr>
          <w:lang w:val="en-GB"/>
        </w:rPr>
        <w:t xml:space="preserve"> </w:t>
      </w:r>
      <w:r w:rsidR="000D7173" w:rsidRPr="0024007B">
        <w:rPr>
          <w:lang w:val="en-GB"/>
        </w:rPr>
        <w:t xml:space="preserve">binary, </w:t>
      </w:r>
      <w:r w:rsidRPr="0024007B">
        <w:rPr>
          <w:lang w:val="en-GB"/>
        </w:rPr>
        <w:t xml:space="preserve">and </w:t>
      </w:r>
      <w:r w:rsidR="000D7173" w:rsidRPr="0024007B">
        <w:rPr>
          <w:rFonts w:ascii="Courier New" w:hAnsi="Courier New" w:cs="Courier New"/>
          <w:lang w:val="en-GB"/>
        </w:rPr>
        <w:t>x5</w:t>
      </w:r>
      <w:r w:rsidRPr="0024007B">
        <w:rPr>
          <w:lang w:val="en-GB"/>
        </w:rPr>
        <w:t xml:space="preserve"> </w:t>
      </w:r>
      <w:r w:rsidR="000D7173" w:rsidRPr="0024007B">
        <w:rPr>
          <w:lang w:val="en-GB"/>
        </w:rPr>
        <w:t>categorical</w:t>
      </w:r>
      <w:r w:rsidRPr="0024007B">
        <w:rPr>
          <w:lang w:val="en-GB"/>
        </w:rPr>
        <w:t>.</w:t>
      </w:r>
    </w:p>
    <w:p w14:paraId="0F17138F" w14:textId="77777777" w:rsidR="00972D5F" w:rsidRPr="0024007B" w:rsidRDefault="000D7173" w:rsidP="00743E81">
      <w:pPr>
        <w:pStyle w:val="ListParagraph"/>
        <w:numPr>
          <w:ilvl w:val="0"/>
          <w:numId w:val="3"/>
        </w:numPr>
        <w:spacing w:after="0" w:line="240" w:lineRule="auto"/>
        <w:ind w:left="426" w:hanging="426"/>
        <w:rPr>
          <w:lang w:val="en-GB"/>
        </w:rPr>
      </w:pPr>
      <w:r w:rsidRPr="0024007B">
        <w:rPr>
          <w:lang w:val="en-GB"/>
        </w:rPr>
        <w:t xml:space="preserve">the outcome </w:t>
      </w:r>
      <w:r w:rsidRPr="0024007B">
        <w:rPr>
          <w:rFonts w:ascii="Courier New" w:hAnsi="Courier New" w:cs="Courier New"/>
          <w:lang w:val="en-GB"/>
        </w:rPr>
        <w:t>y</w:t>
      </w:r>
      <w:r w:rsidRPr="0024007B">
        <w:rPr>
          <w:lang w:val="en-GB"/>
        </w:rPr>
        <w:t xml:space="preserve"> we want to predict</w:t>
      </w:r>
      <w:r w:rsidR="00972D5F" w:rsidRPr="0024007B">
        <w:rPr>
          <w:lang w:val="en-GB"/>
        </w:rPr>
        <w:t>.</w:t>
      </w:r>
    </w:p>
    <w:p w14:paraId="202BCB1E" w14:textId="63020E30" w:rsidR="00972D5F" w:rsidRPr="0024007B" w:rsidRDefault="00972D5F" w:rsidP="00743E81">
      <w:pPr>
        <w:pStyle w:val="ListParagraph"/>
        <w:numPr>
          <w:ilvl w:val="0"/>
          <w:numId w:val="3"/>
        </w:numPr>
        <w:spacing w:after="0" w:line="240" w:lineRule="auto"/>
        <w:ind w:left="426" w:hanging="426"/>
        <w:rPr>
          <w:lang w:val="en-GB"/>
        </w:rPr>
      </w:pPr>
      <w:r w:rsidRPr="0024007B">
        <w:rPr>
          <w:lang w:val="en-GB"/>
        </w:rPr>
        <w:t>five</w:t>
      </w:r>
      <w:r w:rsidR="000D7173" w:rsidRPr="0024007B">
        <w:rPr>
          <w:lang w:val="en-GB"/>
        </w:rPr>
        <w:t xml:space="preserve"> </w:t>
      </w:r>
      <w:r w:rsidRPr="0024007B">
        <w:rPr>
          <w:lang w:val="en-GB"/>
        </w:rPr>
        <w:t>auxiliary</w:t>
      </w:r>
      <w:r w:rsidR="000D7173" w:rsidRPr="0024007B">
        <w:rPr>
          <w:lang w:val="en-GB"/>
        </w:rPr>
        <w:t xml:space="preserve"> variables </w:t>
      </w:r>
      <w:r w:rsidR="000D7173" w:rsidRPr="0024007B">
        <w:rPr>
          <w:rFonts w:ascii="Courier New" w:hAnsi="Courier New" w:cs="Courier New"/>
          <w:lang w:val="en-GB"/>
        </w:rPr>
        <w:t>z1</w:t>
      </w:r>
      <w:r w:rsidRPr="0024007B">
        <w:rPr>
          <w:rFonts w:ascii="Courier New" w:hAnsi="Courier New" w:cs="Courier New"/>
          <w:lang w:val="en-GB"/>
        </w:rPr>
        <w:t>, z2, z3, z4</w:t>
      </w:r>
      <w:r w:rsidRPr="0024007B">
        <w:rPr>
          <w:lang w:val="en-GB"/>
        </w:rPr>
        <w:t xml:space="preserve"> and </w:t>
      </w:r>
      <w:r w:rsidR="000D7173" w:rsidRPr="0024007B">
        <w:rPr>
          <w:rFonts w:ascii="Courier New" w:hAnsi="Courier New" w:cs="Courier New"/>
          <w:lang w:val="en-GB"/>
        </w:rPr>
        <w:t>z5</w:t>
      </w:r>
      <w:r w:rsidR="000D7173" w:rsidRPr="0024007B">
        <w:rPr>
          <w:lang w:val="en-GB"/>
        </w:rPr>
        <w:t xml:space="preserve">. </w:t>
      </w:r>
    </w:p>
    <w:p w14:paraId="08FA19DE" w14:textId="2F3FF37B" w:rsidR="000D7173" w:rsidRPr="0024007B" w:rsidRDefault="000D7173" w:rsidP="005143F4">
      <w:pPr>
        <w:pStyle w:val="ListParagraph"/>
        <w:numPr>
          <w:ilvl w:val="0"/>
          <w:numId w:val="3"/>
        </w:numPr>
        <w:spacing w:after="0" w:line="240" w:lineRule="auto"/>
        <w:ind w:left="426" w:hanging="426"/>
        <w:rPr>
          <w:lang w:val="en-GB"/>
        </w:rPr>
      </w:pPr>
      <w:r w:rsidRPr="0024007B">
        <w:rPr>
          <w:lang w:val="en-GB"/>
        </w:rPr>
        <w:t xml:space="preserve">a clustering variable </w:t>
      </w:r>
      <w:r w:rsidRPr="0024007B">
        <w:rPr>
          <w:rFonts w:ascii="Courier New" w:hAnsi="Courier New" w:cs="Courier New"/>
          <w:lang w:val="en-GB"/>
        </w:rPr>
        <w:t>clust</w:t>
      </w:r>
      <w:r w:rsidR="00972D5F" w:rsidRPr="0024007B">
        <w:rPr>
          <w:lang w:val="en-GB"/>
        </w:rPr>
        <w:t>.</w:t>
      </w:r>
    </w:p>
    <w:p w14:paraId="1F2244E3" w14:textId="44ADCEE6" w:rsidR="0050011B" w:rsidRPr="0024007B" w:rsidRDefault="0050011B" w:rsidP="00EF1BDB">
      <w:pPr>
        <w:spacing w:after="0" w:line="240" w:lineRule="auto"/>
        <w:jc w:val="both"/>
        <w:rPr>
          <w:lang w:val="en-GB"/>
        </w:rPr>
      </w:pPr>
      <w:r w:rsidRPr="0024007B">
        <w:rPr>
          <w:lang w:val="en-GB"/>
        </w:rPr>
        <w:t xml:space="preserve">The aim </w:t>
      </w:r>
      <w:r w:rsidR="00AB5427" w:rsidRPr="0024007B">
        <w:rPr>
          <w:lang w:val="en-GB"/>
        </w:rPr>
        <w:t>is</w:t>
      </w:r>
      <w:r w:rsidRPr="0024007B">
        <w:rPr>
          <w:lang w:val="en-GB"/>
        </w:rPr>
        <w:t xml:space="preserve"> </w:t>
      </w:r>
      <w:r w:rsidR="00AB5427" w:rsidRPr="0024007B">
        <w:rPr>
          <w:lang w:val="en-GB"/>
        </w:rPr>
        <w:t>t</w:t>
      </w:r>
      <w:r w:rsidRPr="0024007B">
        <w:rPr>
          <w:lang w:val="en-GB"/>
        </w:rPr>
        <w:t xml:space="preserve">o build a model </w:t>
      </w:r>
      <w:r w:rsidR="00EA1DFC" w:rsidRPr="0024007B">
        <w:rPr>
          <w:lang w:val="en-GB"/>
        </w:rPr>
        <w:t>using</w:t>
      </w:r>
      <w:r w:rsidRPr="0024007B">
        <w:rPr>
          <w:lang w:val="en-GB"/>
        </w:rPr>
        <w:t xml:space="preserve"> the predictors (</w:t>
      </w:r>
      <w:r w:rsidRPr="0024007B">
        <w:rPr>
          <w:rFonts w:ascii="Courier New" w:hAnsi="Courier New" w:cs="Courier New"/>
          <w:lang w:val="en-GB"/>
        </w:rPr>
        <w:t>x</w:t>
      </w:r>
      <w:r w:rsidRPr="0024007B">
        <w:rPr>
          <w:lang w:val="en-GB"/>
        </w:rPr>
        <w:t>) to predict the outcome (</w:t>
      </w:r>
      <w:r w:rsidRPr="0024007B">
        <w:rPr>
          <w:rFonts w:ascii="Courier New" w:hAnsi="Courier New" w:cs="Courier New"/>
          <w:lang w:val="en-GB"/>
        </w:rPr>
        <w:t>y</w:t>
      </w:r>
      <w:r w:rsidRPr="0024007B">
        <w:rPr>
          <w:lang w:val="en-GB"/>
        </w:rPr>
        <w:t>). The auxiliary variables (</w:t>
      </w:r>
      <w:r w:rsidRPr="0024007B">
        <w:rPr>
          <w:rFonts w:ascii="Courier New" w:hAnsi="Courier New" w:cs="Courier New"/>
          <w:lang w:val="en-GB"/>
        </w:rPr>
        <w:t>z</w:t>
      </w:r>
      <w:r w:rsidRPr="0024007B">
        <w:rPr>
          <w:lang w:val="en-GB"/>
        </w:rPr>
        <w:t xml:space="preserve">) will only be used for imputation of missing variables and outcomes. Auxiliary variables </w:t>
      </w:r>
      <w:r w:rsidR="00AB5427" w:rsidRPr="0024007B">
        <w:rPr>
          <w:lang w:val="en-GB"/>
        </w:rPr>
        <w:t>may</w:t>
      </w:r>
      <w:r w:rsidRPr="0024007B">
        <w:rPr>
          <w:lang w:val="en-GB"/>
        </w:rPr>
        <w:t xml:space="preserve"> be </w:t>
      </w:r>
      <w:r w:rsidR="00AB5427" w:rsidRPr="0024007B">
        <w:rPr>
          <w:lang w:val="en-GB"/>
        </w:rPr>
        <w:t>variables</w:t>
      </w:r>
      <w:r w:rsidRPr="0024007B">
        <w:rPr>
          <w:lang w:val="en-GB"/>
        </w:rPr>
        <w:t xml:space="preserve"> that are related to predictors or the outcome, but </w:t>
      </w:r>
      <w:r w:rsidR="00AB5427" w:rsidRPr="0024007B">
        <w:rPr>
          <w:lang w:val="en-GB"/>
        </w:rPr>
        <w:t xml:space="preserve">ones that </w:t>
      </w:r>
      <w:r w:rsidR="00E45A90" w:rsidRPr="0024007B">
        <w:rPr>
          <w:lang w:val="en-GB"/>
        </w:rPr>
        <w:t>will not</w:t>
      </w:r>
      <w:r w:rsidRPr="0024007B">
        <w:rPr>
          <w:lang w:val="en-GB"/>
        </w:rPr>
        <w:t xml:space="preserve"> be used for the prediction model. For example, an </w:t>
      </w:r>
      <w:r w:rsidR="00392020" w:rsidRPr="0024007B">
        <w:rPr>
          <w:lang w:val="en-GB"/>
        </w:rPr>
        <w:t xml:space="preserve">intermediate outcome cannot be used for predicting y (because its value is not known at time zero, i.e. at baseline), but may still be useful in imputing missing values. </w:t>
      </w:r>
      <w:r w:rsidR="00E45A90" w:rsidRPr="0024007B">
        <w:rPr>
          <w:lang w:val="en-GB"/>
        </w:rPr>
        <w:t xml:space="preserve">The </w:t>
      </w:r>
      <w:r w:rsidR="00E45A90" w:rsidRPr="0024007B">
        <w:rPr>
          <w:rFonts w:ascii="Courier New" w:hAnsi="Courier New" w:cs="Courier New"/>
          <w:lang w:val="en-GB"/>
        </w:rPr>
        <w:t>clust</w:t>
      </w:r>
      <w:r w:rsidR="00E45A90" w:rsidRPr="0024007B">
        <w:rPr>
          <w:lang w:val="en-GB"/>
        </w:rPr>
        <w:t xml:space="preserve"> variable provides information about an important stratification of the patients in the data. For example, it may be that the data was collected in different centres. This variable will not be used in the model per se but may be useful for imputation and for the internal-external cross-validation process. </w:t>
      </w:r>
    </w:p>
    <w:p w14:paraId="2CC36B78" w14:textId="77777777" w:rsidR="00DD6B1F" w:rsidRPr="0024007B" w:rsidRDefault="00DD6B1F" w:rsidP="00DD6B1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m(list=ls()) # empty memory</w:t>
      </w:r>
    </w:p>
    <w:p w14:paraId="5FFEB7BA" w14:textId="77777777" w:rsidR="00DD6B1F" w:rsidRPr="0024007B" w:rsidRDefault="00DD6B1F" w:rsidP="00DD6B1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et.seed(42) # the answer to life the universe and everything</w:t>
      </w:r>
    </w:p>
    <w:p w14:paraId="0B003D45" w14:textId="18965B3E"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MASS) </w:t>
      </w:r>
    </w:p>
    <w:p w14:paraId="233B4215" w14:textId="12F97379"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N &lt;- </w:t>
      </w:r>
      <w:r w:rsidR="008F1452" w:rsidRPr="0024007B">
        <w:rPr>
          <w:rFonts w:ascii="Courier New" w:hAnsi="Courier New" w:cs="Courier New"/>
          <w:sz w:val="20"/>
          <w:szCs w:val="20"/>
        </w:rPr>
        <w:t>1</w:t>
      </w:r>
      <w:r w:rsidRPr="0024007B">
        <w:rPr>
          <w:rFonts w:ascii="Courier New" w:hAnsi="Courier New" w:cs="Courier New"/>
          <w:sz w:val="20"/>
          <w:szCs w:val="20"/>
        </w:rPr>
        <w:t>00</w:t>
      </w:r>
    </w:p>
    <w:p w14:paraId="3362D41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igma &lt;- outer(1:10, 1:10, function(x,y) 0.5^abs(x-y)) #variance covariance matrix for covariates</w:t>
      </w:r>
    </w:p>
    <w:p w14:paraId="716EE2CC"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45FF9CA7"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 &lt;- mvrnorm(N, rep(0,10), Sigma)</w:t>
      </w:r>
    </w:p>
    <w:p w14:paraId="7A2985E9"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3]&lt;- ifelse(x[,3] &gt; 0.5, 1, 0)</w:t>
      </w:r>
    </w:p>
    <w:p w14:paraId="26033448"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4] &lt;- ifelse(x[,4] &gt; 0, 1, 0)</w:t>
      </w:r>
    </w:p>
    <w:p w14:paraId="63F972B7"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5] &lt;- cut(x[,5], breaks=c(-Inf, -1, 0, 1, Inf), labels = FALSE)</w:t>
      </w:r>
    </w:p>
    <w:p w14:paraId="73B2B809"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8] &lt;- ifelse(x[,8] &gt; -0.5, 1, 0)</w:t>
      </w:r>
    </w:p>
    <w:p w14:paraId="2A4B1E2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9] &lt;- ifelse(x[,9] &gt; 0.5, 1, 0)</w:t>
      </w:r>
    </w:p>
    <w:p w14:paraId="1ED02212"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10] &lt;- cut(x[,10], breaks=c(-Inf, -1, 0, 1, Inf), labels = FALSE)</w:t>
      </w:r>
    </w:p>
    <w:p w14:paraId="31B7E1F5"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7664508A"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cont.complete &lt;- data.frame(x)</w:t>
      </w:r>
    </w:p>
    <w:p w14:paraId="0172A47D"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lnames(data.cont.complete) &lt;- c(paste0("x", 1:5), paste0("z", 1:5))</w:t>
      </w:r>
    </w:p>
    <w:p w14:paraId="261D07AF"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42BC87DC"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cont.complete$y&lt;-with(data.cont.complete, x1+0.2*x1^2+0.5*x2-0.2*x2^2+0.3*x3+0.2*x4+</w:t>
      </w:r>
    </w:p>
    <w:p w14:paraId="55B4EC9B"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0.2*(x5==2)-0.1*(x5==3)+0.4*(x5==4)+rnorm(N,0,1))</w:t>
      </w:r>
    </w:p>
    <w:p w14:paraId="18E5EB33"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cont.complete[,c(3:5, 8:10)] &lt;- lapply(data.cont.complete[,c(3:5, 8:10)], factor)</w:t>
      </w:r>
    </w:p>
    <w:p w14:paraId="5188501E" w14:textId="477CC4CA" w:rsidR="00AA2B75"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head(data.cont.complete)</w:t>
      </w:r>
    </w:p>
    <w:p w14:paraId="0FDD4D2F" w14:textId="2DD2D525" w:rsidR="00FE4977" w:rsidRPr="0024007B" w:rsidRDefault="00464AFF" w:rsidP="005143F4">
      <w:pPr>
        <w:spacing w:after="0" w:line="240" w:lineRule="auto"/>
        <w:jc w:val="both"/>
        <w:rPr>
          <w:lang w:val="en-GB"/>
        </w:rPr>
      </w:pPr>
      <w:r>
        <w:rPr>
          <w:lang w:val="en-GB"/>
        </w:rPr>
        <w:t>Above w</w:t>
      </w:r>
      <w:r w:rsidR="007918A7">
        <w:rPr>
          <w:lang w:val="en-GB"/>
        </w:rPr>
        <w:t xml:space="preserve">e have used the </w:t>
      </w:r>
      <w:r w:rsidR="007918A7" w:rsidRPr="00464AFF">
        <w:rPr>
          <w:rFonts w:ascii="Courier New" w:hAnsi="Courier New" w:cs="Courier New"/>
          <w:b/>
          <w:bCs/>
          <w:lang w:val="en-GB"/>
        </w:rPr>
        <w:t>MASS</w:t>
      </w:r>
      <w:r w:rsidR="007918A7">
        <w:rPr>
          <w:lang w:val="en-GB"/>
        </w:rPr>
        <w:t xml:space="preserve"> package.</w:t>
      </w:r>
      <w:r w:rsidR="007918A7">
        <w:rPr>
          <w:lang w:val="en-GB"/>
        </w:rPr>
        <w:fldChar w:fldCharType="begin"/>
      </w:r>
      <w:r w:rsidR="003B437D">
        <w:rPr>
          <w:lang w:val="en-GB"/>
        </w:rPr>
        <w:instrText xml:space="preserve"> ADDIN ZOTERO_ITEM CSL_CITATION {"citationID":"TtwzTehF","properties":{"formattedCitation":"\\super 2\\nosupersub{}","plainCitation":"2","noteIndex":0},"citationItems":[{"id":4748,"uris":["http://zotero.org/users/1675074/items/BB9E9D3M"],"itemData":{"id":4748,"type":"software","abstract":"Functions and datasets to support Venables and Ripley, \"Modern Applied Statistics with S\" (4th edition, 2002).","license":"GPL-2 | GPL-3","source":"R-Packages","title":"MASS: Support Functions and Datasets for Venables and Ripley's MASS","title-short":"MASS","URL":"https://CRAN.R-project.org/package=MASS","version":"7.3-58.1","author":[{"family":"Ripley","given":"Brian"},{"family":"Venables","given":"Bill"},{"family":"Bates","given":"Douglas M."},{"family":"1998)","given":"Kurt Hornik (partial","non-dropping-particle":"ca","dropping-particle":"port"},{"family":"1998)","given":"Albrecht Gebhardt (partial","non-dropping-particle":"ca","dropping-particle":"port"},{"family":"Firth","given":"David"}],"accessed":{"date-parts":[["2022",9,13]]},"issued":{"date-parts":[["2022",8,3]]}}}],"schema":"https://github.com/citation-style-language/schema/raw/master/csl-citation.json"} </w:instrText>
      </w:r>
      <w:r w:rsidR="007918A7">
        <w:rPr>
          <w:lang w:val="en-GB"/>
        </w:rPr>
        <w:fldChar w:fldCharType="separate"/>
      </w:r>
      <w:r w:rsidRPr="00464AFF">
        <w:rPr>
          <w:szCs w:val="24"/>
          <w:vertAlign w:val="superscript"/>
        </w:rPr>
        <w:t>2</w:t>
      </w:r>
      <w:r w:rsidR="007918A7">
        <w:rPr>
          <w:lang w:val="en-GB"/>
        </w:rPr>
        <w:fldChar w:fldCharType="end"/>
      </w:r>
      <w:r w:rsidR="007918A7">
        <w:rPr>
          <w:lang w:val="en-GB"/>
        </w:rPr>
        <w:t xml:space="preserve"> </w:t>
      </w:r>
      <w:r w:rsidR="00FE4977" w:rsidRPr="0024007B">
        <w:rPr>
          <w:lang w:val="en-GB"/>
        </w:rPr>
        <w:t xml:space="preserve">We will now create some missing data </w:t>
      </w:r>
      <w:r w:rsidR="008F1452" w:rsidRPr="0024007B">
        <w:rPr>
          <w:lang w:val="en-GB"/>
        </w:rPr>
        <w:t>and add a clustering variable.</w:t>
      </w:r>
    </w:p>
    <w:p w14:paraId="2721B5E0" w14:textId="5A82BC53"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issing.matrix=matrix(0, nrow=nrow(data.cont.complete), ncol=ncol(data.cont.complete))</w:t>
      </w:r>
    </w:p>
    <w:p w14:paraId="534B0D0B" w14:textId="77777777"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issing.matrix=matrix(rbinom(length(missing.matrix),1, p=0.1), nrow=nrow(data.cont.complete))</w:t>
      </w:r>
    </w:p>
    <w:p w14:paraId="01404175" w14:textId="77777777"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cont=data.cont.complete</w:t>
      </w:r>
    </w:p>
    <w:p w14:paraId="66F0444A" w14:textId="191BCC8B" w:rsidR="007C466D" w:rsidRPr="0024007B" w:rsidRDefault="008F1452" w:rsidP="008F145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cont[missing.matrix==1]=NA</w:t>
      </w:r>
    </w:p>
    <w:p w14:paraId="707E149A" w14:textId="4D1B3636" w:rsidR="00BD433B" w:rsidRPr="0024007B" w:rsidRDefault="00BD433B" w:rsidP="00743E81">
      <w:pPr>
        <w:spacing w:after="0" w:line="240" w:lineRule="auto"/>
        <w:rPr>
          <w:lang w:val="en-GB"/>
        </w:rPr>
      </w:pPr>
      <w:r w:rsidRPr="0024007B">
        <w:rPr>
          <w:lang w:val="en-GB"/>
        </w:rPr>
        <w:t>This is what the data looks like:</w:t>
      </w:r>
    </w:p>
    <w:p w14:paraId="27FB8B90" w14:textId="3419266B" w:rsidR="004A1E51" w:rsidRPr="0024007B" w:rsidRDefault="004A1E51" w:rsidP="004A1E5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data.cont)</w:t>
      </w:r>
    </w:p>
    <w:p w14:paraId="39203FF0"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x1          x2 x3   x4   x5         z1         z2 z3   z4 z5          y clust</w:t>
      </w:r>
    </w:p>
    <w:p w14:paraId="2541A963"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4   1.05863018  1.87572000  1    0    2 -1.7989668 -1.9059333  0    0  3  2.3939380     1</w:t>
      </w:r>
    </w:p>
    <w:p w14:paraId="630C1494"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1 -0.88456382  0.76148109  0 &lt;NA&gt; &lt;NA&gt;  1.3763961  0.9986441  1    1  4  1.1785683     1</w:t>
      </w:r>
    </w:p>
    <w:p w14:paraId="617E54E5"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3 -0.16254908 -0.20319098  0    0    3         NA  0.8798468  0 &lt;NA&gt;  3  0.9866370     1</w:t>
      </w:r>
    </w:p>
    <w:p w14:paraId="468BBAF2"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5 -1.55744244 -0.61766584  0 &lt;NA&gt;    1         NA -1.3144854  0    0  4 -1.9483904     1</w:t>
      </w:r>
    </w:p>
    <w:p w14:paraId="798FA303"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6  0.07578796 -0.07518767  0    0    2  1.5922787  0.3666538  1    0  2  0.6266513     1</w:t>
      </w:r>
    </w:p>
    <w:p w14:paraId="2EB02FE7"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30  1.27672866          NA  0    1    3 -0.6970741 -0.3550338  1    1  3  0.9573074     1</w:t>
      </w:r>
    </w:p>
    <w:p w14:paraId="507BD2BB" w14:textId="2CAFD02C" w:rsidR="00F97233" w:rsidRPr="0024007B" w:rsidRDefault="00F97233" w:rsidP="008F1452">
      <w:pPr>
        <w:spacing w:after="0" w:line="240" w:lineRule="auto"/>
        <w:rPr>
          <w:lang w:val="en-GB"/>
        </w:rPr>
      </w:pPr>
      <w:r w:rsidRPr="0024007B">
        <w:rPr>
          <w:lang w:val="en-GB"/>
        </w:rPr>
        <w:t>This is the distribution of the observed outcomes</w:t>
      </w:r>
      <w:r w:rsidR="009751DA">
        <w:rPr>
          <w:lang w:val="en-GB"/>
        </w:rPr>
        <w:t xml:space="preserve">, using </w:t>
      </w:r>
      <w:r w:rsidR="009751DA" w:rsidRPr="007918A7">
        <w:rPr>
          <w:rFonts w:ascii="Courier New" w:hAnsi="Courier New" w:cs="Courier New"/>
          <w:b/>
          <w:bCs/>
          <w:sz w:val="24"/>
          <w:szCs w:val="24"/>
          <w:lang w:val="en-GB"/>
        </w:rPr>
        <w:t>ggplot2</w:t>
      </w:r>
      <w:r w:rsidRPr="0024007B">
        <w:rPr>
          <w:lang w:val="en-GB"/>
        </w:rPr>
        <w:t>:</w:t>
      </w:r>
      <w:r w:rsidR="0045301D">
        <w:rPr>
          <w:lang w:val="en-GB"/>
        </w:rPr>
        <w:fldChar w:fldCharType="begin"/>
      </w:r>
      <w:r w:rsidR="003B437D">
        <w:rPr>
          <w:lang w:val="en-GB"/>
        </w:rPr>
        <w:instrText xml:space="preserve"> ADDIN ZOTERO_ITEM CSL_CITATION {"citationID":"92nT3Bod","properties":{"formattedCitation":"\\super 3\\nosupersub{}","plainCitation":"3","noteIndex":0},"citationItems":[{"id":4751,"uris":["http://zotero.org/users/1675074/items/7FJCI58K"],"itemData":{"id":4751,"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13]]},"issued":{"date-parts":[["2022",5,3]]}},"locator":"2"}],"schema":"https://github.com/citation-style-language/schema/raw/master/csl-citation.json"} </w:instrText>
      </w:r>
      <w:r w:rsidR="0045301D">
        <w:rPr>
          <w:lang w:val="en-GB"/>
        </w:rPr>
        <w:fldChar w:fldCharType="separate"/>
      </w:r>
      <w:r w:rsidR="00464AFF" w:rsidRPr="00464AFF">
        <w:rPr>
          <w:szCs w:val="24"/>
          <w:vertAlign w:val="superscript"/>
        </w:rPr>
        <w:t>3</w:t>
      </w:r>
      <w:r w:rsidR="0045301D">
        <w:rPr>
          <w:lang w:val="en-GB"/>
        </w:rPr>
        <w:fldChar w:fldCharType="end"/>
      </w:r>
    </w:p>
    <w:p w14:paraId="6765C0DC" w14:textId="21FEBF2C"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gplot2)</w:t>
      </w:r>
    </w:p>
    <w:p w14:paraId="45A4B5F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gplot(data.cont, aes(x=y)) + geom_histogram(color="black", fill="white", binwidth = 0.5)</w:t>
      </w:r>
    </w:p>
    <w:p w14:paraId="23D293C8" w14:textId="20C2C204" w:rsidR="00F97233" w:rsidRPr="0024007B" w:rsidRDefault="008F1452" w:rsidP="00743E81">
      <w:pPr>
        <w:spacing w:after="0" w:line="240" w:lineRule="auto"/>
        <w:jc w:val="center"/>
        <w:rPr>
          <w:lang w:val="en-GB"/>
        </w:rPr>
      </w:pPr>
      <w:r w:rsidRPr="0024007B">
        <w:rPr>
          <w:noProof/>
        </w:rPr>
        <w:lastRenderedPageBreak/>
        <w:drawing>
          <wp:inline distT="0" distB="0" distL="0" distR="0" wp14:anchorId="6A99C5BA" wp14:editId="40E9FB15">
            <wp:extent cx="4280130" cy="3325091"/>
            <wp:effectExtent l="0" t="0" r="6350" b="889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a:stretch>
                      <a:fillRect/>
                    </a:stretch>
                  </pic:blipFill>
                  <pic:spPr>
                    <a:xfrm>
                      <a:off x="0" y="0"/>
                      <a:ext cx="4282912" cy="3327252"/>
                    </a:xfrm>
                    <a:prstGeom prst="rect">
                      <a:avLst/>
                    </a:prstGeom>
                  </pic:spPr>
                </pic:pic>
              </a:graphicData>
            </a:graphic>
          </wp:inline>
        </w:drawing>
      </w:r>
    </w:p>
    <w:p w14:paraId="13EA0C1C" w14:textId="3F2BA0A3" w:rsidR="00F97233" w:rsidRPr="0024007B" w:rsidRDefault="00F97233" w:rsidP="00743E81">
      <w:pPr>
        <w:pStyle w:val="Heading2"/>
        <w:spacing w:before="0" w:line="240" w:lineRule="auto"/>
        <w:ind w:left="578" w:hanging="578"/>
        <w:rPr>
          <w:rFonts w:ascii="Times New Roman" w:hAnsi="Times New Roman" w:cs="Times New Roman"/>
          <w:i/>
          <w:iCs/>
          <w:color w:val="auto"/>
          <w:lang w:val="en-GB"/>
        </w:rPr>
      </w:pPr>
      <w:bookmarkStart w:id="4" w:name="_Ref95219371"/>
      <w:bookmarkStart w:id="5" w:name="_Toc163216010"/>
      <w:r w:rsidRPr="0024007B">
        <w:rPr>
          <w:rFonts w:ascii="Times New Roman" w:hAnsi="Times New Roman" w:cs="Times New Roman"/>
          <w:i/>
          <w:iCs/>
          <w:color w:val="auto"/>
          <w:lang w:val="en-GB"/>
        </w:rPr>
        <w:t>Perform multiple imputations</w:t>
      </w:r>
      <w:bookmarkEnd w:id="4"/>
      <w:bookmarkEnd w:id="5"/>
    </w:p>
    <w:p w14:paraId="47E78793" w14:textId="64D5A298" w:rsidR="005937E4" w:rsidRPr="0024007B" w:rsidRDefault="004A1E51" w:rsidP="004A1E51">
      <w:pPr>
        <w:spacing w:after="0" w:line="240" w:lineRule="auto"/>
        <w:jc w:val="both"/>
        <w:rPr>
          <w:lang w:val="en-GB"/>
        </w:rPr>
      </w:pPr>
      <w:r w:rsidRPr="0024007B">
        <w:rPr>
          <w:lang w:val="en-GB"/>
        </w:rPr>
        <w:t>W</w:t>
      </w:r>
      <w:r w:rsidR="00FE4977" w:rsidRPr="0024007B">
        <w:rPr>
          <w:lang w:val="en-GB"/>
        </w:rPr>
        <w:t xml:space="preserve">e will use the </w:t>
      </w:r>
      <w:r w:rsidR="00FE4977" w:rsidRPr="007A27C1">
        <w:rPr>
          <w:rFonts w:ascii="Courier New" w:hAnsi="Courier New" w:cs="Courier New"/>
          <w:lang w:val="en-GB"/>
        </w:rPr>
        <w:t>areg.</w:t>
      </w:r>
      <w:r w:rsidR="00FE4977" w:rsidRPr="0024007B">
        <w:rPr>
          <w:rFonts w:ascii="Courier New" w:hAnsi="Courier New" w:cs="Courier New"/>
          <w:lang w:val="en-GB"/>
        </w:rPr>
        <w:t>impute</w:t>
      </w:r>
      <w:r w:rsidR="00FE4977" w:rsidRPr="0024007B">
        <w:rPr>
          <w:lang w:val="en-GB"/>
        </w:rPr>
        <w:t xml:space="preserve"> function from the </w:t>
      </w:r>
      <w:r w:rsidR="006059D9" w:rsidRPr="0024007B">
        <w:rPr>
          <w:rFonts w:ascii="Courier New" w:hAnsi="Courier New" w:cs="Courier New"/>
          <w:b/>
          <w:bCs/>
          <w:lang w:val="en-GB"/>
        </w:rPr>
        <w:t>Hmisc</w:t>
      </w:r>
      <w:r w:rsidR="006059D9" w:rsidRPr="0024007B">
        <w:rPr>
          <w:lang w:val="en-GB"/>
        </w:rPr>
        <w:t xml:space="preserve"> </w:t>
      </w:r>
      <w:r w:rsidR="00FE4977" w:rsidRPr="0024007B">
        <w:rPr>
          <w:lang w:val="en-GB"/>
        </w:rPr>
        <w:t>package.</w:t>
      </w:r>
      <w:r w:rsidR="00C92B9A" w:rsidRPr="0024007B">
        <w:rPr>
          <w:lang w:val="en-GB"/>
        </w:rPr>
        <w:fldChar w:fldCharType="begin"/>
      </w:r>
      <w:r w:rsidR="003B437D">
        <w:rPr>
          <w:lang w:val="en-GB"/>
        </w:rPr>
        <w:instrText xml:space="preserve"> ADDIN ZOTERO_ITEM CSL_CITATION {"citationID":"sfiEvne6","properties":{"formattedCitation":"\\super 4\\nosupersub{}","plainCitation":"4","noteIndex":0},"citationItems":[{"id":4576,"uris":["http://zotero.org/users/1675074/items/HHQTZBVN"],"itemData":{"id":4576,"type":"software","abstract":"Contains many functions useful for data analysis, high-level graphics, utility operations, functions for computing sample size and power, simulation, importing and annotating datasets, imputing missing values, advanced table making, variable clustering, character string manipulation, conversion of R objects to LaTeX and html code, and recoding variables.","license":"GPL-2 | GPL-3 [expanded from: GPL (≥ 2)]","source":"R-Packages","title":"Hmisc: Harrell Miscellaneous","title-short":"Hmisc","URL":"https://CRAN.R-project.org/package=Hmisc","version":"4.6-0","author":[{"family":"Harrell","given":"Frank Jr"},{"family":"Dupont","given":"Charles"}],"accessed":{"date-parts":[["2022",1,26]]},"issued":{"date-parts":[["2021",10,7]]}}}],"schema":"https://github.com/citation-style-language/schema/raw/master/csl-citation.json"} </w:instrText>
      </w:r>
      <w:r w:rsidR="00C92B9A" w:rsidRPr="0024007B">
        <w:rPr>
          <w:lang w:val="en-GB"/>
        </w:rPr>
        <w:fldChar w:fldCharType="separate"/>
      </w:r>
      <w:r w:rsidR="00464AFF" w:rsidRPr="00464AFF">
        <w:rPr>
          <w:szCs w:val="24"/>
          <w:vertAlign w:val="superscript"/>
        </w:rPr>
        <w:t>4</w:t>
      </w:r>
      <w:r w:rsidR="00C92B9A" w:rsidRPr="0024007B">
        <w:rPr>
          <w:lang w:val="en-GB"/>
        </w:rPr>
        <w:fldChar w:fldCharType="end"/>
      </w:r>
      <w:r w:rsidR="006B25C4" w:rsidRPr="0024007B">
        <w:rPr>
          <w:lang w:val="en-GB"/>
        </w:rPr>
        <w:t xml:space="preserve"> Since our prediction models will include splines for </w:t>
      </w:r>
      <w:r w:rsidR="006B25C4" w:rsidRPr="0024007B">
        <w:rPr>
          <w:rFonts w:ascii="Courier New" w:hAnsi="Courier New" w:cs="Courier New"/>
          <w:lang w:val="en-GB"/>
        </w:rPr>
        <w:t>x1</w:t>
      </w:r>
      <w:r w:rsidR="006B25C4" w:rsidRPr="0024007B">
        <w:rPr>
          <w:lang w:val="en-GB"/>
        </w:rPr>
        <w:t xml:space="preserve"> and </w:t>
      </w:r>
      <w:r w:rsidR="006B25C4" w:rsidRPr="0024007B">
        <w:rPr>
          <w:rFonts w:ascii="Courier New" w:hAnsi="Courier New" w:cs="Courier New"/>
          <w:lang w:val="en-GB"/>
        </w:rPr>
        <w:t>x2</w:t>
      </w:r>
      <w:r w:rsidR="006B25C4" w:rsidRPr="0024007B">
        <w:rPr>
          <w:lang w:val="en-GB"/>
        </w:rPr>
        <w:t xml:space="preserve">, we need to include splines in the imputation model. </w:t>
      </w:r>
    </w:p>
    <w:p w14:paraId="4B8EF2AC" w14:textId="78B1F61B"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Hmisc)</w:t>
      </w:r>
    </w:p>
    <w:p w14:paraId="46009676"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1F990EE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 &lt;- aregImpute(data=data.cont, I(y)~x1+x2+I(x3)+I(x4)+I(x5)+</w:t>
      </w:r>
    </w:p>
    <w:p w14:paraId="4DDC715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z1+z2+I(z3)+I(z4)+I(z5)+clust, n.impute=n.impute, nk=3, match='closest')</w:t>
      </w:r>
    </w:p>
    <w:p w14:paraId="1CF4881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
    <w:p w14:paraId="6C14EB3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get imputed datasets</w:t>
      </w:r>
    </w:p>
    <w:p w14:paraId="79914EA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1 &lt;- list()</w:t>
      </w:r>
    </w:p>
    <w:p w14:paraId="5684935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w:t>
      </w:r>
    </w:p>
    <w:p w14:paraId="5461E716" w14:textId="5E3B7327" w:rsidR="005A0BAD"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1[[i]] &lt;- impute.transcan(a, imputation=i, data=data.cont, list.out=TRUE, pr=FALSE, check=FALSE)}</w:t>
      </w:r>
    </w:p>
    <w:p w14:paraId="385A745E" w14:textId="65B08E12" w:rsidR="00294AE3" w:rsidRPr="0024007B" w:rsidRDefault="00294AE3" w:rsidP="00D73234">
      <w:pPr>
        <w:pStyle w:val="Heading2"/>
        <w:spacing w:before="120"/>
        <w:ind w:left="578" w:hanging="578"/>
        <w:rPr>
          <w:rFonts w:ascii="Times New Roman" w:hAnsi="Times New Roman" w:cs="Times New Roman"/>
          <w:i/>
          <w:iCs/>
          <w:color w:val="auto"/>
          <w:lang w:val="en-GB"/>
        </w:rPr>
      </w:pPr>
      <w:bookmarkStart w:id="6" w:name="_Toc163216011"/>
      <w:r w:rsidRPr="0024007B">
        <w:rPr>
          <w:rFonts w:ascii="Times New Roman" w:hAnsi="Times New Roman" w:cs="Times New Roman"/>
          <w:i/>
          <w:iCs/>
          <w:color w:val="auto"/>
          <w:lang w:val="en-GB"/>
        </w:rPr>
        <w:t>Fit the competing prediction models</w:t>
      </w:r>
      <w:bookmarkEnd w:id="6"/>
    </w:p>
    <w:p w14:paraId="5BC5BBF0" w14:textId="408B1286" w:rsidR="008243F0" w:rsidRPr="0024007B" w:rsidRDefault="00FC2333" w:rsidP="005143F4">
      <w:pPr>
        <w:spacing w:after="0" w:line="240" w:lineRule="auto"/>
        <w:jc w:val="both"/>
        <w:rPr>
          <w:lang w:val="en-GB"/>
        </w:rPr>
      </w:pPr>
      <w:r w:rsidRPr="0024007B">
        <w:rPr>
          <w:lang w:val="en-GB"/>
        </w:rPr>
        <w:t xml:space="preserve">Now that we have created the imputed datasets, we can fit our models. Let us start with a </w:t>
      </w:r>
      <w:r w:rsidR="007918A7">
        <w:rPr>
          <w:lang w:val="en-GB"/>
        </w:rPr>
        <w:t xml:space="preserve">ordinary least squares </w:t>
      </w:r>
      <w:r w:rsidRPr="0024007B">
        <w:rPr>
          <w:lang w:val="en-GB"/>
        </w:rPr>
        <w:t xml:space="preserve">regression model with splines for the two continuous predictors, </w:t>
      </w:r>
      <w:r w:rsidRPr="0024007B">
        <w:rPr>
          <w:rFonts w:ascii="Courier New" w:hAnsi="Courier New" w:cs="Courier New"/>
          <w:lang w:val="en-GB"/>
        </w:rPr>
        <w:t>x1</w:t>
      </w:r>
      <w:r w:rsidRPr="0024007B">
        <w:rPr>
          <w:lang w:val="en-GB"/>
        </w:rPr>
        <w:t xml:space="preserve"> and </w:t>
      </w:r>
      <w:r w:rsidRPr="0024007B">
        <w:rPr>
          <w:rFonts w:ascii="Courier New" w:hAnsi="Courier New" w:cs="Courier New"/>
          <w:lang w:val="en-GB"/>
        </w:rPr>
        <w:t>x2</w:t>
      </w:r>
      <w:r w:rsidRPr="0024007B">
        <w:rPr>
          <w:lang w:val="en-GB"/>
        </w:rPr>
        <w:t>.</w:t>
      </w:r>
      <w:r w:rsidR="00B857E7" w:rsidRPr="0024007B">
        <w:rPr>
          <w:lang w:val="en-GB"/>
        </w:rPr>
        <w:t xml:space="preserve"> Note that since the imputation method used auxiliary variables to impute the outcome, it makes sense to use patients with imputed outcomes when building the model. </w:t>
      </w:r>
      <w:r w:rsidR="006E1A81" w:rsidRPr="0024007B">
        <w:rPr>
          <w:lang w:val="en-GB"/>
        </w:rPr>
        <w:t xml:space="preserve">We use the </w:t>
      </w:r>
      <w:r w:rsidR="006E1A81" w:rsidRPr="0024007B">
        <w:rPr>
          <w:rFonts w:ascii="Courier New" w:hAnsi="Courier New" w:cs="Courier New"/>
          <w:lang w:val="en-GB"/>
        </w:rPr>
        <w:t>ols</w:t>
      </w:r>
      <w:r w:rsidR="006E1A81" w:rsidRPr="0024007B">
        <w:rPr>
          <w:lang w:val="en-GB"/>
        </w:rPr>
        <w:t xml:space="preserve"> function from </w:t>
      </w:r>
      <w:r w:rsidR="006E1A81" w:rsidRPr="0024007B">
        <w:rPr>
          <w:rFonts w:ascii="Courier New" w:hAnsi="Courier New" w:cs="Courier New"/>
          <w:b/>
          <w:bCs/>
          <w:lang w:val="en-GB"/>
        </w:rPr>
        <w:t>rms</w:t>
      </w:r>
      <w:r w:rsidR="006E1A81" w:rsidRPr="0024007B">
        <w:rPr>
          <w:lang w:val="en-GB"/>
        </w:rPr>
        <w:t>.</w:t>
      </w:r>
      <w:r w:rsidR="006E1A81" w:rsidRPr="0024007B">
        <w:rPr>
          <w:lang w:val="en-GB"/>
        </w:rPr>
        <w:fldChar w:fldCharType="begin"/>
      </w:r>
      <w:r w:rsidR="003B437D">
        <w:rPr>
          <w:lang w:val="en-GB"/>
        </w:rPr>
        <w:instrText xml:space="preserve"> ADDIN ZOTERO_ITEM CSL_CITATION {"citationID":"XErcHEbx","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6E1A81" w:rsidRPr="0024007B">
        <w:rPr>
          <w:lang w:val="en-GB"/>
        </w:rPr>
        <w:fldChar w:fldCharType="separate"/>
      </w:r>
      <w:r w:rsidR="00464AFF" w:rsidRPr="00464AFF">
        <w:rPr>
          <w:szCs w:val="24"/>
          <w:vertAlign w:val="superscript"/>
        </w:rPr>
        <w:t>5</w:t>
      </w:r>
      <w:r w:rsidR="006E1A81" w:rsidRPr="0024007B">
        <w:rPr>
          <w:lang w:val="en-GB"/>
        </w:rPr>
        <w:fldChar w:fldCharType="end"/>
      </w:r>
    </w:p>
    <w:p w14:paraId="629037F0" w14:textId="6043CA55"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rms)</w:t>
      </w:r>
    </w:p>
    <w:p w14:paraId="51BED65E"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gression.splines&lt;-list()</w:t>
      </w:r>
    </w:p>
    <w:p w14:paraId="4D5E994E" w14:textId="0E7555B4" w:rsidR="005D466E"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regression.splines[[i]]&lt;- ols(y~rcs(x1,3)+rcs(x2,3)+x3+x4+x5,data=imputed1[[i]])}</w:t>
      </w:r>
    </w:p>
    <w:p w14:paraId="5396E3EB" w14:textId="4B338A79" w:rsidR="00BD1DC6" w:rsidRPr="0024007B" w:rsidRDefault="00BD1DC6" w:rsidP="005143F4">
      <w:pPr>
        <w:spacing w:after="0" w:line="240" w:lineRule="auto"/>
        <w:rPr>
          <w:lang w:val="en-GB"/>
        </w:rPr>
      </w:pPr>
      <w:r w:rsidRPr="0024007B">
        <w:rPr>
          <w:lang w:val="en-GB"/>
        </w:rPr>
        <w:t>Let us plot</w:t>
      </w:r>
      <w:r w:rsidR="007918A7">
        <w:rPr>
          <w:lang w:val="en-GB"/>
        </w:rPr>
        <w:fldChar w:fldCharType="begin"/>
      </w:r>
      <w:r w:rsidR="003B437D">
        <w:rPr>
          <w:lang w:val="en-GB"/>
        </w:rPr>
        <w:instrText xml:space="preserve"> ADDIN ZOTERO_ITEM CSL_CITATION {"citationID":"f5TEDxZe","properties":{"formattedCitation":"\\super 6\\nosupersub{}","plainCitation":"6","noteIndex":0},"citationItems":[{"id":4750,"uris":["http://zotero.org/users/1675074/items/LZALBJQM"],"itemData":{"id":4750,"type":"software","abstract":"Provides a number of user-level functions to work with \"grid\" graphics, notably to arrange multiple grid-based plots on a page, and draw tables.","license":"GPL-2 | GPL-3 [expanded from: GPL (≥ 2)]","source":"R-Packages","title":"gridExtra: Miscellaneous Functions for \"Grid\" Graphics","title-short":"gridExtra","URL":"https://CRAN.R-project.org/package=gridExtra","version":"2.3","author":[{"family":"Auguie","given":"Baptiste"},{"family":"Antonov","given":"Anton"}],"accessed":{"date-parts":[["2022",9,13]]},"issued":{"date-parts":[["2017",9,9]]}}}],"schema":"https://github.com/citation-style-language/schema/raw/master/csl-citation.json"} </w:instrText>
      </w:r>
      <w:r w:rsidR="007918A7">
        <w:rPr>
          <w:lang w:val="en-GB"/>
        </w:rPr>
        <w:fldChar w:fldCharType="separate"/>
      </w:r>
      <w:r w:rsidR="00464AFF" w:rsidRPr="00464AFF">
        <w:rPr>
          <w:szCs w:val="24"/>
          <w:vertAlign w:val="superscript"/>
        </w:rPr>
        <w:t>6</w:t>
      </w:r>
      <w:r w:rsidR="007918A7">
        <w:rPr>
          <w:lang w:val="en-GB"/>
        </w:rPr>
        <w:fldChar w:fldCharType="end"/>
      </w:r>
      <w:r w:rsidRPr="0024007B">
        <w:rPr>
          <w:lang w:val="en-GB"/>
        </w:rPr>
        <w:t xml:space="preserve"> the fitted splines, to get </w:t>
      </w:r>
      <w:r w:rsidR="006B25C4" w:rsidRPr="0024007B">
        <w:rPr>
          <w:lang w:val="en-GB"/>
        </w:rPr>
        <w:t>a sense about their shape</w:t>
      </w:r>
      <w:r w:rsidRPr="0024007B">
        <w:rPr>
          <w:lang w:val="en-GB"/>
        </w:rPr>
        <w:t>:</w:t>
      </w:r>
    </w:p>
    <w:p w14:paraId="305582E2" w14:textId="18C59486"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gridExtra) </w:t>
      </w:r>
    </w:p>
    <w:p w14:paraId="5B8AD70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sp1&lt;-ggplot(data.frame(x1=seq(-3,3, 0.1), </w:t>
      </w:r>
    </w:p>
    <w:p w14:paraId="5D9BF159" w14:textId="6EDF8961"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Predict(regression.splines[[i]], x1=seq(-3,3, 0.1), x2=0, x3=1, x4=1, x5=2)$yhat), aes(x=x1, y=y)) + geom_smooth()</w:t>
      </w:r>
    </w:p>
    <w:p w14:paraId="4286C4A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sp2&lt;-ggplot(data.frame(x2=seq(-3,3, 0.1), </w:t>
      </w:r>
    </w:p>
    <w:p w14:paraId="1E9DED7D" w14:textId="10A650FE"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Predict(regression.splines[[i]], x1=1, x2=seq(-3,3, 0.1), x3=1, x4=1, x5=2)$yhat), aes(x=x2, y=y)) + geom_smooth()</w:t>
      </w:r>
    </w:p>
    <w:p w14:paraId="39A069CC" w14:textId="2BACA1BD" w:rsidR="00BD1DC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grid.arrange(p.sp1, p.sp2, ncol=2)</w:t>
      </w:r>
    </w:p>
    <w:p w14:paraId="114B8510" w14:textId="182CE92D" w:rsidR="00BD1DC6" w:rsidRPr="0024007B" w:rsidRDefault="008F1452" w:rsidP="005143F4">
      <w:pPr>
        <w:shd w:val="clear" w:color="auto" w:fill="FFFFFF" w:themeFill="background1"/>
        <w:spacing w:after="0" w:line="240" w:lineRule="auto"/>
        <w:jc w:val="center"/>
        <w:rPr>
          <w:noProof/>
        </w:rPr>
      </w:pPr>
      <w:r w:rsidRPr="0024007B">
        <w:rPr>
          <w:noProof/>
        </w:rPr>
        <w:drawing>
          <wp:inline distT="0" distB="0" distL="0" distR="0" wp14:anchorId="0DFA10D5" wp14:editId="44FC1973">
            <wp:extent cx="4068965" cy="3161044"/>
            <wp:effectExtent l="0" t="0" r="8255"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stretch>
                      <a:fillRect/>
                    </a:stretch>
                  </pic:blipFill>
                  <pic:spPr>
                    <a:xfrm>
                      <a:off x="0" y="0"/>
                      <a:ext cx="4074968" cy="3165707"/>
                    </a:xfrm>
                    <a:prstGeom prst="rect">
                      <a:avLst/>
                    </a:prstGeom>
                  </pic:spPr>
                </pic:pic>
              </a:graphicData>
            </a:graphic>
          </wp:inline>
        </w:drawing>
      </w:r>
    </w:p>
    <w:p w14:paraId="5AF76090" w14:textId="064E205B" w:rsidR="008B6EEF" w:rsidRPr="0024007B" w:rsidRDefault="008B6EEF" w:rsidP="005143F4">
      <w:pPr>
        <w:spacing w:after="0" w:line="240" w:lineRule="auto"/>
        <w:rPr>
          <w:lang w:val="en-GB"/>
        </w:rPr>
      </w:pPr>
      <w:r w:rsidRPr="0024007B">
        <w:rPr>
          <w:lang w:val="en-GB"/>
        </w:rPr>
        <w:t xml:space="preserve">We have fit a separate prediction model in each </w:t>
      </w:r>
      <w:r w:rsidR="00D53F70" w:rsidRPr="0024007B">
        <w:rPr>
          <w:lang w:val="en-GB"/>
        </w:rPr>
        <w:t xml:space="preserve">of the </w:t>
      </w:r>
      <w:r w:rsidRPr="0024007B">
        <w:rPr>
          <w:lang w:val="en-GB"/>
        </w:rPr>
        <w:t xml:space="preserve">imputed dataset. </w:t>
      </w:r>
      <w:r w:rsidR="005F2BFB" w:rsidRPr="0024007B">
        <w:rPr>
          <w:lang w:val="en-GB"/>
        </w:rPr>
        <w:t>To</w:t>
      </w:r>
      <w:r w:rsidRPr="0024007B">
        <w:rPr>
          <w:lang w:val="en-GB"/>
        </w:rPr>
        <w:t xml:space="preserve"> obtain a single prediction for a new patient, we can either</w:t>
      </w:r>
      <w:r w:rsidR="005F2BFB" w:rsidRPr="0024007B">
        <w:rPr>
          <w:lang w:val="en-GB"/>
        </w:rPr>
        <w:t>:</w:t>
      </w:r>
    </w:p>
    <w:p w14:paraId="77577BA2" w14:textId="63719572" w:rsidR="008B6EEF" w:rsidRPr="0024007B" w:rsidRDefault="008B6EEF" w:rsidP="007A27C1">
      <w:pPr>
        <w:pStyle w:val="ListParagraph"/>
        <w:numPr>
          <w:ilvl w:val="0"/>
          <w:numId w:val="12"/>
        </w:numPr>
        <w:spacing w:after="0" w:line="240" w:lineRule="auto"/>
        <w:rPr>
          <w:lang w:val="en-GB"/>
        </w:rPr>
      </w:pPr>
      <w:r w:rsidRPr="0024007B">
        <w:rPr>
          <w:lang w:val="en-GB"/>
        </w:rPr>
        <w:t>Use Rubin’s rules to pool the coefficients of the prediction models; or</w:t>
      </w:r>
    </w:p>
    <w:p w14:paraId="13EEDE14" w14:textId="1E9199F8" w:rsidR="00D53F70" w:rsidRPr="0024007B" w:rsidRDefault="008B6EEF" w:rsidP="007A27C1">
      <w:pPr>
        <w:pStyle w:val="ListParagraph"/>
        <w:numPr>
          <w:ilvl w:val="0"/>
          <w:numId w:val="12"/>
        </w:numPr>
        <w:spacing w:after="0" w:line="240" w:lineRule="auto"/>
        <w:rPr>
          <w:lang w:val="en-GB"/>
        </w:rPr>
      </w:pPr>
      <w:r w:rsidRPr="0024007B">
        <w:rPr>
          <w:lang w:val="en-GB"/>
        </w:rPr>
        <w:t xml:space="preserve">Use the </w:t>
      </w:r>
      <w:r w:rsidR="00D53F70" w:rsidRPr="0024007B">
        <w:rPr>
          <w:lang w:val="en-GB"/>
        </w:rPr>
        <w:t xml:space="preserve">models to make separate predictions and average these predictions in the end. </w:t>
      </w:r>
    </w:p>
    <w:p w14:paraId="221EC6E6" w14:textId="3E0AB398" w:rsidR="008B6EEF" w:rsidRPr="0024007B" w:rsidRDefault="00D53F70" w:rsidP="005143F4">
      <w:pPr>
        <w:spacing w:after="0" w:line="240" w:lineRule="auto"/>
        <w:jc w:val="both"/>
        <w:rPr>
          <w:lang w:val="en-GB"/>
        </w:rPr>
      </w:pPr>
      <w:r w:rsidRPr="0024007B">
        <w:rPr>
          <w:lang w:val="en-GB"/>
        </w:rPr>
        <w:t xml:space="preserve"> Approach </w:t>
      </w:r>
      <w:r w:rsidR="007A27C1">
        <w:t>ii.</w:t>
      </w:r>
      <w:r w:rsidR="009A73C8" w:rsidRPr="0024007B">
        <w:rPr>
          <w:lang w:val="en-GB"/>
        </w:rPr>
        <w:t xml:space="preserve"> i</w:t>
      </w:r>
      <w:r w:rsidRPr="0024007B">
        <w:rPr>
          <w:lang w:val="en-GB"/>
        </w:rPr>
        <w:t>s easier to use, particularly with complicated models with many predictors (e.g. machine learning methods)</w:t>
      </w:r>
      <w:r w:rsidR="007A27C1">
        <w:rPr>
          <w:lang w:val="en-GB"/>
        </w:rPr>
        <w:t>, or when the model has different structure in each imputed dataset</w:t>
      </w:r>
      <w:r w:rsidR="00007ABB">
        <w:rPr>
          <w:lang w:val="en-GB"/>
        </w:rPr>
        <w:t xml:space="preserve"> (e.g. when it includes variable selection)</w:t>
      </w:r>
      <w:r w:rsidRPr="0024007B">
        <w:rPr>
          <w:lang w:val="en-GB"/>
        </w:rPr>
        <w:t>. In what follows we will use this</w:t>
      </w:r>
      <w:r w:rsidR="00007ABB">
        <w:rPr>
          <w:lang w:val="en-GB"/>
        </w:rPr>
        <w:t xml:space="preserve"> second</w:t>
      </w:r>
      <w:r w:rsidRPr="0024007B">
        <w:rPr>
          <w:lang w:val="en-GB"/>
        </w:rPr>
        <w:t xml:space="preserve"> method. </w:t>
      </w:r>
      <w:r w:rsidR="00B857E7" w:rsidRPr="0024007B">
        <w:rPr>
          <w:lang w:val="en-GB"/>
        </w:rPr>
        <w:t xml:space="preserve">We will define a function for </w:t>
      </w:r>
      <w:r w:rsidR="00E45A90" w:rsidRPr="0024007B">
        <w:rPr>
          <w:lang w:val="en-GB"/>
        </w:rPr>
        <w:t xml:space="preserve">making predictions for a dataframe of new patients. </w:t>
      </w:r>
    </w:p>
    <w:p w14:paraId="586CECB5" w14:textId="2D9B3BE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ols &lt;- function(new.patient, single.fit = NULL, multiple.fit = NULL){ </w:t>
      </w:r>
    </w:p>
    <w:p w14:paraId="65C1CFF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7542C5E"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5336F2B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ygrid &lt;- expand.grid(k = 1:dim(new.patient)[1], i = 1:length(multiple.fit))  </w:t>
      </w:r>
    </w:p>
    <w:p w14:paraId="7E0ACEF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FB1D9A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i){ </w:t>
      </w:r>
    </w:p>
    <w:p w14:paraId="64F8B1D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ith(new.patient, Predict(multiple.fit[[i]], x1= x1[k], x2 = x2[k], x3= x3[k], x4= x4[k], x5= x5[k])$y)</w:t>
      </w:r>
    </w:p>
    <w:p w14:paraId="33CC5A68"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1B5099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93CEBF2" w14:textId="663E61F4" w:rsidR="007A27C1" w:rsidRPr="0024007B" w:rsidRDefault="007E5696" w:rsidP="007A27C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matrix(mapply(ff, mygrid$k, mygrid$i),</w:t>
      </w:r>
    </w:p>
    <w:p w14:paraId="11348ED0" w14:textId="73FBFC13"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row = dim(new.patient)[1], ncol = length(multiple.fit))</w:t>
      </w:r>
    </w:p>
    <w:p w14:paraId="28578A9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w:t>
      </w:r>
    </w:p>
    <w:p w14:paraId="416DAD0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is.null(single.fit)){</w:t>
      </w:r>
    </w:p>
    <w:p w14:paraId="2794F43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w:t>
      </w:r>
    </w:p>
    <w:p w14:paraId="186A8F3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ith(new.patient, Predict(single.fit, x1= x1[k], x2 = x2[k], x3= x3[k], x4= x4[k], x5= x5[k])$y)</w:t>
      </w:r>
    </w:p>
    <w:p w14:paraId="4B042C2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A1DEC5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sapply(1:dim(new.patient)[1], ff)</w:t>
      </w:r>
    </w:p>
    <w:p w14:paraId="68FFC2B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6CB355B" w14:textId="0240B25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    </w:t>
      </w:r>
    </w:p>
    <w:p w14:paraId="1E4B9AE6" w14:textId="1CCADD5F" w:rsidR="001A56F3"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4A65FB3" w14:textId="3008BB95" w:rsidR="00B857E7" w:rsidRPr="0024007B" w:rsidRDefault="00B857E7" w:rsidP="005143F4">
      <w:pPr>
        <w:spacing w:after="0" w:line="240" w:lineRule="auto"/>
        <w:jc w:val="both"/>
        <w:rPr>
          <w:lang w:val="en-GB"/>
        </w:rPr>
      </w:pPr>
      <w:r w:rsidRPr="0024007B">
        <w:rPr>
          <w:lang w:val="en-GB"/>
        </w:rPr>
        <w:t xml:space="preserve">Let us now use the model to </w:t>
      </w:r>
      <w:r w:rsidR="005143F4" w:rsidRPr="0024007B">
        <w:rPr>
          <w:lang w:val="en-GB"/>
        </w:rPr>
        <w:t>predict for a new patient.</w:t>
      </w:r>
    </w:p>
    <w:p w14:paraId="2B00A8ED" w14:textId="77777777" w:rsidR="001A56F3" w:rsidRPr="0024007B" w:rsidRDefault="001A56F3" w:rsidP="001A56F3">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new.patient&lt;-data.frame(x1=1.2, x2=-1.6, x3=0, x4=1, x5=4)</w:t>
      </w:r>
    </w:p>
    <w:p w14:paraId="4846A6F6" w14:textId="77777777" w:rsidR="008F1452" w:rsidRPr="0024007B" w:rsidRDefault="008F1452" w:rsidP="005143F4">
      <w:pPr>
        <w:spacing w:after="0" w:line="240" w:lineRule="auto"/>
        <w:jc w:val="both"/>
        <w:rPr>
          <w:rFonts w:ascii="Courier New" w:hAnsi="Courier New" w:cs="Courier New"/>
          <w:b/>
          <w:bCs/>
          <w:sz w:val="16"/>
          <w:szCs w:val="16"/>
          <w:lang w:val="en-GB"/>
        </w:rPr>
      </w:pPr>
      <w:r w:rsidRPr="0024007B">
        <w:rPr>
          <w:rFonts w:ascii="Courier New" w:hAnsi="Courier New" w:cs="Courier New"/>
          <w:b/>
          <w:bCs/>
          <w:sz w:val="16"/>
          <w:szCs w:val="16"/>
          <w:lang w:val="en-GB"/>
        </w:rPr>
        <w:t>[1] 0.6871744</w:t>
      </w:r>
    </w:p>
    <w:p w14:paraId="5B672E29" w14:textId="47133E37" w:rsidR="005143F4" w:rsidRPr="0024007B" w:rsidRDefault="005143F4" w:rsidP="005143F4">
      <w:pPr>
        <w:spacing w:after="0" w:line="240" w:lineRule="auto"/>
        <w:jc w:val="both"/>
        <w:rPr>
          <w:lang w:val="en-GB"/>
        </w:rPr>
      </w:pPr>
      <w:r w:rsidRPr="0024007B">
        <w:rPr>
          <w:lang w:val="en-GB"/>
        </w:rPr>
        <w:t>Let us also use the model to make predictions for patients in the dataset and compare with observations. We will only use patient</w:t>
      </w:r>
      <w:r w:rsidR="00E45A90" w:rsidRPr="0024007B">
        <w:rPr>
          <w:lang w:val="en-GB"/>
        </w:rPr>
        <w:t>s</w:t>
      </w:r>
      <w:r w:rsidRPr="0024007B">
        <w:rPr>
          <w:lang w:val="en-GB"/>
        </w:rPr>
        <w:t xml:space="preserve"> with complete observations on the five predictors and the outcome. </w:t>
      </w:r>
    </w:p>
    <w:p w14:paraId="6637686C" w14:textId="11418838"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 &lt;- data.cont[complete.cases(data.cont[,c(1:5,11)]),]</w:t>
      </w:r>
    </w:p>
    <w:p w14:paraId="76ADE753"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ols &lt;- prediction.ols(complete.data, multiple.fit = regression.splines) # these are patients with fully observed data</w:t>
      </w:r>
    </w:p>
    <w:p w14:paraId="0890512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gplot(data.frame(observed=complete.data$y, predicted.ols=predicted.ols),</w:t>
      </w:r>
    </w:p>
    <w:p w14:paraId="2386956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es(x=predicted.ols, y=observed)) +  </w:t>
      </w:r>
    </w:p>
    <w:p w14:paraId="7D1E150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point(size=1) +</w:t>
      </w:r>
    </w:p>
    <w:p w14:paraId="061AEAB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abline(intercept = 0, slope = 1, color="black",linetype="dashed", size=0.5) +</w:t>
      </w:r>
    </w:p>
    <w:p w14:paraId="0F37048C" w14:textId="281B40ED" w:rsidR="00852D55"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r w:rsidR="00F853B9" w:rsidRPr="0024007B">
        <w:rPr>
          <w:rFonts w:ascii="Courier New" w:hAnsi="Courier New" w:cs="Courier New"/>
          <w:sz w:val="20"/>
          <w:szCs w:val="20"/>
        </w:rPr>
        <w:t>xlim(-3,3) + ylim(-3,3)+geom_smooth(method=lm)</w:t>
      </w:r>
    </w:p>
    <w:p w14:paraId="5D8C91FA" w14:textId="764CCDF2" w:rsidR="006059D9" w:rsidRPr="0024007B" w:rsidRDefault="00F853B9" w:rsidP="006059D9">
      <w:pPr>
        <w:spacing w:after="0" w:line="240" w:lineRule="auto"/>
        <w:jc w:val="center"/>
      </w:pPr>
      <w:r w:rsidRPr="0024007B">
        <w:rPr>
          <w:noProof/>
        </w:rPr>
        <w:drawing>
          <wp:inline distT="0" distB="0" distL="0" distR="0" wp14:anchorId="7B85C355" wp14:editId="73354E9A">
            <wp:extent cx="3903756" cy="3079630"/>
            <wp:effectExtent l="0" t="0" r="1905" b="698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0"/>
                    <a:stretch>
                      <a:fillRect/>
                    </a:stretch>
                  </pic:blipFill>
                  <pic:spPr>
                    <a:xfrm>
                      <a:off x="0" y="0"/>
                      <a:ext cx="3908566" cy="3083425"/>
                    </a:xfrm>
                    <a:prstGeom prst="rect">
                      <a:avLst/>
                    </a:prstGeom>
                  </pic:spPr>
                </pic:pic>
              </a:graphicData>
            </a:graphic>
          </wp:inline>
        </w:drawing>
      </w:r>
    </w:p>
    <w:p w14:paraId="209964CF" w14:textId="676E2524" w:rsidR="00ED0C23" w:rsidRPr="0024007B" w:rsidRDefault="00F853B9" w:rsidP="00E45A90">
      <w:pPr>
        <w:spacing w:after="0" w:line="240" w:lineRule="auto"/>
        <w:jc w:val="both"/>
      </w:pPr>
      <w:r w:rsidRPr="0024007B">
        <w:rPr>
          <w:lang w:val="en-GB"/>
        </w:rPr>
        <w:t xml:space="preserve">Here we see that the model is </w:t>
      </w:r>
      <w:r w:rsidR="00007ABB">
        <w:rPr>
          <w:lang w:val="en-GB"/>
        </w:rPr>
        <w:t>well</w:t>
      </w:r>
      <w:r w:rsidRPr="0024007B">
        <w:rPr>
          <w:lang w:val="en-GB"/>
        </w:rPr>
        <w:t xml:space="preserve"> calibrated</w:t>
      </w:r>
      <w:r w:rsidR="00007ABB">
        <w:rPr>
          <w:lang w:val="en-GB"/>
        </w:rPr>
        <w:t xml:space="preserve"> on average</w:t>
      </w:r>
      <w:r w:rsidRPr="0024007B">
        <w:rPr>
          <w:lang w:val="en-GB"/>
        </w:rPr>
        <w:t xml:space="preserve">. </w:t>
      </w:r>
      <w:r w:rsidR="00ED0C23" w:rsidRPr="0024007B">
        <w:rPr>
          <w:lang w:val="en-GB"/>
        </w:rPr>
        <w:t xml:space="preserve">Let us now fit a </w:t>
      </w:r>
      <w:r w:rsidR="00FD009C" w:rsidRPr="0024007B">
        <w:rPr>
          <w:lang w:val="en-GB"/>
        </w:rPr>
        <w:t>generalized additive model (GAM)</w:t>
      </w:r>
      <w:r w:rsidR="00AE236D" w:rsidRPr="0024007B">
        <w:t xml:space="preserve">. </w:t>
      </w:r>
      <w:r w:rsidR="00AE236D" w:rsidRPr="0024007B">
        <w:rPr>
          <w:lang w:val="en-GB"/>
        </w:rPr>
        <w:t xml:space="preserve">This model </w:t>
      </w:r>
      <w:r w:rsidR="00AE236D" w:rsidRPr="0024007B">
        <w:t xml:space="preserve">allows for a non-linear relationship between the continuous predictor and the </w:t>
      </w:r>
      <w:r w:rsidR="00BA1754" w:rsidRPr="0024007B">
        <w:t>outcome, while utilizing penalization (shrinkage)</w:t>
      </w:r>
      <w:r w:rsidR="006059D9" w:rsidRPr="0024007B">
        <w:t>.</w:t>
      </w:r>
      <w:r w:rsidR="00BA1754" w:rsidRPr="0024007B">
        <w:t xml:space="preserve"> We will use the </w:t>
      </w:r>
      <w:r w:rsidR="00BA1754" w:rsidRPr="0024007B">
        <w:rPr>
          <w:rFonts w:ascii="Courier New" w:hAnsi="Courier New" w:cs="Courier New"/>
          <w:b/>
        </w:rPr>
        <w:t>mgcv</w:t>
      </w:r>
      <w:r w:rsidR="00BA1754" w:rsidRPr="0024007B">
        <w:t xml:space="preserve"> package.</w:t>
      </w:r>
      <w:r w:rsidR="00BA1754" w:rsidRPr="0024007B">
        <w:fldChar w:fldCharType="begin"/>
      </w:r>
      <w:r w:rsidR="003B437D">
        <w:instrText xml:space="preserve"> ADDIN ZOTERO_ITEM CSL_CITATION {"citationID":"9prS359c","properties":{"formattedCitation":"\\super 7\\nosupersub{}","plainCitation":"7","noteIndex":0},"citationItems":[{"id":4578,"uris":["http://zotero.org/users/1675074/items/ULE6AVMI"],"itemData":{"id":4578,"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package=mgcv","version":"1.8-38","author":[{"family":"Wood","given":"Simon"}],"accessed":{"date-parts":[["2022",1,26]]},"issued":{"date-parts":[["2021",10,6]]}}}],"schema":"https://github.com/citation-style-language/schema/raw/master/csl-citation.json"} </w:instrText>
      </w:r>
      <w:r w:rsidR="00BA1754" w:rsidRPr="0024007B">
        <w:fldChar w:fldCharType="separate"/>
      </w:r>
      <w:r w:rsidR="00464AFF" w:rsidRPr="00464AFF">
        <w:rPr>
          <w:szCs w:val="24"/>
          <w:vertAlign w:val="superscript"/>
        </w:rPr>
        <w:t>7</w:t>
      </w:r>
      <w:r w:rsidR="00BA1754" w:rsidRPr="0024007B">
        <w:fldChar w:fldCharType="end"/>
      </w:r>
    </w:p>
    <w:p w14:paraId="6E9DD1AC" w14:textId="7A80FD05"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gcv)</w:t>
      </w:r>
    </w:p>
    <w:p w14:paraId="3781B25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it.gam=list()</w:t>
      </w:r>
    </w:p>
    <w:p w14:paraId="529DDB64" w14:textId="061E75D4" w:rsidR="00E45A90"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fit.gam[[i]] &lt;- gam(y ~ x3 + x4 + x5 + s(x1) + s(x2), data = imputed1[[i]])}</w:t>
      </w:r>
    </w:p>
    <w:p w14:paraId="27A34661" w14:textId="2AF9F7A2" w:rsidR="00BA1754" w:rsidRPr="0024007B" w:rsidRDefault="007D3BE5" w:rsidP="00E45A90">
      <w:pPr>
        <w:spacing w:after="0" w:line="240" w:lineRule="auto"/>
        <w:rPr>
          <w:lang w:val="en-GB"/>
        </w:rPr>
      </w:pPr>
      <w:r w:rsidRPr="0024007B">
        <w:rPr>
          <w:lang w:val="en-GB"/>
        </w:rPr>
        <w:t>We can now use the fitted models to make predictions</w:t>
      </w:r>
    </w:p>
    <w:p w14:paraId="52AA7ABF" w14:textId="2C40BC5E"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gam &lt;- function(new.patient, single.fit = NULL, multiple.fit = NULL){ </w:t>
      </w:r>
    </w:p>
    <w:p w14:paraId="6E07BF36" w14:textId="10E31D6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3A3F604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ygrid &lt;- expand.grid(k = 1:dim(new.patient)[1],i = 1:length(multiple.fit))</w:t>
      </w:r>
    </w:p>
    <w:p w14:paraId="2C5E09D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AB785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i){ </w:t>
      </w:r>
    </w:p>
    <w:p w14:paraId="04B491BA" w14:textId="713FB8F3"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gam(multiple.fit[[i]], newdata = new.patient[k,])}</w:t>
      </w:r>
    </w:p>
    <w:p w14:paraId="1E4733E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C9F49F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matrix(mapply(ff, mygrid$k, mygrid$i), </w:t>
      </w:r>
    </w:p>
    <w:p w14:paraId="75E5CC5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row = dim(new.patient)[1], ncol = length(multiple.fit))</w:t>
      </w:r>
    </w:p>
    <w:p w14:paraId="0BDCA62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  </w:t>
      </w:r>
    </w:p>
    <w:p w14:paraId="2ADF943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is.null(single.fit)){</w:t>
      </w:r>
    </w:p>
    <w:p w14:paraId="5E45DE9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
    <w:p w14:paraId="3979342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 </w:t>
      </w:r>
    </w:p>
    <w:p w14:paraId="79D37CB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gam(single.fit, newdata = new.patient[k,])  </w:t>
      </w:r>
    </w:p>
    <w:p w14:paraId="41642E3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2FD39D4" w14:textId="34A7238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sapply(1:dim(new.patient)[1], ff)  }</w:t>
      </w:r>
    </w:p>
    <w:p w14:paraId="67A04F5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F834163" w14:textId="0B0B0FEC"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    }</w:t>
      </w:r>
    </w:p>
    <w:p w14:paraId="2332100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
    <w:p w14:paraId="618A757E" w14:textId="426E7958" w:rsidR="006059D9"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gam(new.patient, multiple.fit = fit.gam)</w:t>
      </w:r>
    </w:p>
    <w:p w14:paraId="0497CB40" w14:textId="77777777" w:rsidR="008F1452" w:rsidRPr="006B12E3" w:rsidRDefault="008F1452"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1] 0.8556169</w:t>
      </w:r>
    </w:p>
    <w:p w14:paraId="360F39B9" w14:textId="5E628511" w:rsidR="007D3BE5" w:rsidRPr="0024007B" w:rsidRDefault="007D3BE5" w:rsidP="00E45A90">
      <w:pPr>
        <w:spacing w:after="0" w:line="240" w:lineRule="auto"/>
        <w:rPr>
          <w:lang w:val="en-GB"/>
        </w:rPr>
      </w:pPr>
      <w:r w:rsidRPr="0024007B">
        <w:rPr>
          <w:lang w:val="en-GB"/>
        </w:rPr>
        <w:t>We can visualize the GAMs</w:t>
      </w:r>
    </w:p>
    <w:p w14:paraId="3F7D2FE6" w14:textId="09EA4E2A"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ew1 &lt;- data.frame(x1=seq(-3,3, 0.2), x2=0, x3=1, x4=1, x5=2)</w:t>
      </w:r>
    </w:p>
    <w:p w14:paraId="40A35DE0"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p.g1 &lt;- ggplot(data.frame(x1=seq(-3,3, 0.2), </w:t>
      </w:r>
    </w:p>
    <w:p w14:paraId="5655339D"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prediction.gam(new1, multiple.fit = fit.gam)), aes(x=x1, y=y)) + </w:t>
      </w:r>
    </w:p>
    <w:p w14:paraId="1DA9F4B0"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smooth()</w:t>
      </w:r>
    </w:p>
    <w:p w14:paraId="1C1CD7EF"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
    <w:p w14:paraId="1994B70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ew2 &lt;- data.frame(x1=2, x2=seq(-3,3, 0.2), x3=1, x4=1, x5=2)</w:t>
      </w:r>
    </w:p>
    <w:p w14:paraId="793F55A5"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p.g2 &lt;- ggplot(data.frame(x2=seq(-3,3, 0.2), </w:t>
      </w:r>
    </w:p>
    <w:p w14:paraId="0DC598AD"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prediction.gam(new2, multiple.fit = fit.gam)), aes(x=x2, y=y)) + </w:t>
      </w:r>
    </w:p>
    <w:p w14:paraId="707ED087"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smooth()</w:t>
      </w:r>
    </w:p>
    <w:p w14:paraId="4C12C746"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rid.arrange(p.g1, p.g2, ncol=2)</w:t>
      </w:r>
    </w:p>
    <w:p w14:paraId="0773A891"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
    <w:p w14:paraId="7B1677DF"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ggplot(data.frame(observed=complete.data$y, </w:t>
      </w:r>
    </w:p>
    <w:p w14:paraId="2801A4D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ed.gam=predicted.gam),</w:t>
      </w:r>
    </w:p>
    <w:p w14:paraId="621EA00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gam, y=observed)) + geom_point(size=1) + </w:t>
      </w:r>
    </w:p>
    <w:p w14:paraId="4BEF16E5"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 linetype="dashed", size=0.5) +</w:t>
      </w:r>
    </w:p>
    <w:p w14:paraId="7B643227" w14:textId="2E4E38EB" w:rsidR="0038737A"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5,5) + ylim(-5,5)</w:t>
      </w:r>
    </w:p>
    <w:p w14:paraId="45BF71CB" w14:textId="56CAB3EE" w:rsidR="0038737A" w:rsidRPr="0024007B" w:rsidRDefault="008F1452" w:rsidP="0038737A">
      <w:pPr>
        <w:spacing w:after="0" w:line="240" w:lineRule="auto"/>
        <w:jc w:val="center"/>
        <w:rPr>
          <w:rFonts w:ascii="Courier New" w:hAnsi="Courier New" w:cs="Courier New"/>
          <w:sz w:val="20"/>
          <w:szCs w:val="20"/>
          <w:lang w:val="en-GB"/>
        </w:rPr>
      </w:pPr>
      <w:r w:rsidRPr="0024007B">
        <w:rPr>
          <w:noProof/>
        </w:rPr>
        <w:drawing>
          <wp:inline distT="0" distB="0" distL="0" distR="0" wp14:anchorId="3965A6F3" wp14:editId="767C3E6B">
            <wp:extent cx="4239491" cy="3293520"/>
            <wp:effectExtent l="0" t="0" r="8890" b="254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1"/>
                    <a:stretch>
                      <a:fillRect/>
                    </a:stretch>
                  </pic:blipFill>
                  <pic:spPr>
                    <a:xfrm>
                      <a:off x="0" y="0"/>
                      <a:ext cx="4241839" cy="3295344"/>
                    </a:xfrm>
                    <a:prstGeom prst="rect">
                      <a:avLst/>
                    </a:prstGeom>
                  </pic:spPr>
                </pic:pic>
              </a:graphicData>
            </a:graphic>
          </wp:inline>
        </w:drawing>
      </w:r>
    </w:p>
    <w:p w14:paraId="24195969" w14:textId="73EB9FF1" w:rsidR="007D3BE5" w:rsidRPr="0024007B" w:rsidRDefault="007D3BE5" w:rsidP="00E45A90">
      <w:pPr>
        <w:spacing w:after="0" w:line="240" w:lineRule="auto"/>
        <w:rPr>
          <w:noProof/>
        </w:rPr>
      </w:pPr>
      <w:r w:rsidRPr="0024007B">
        <w:rPr>
          <w:noProof/>
        </w:rPr>
        <w:t>We can make predictions for patients in the dataset with complete predictors and compare with observed outcomes</w:t>
      </w:r>
    </w:p>
    <w:p w14:paraId="3D719917" w14:textId="1FD4204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redicted.gam &lt;- prediction.gam(complete.data, multiple.fit = fit.gam)</w:t>
      </w:r>
    </w:p>
    <w:p w14:paraId="4A0AD25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ggplot(data.frame(observed=complete.data$y, </w:t>
      </w:r>
    </w:p>
    <w:p w14:paraId="1C34F1E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ed.gam=predicted.gam),</w:t>
      </w:r>
    </w:p>
    <w:p w14:paraId="36312CF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gam, y=observed)) + geom_point(size=1) + </w:t>
      </w:r>
    </w:p>
    <w:p w14:paraId="1797F2B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geom_abline(intercept = 0, slope = 1, color="black", linetype="dashed", size=0.5) +</w:t>
      </w:r>
    </w:p>
    <w:p w14:paraId="2C14BD7B" w14:textId="6D8FD7AB" w:rsidR="0038737A"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r w:rsidR="00F853B9" w:rsidRPr="0024007B">
        <w:rPr>
          <w:rFonts w:ascii="Courier New" w:hAnsi="Courier New" w:cs="Courier New"/>
          <w:sz w:val="20"/>
          <w:szCs w:val="20"/>
          <w:lang w:val="en-GB"/>
        </w:rPr>
        <w:t>xlim(-3,3) + ylim(-3,3)+geom_smooth(method=lm)</w:t>
      </w:r>
    </w:p>
    <w:p w14:paraId="11D322D3" w14:textId="4E1E1A1D" w:rsidR="004B2FD7" w:rsidRPr="0024007B" w:rsidRDefault="00F853B9" w:rsidP="004B2FD7">
      <w:pPr>
        <w:jc w:val="center"/>
        <w:rPr>
          <w:b/>
          <w:bCs/>
          <w:lang w:val="en-GB"/>
        </w:rPr>
      </w:pPr>
      <w:r w:rsidRPr="0024007B">
        <w:rPr>
          <w:noProof/>
        </w:rPr>
        <w:drawing>
          <wp:inline distT="0" distB="0" distL="0" distR="0" wp14:anchorId="73DCB9BA" wp14:editId="75CE03B0">
            <wp:extent cx="5486875" cy="432853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5486875" cy="4328535"/>
                    </a:xfrm>
                    <a:prstGeom prst="rect">
                      <a:avLst/>
                    </a:prstGeom>
                  </pic:spPr>
                </pic:pic>
              </a:graphicData>
            </a:graphic>
          </wp:inline>
        </w:drawing>
      </w:r>
    </w:p>
    <w:p w14:paraId="462AB4A2" w14:textId="5B9312F6" w:rsidR="004B2FD7" w:rsidRPr="0024007B" w:rsidRDefault="004B2FD7" w:rsidP="00E45A90">
      <w:pPr>
        <w:spacing w:after="0"/>
        <w:jc w:val="both"/>
        <w:rPr>
          <w:lang w:val="en-GB"/>
        </w:rPr>
      </w:pPr>
      <w:r w:rsidRPr="0024007B">
        <w:rPr>
          <w:lang w:val="en-GB"/>
        </w:rPr>
        <w:t xml:space="preserve">Let us </w:t>
      </w:r>
      <w:r w:rsidR="00007ABB">
        <w:rPr>
          <w:lang w:val="en-GB"/>
        </w:rPr>
        <w:t>also</w:t>
      </w:r>
      <w:r w:rsidRPr="0024007B">
        <w:rPr>
          <w:lang w:val="en-GB"/>
        </w:rPr>
        <w:t xml:space="preserve"> fit a third model, a ridge regression model </w:t>
      </w:r>
      <w:r w:rsidR="00386EE3" w:rsidRPr="0024007B">
        <w:rPr>
          <w:lang w:val="en-GB"/>
        </w:rPr>
        <w:t>using</w:t>
      </w:r>
      <w:r w:rsidR="00007ABB">
        <w:rPr>
          <w:lang w:val="en-GB"/>
        </w:rPr>
        <w:t xml:space="preserve"> the packages</w:t>
      </w:r>
      <w:r w:rsidR="00386EE3" w:rsidRPr="0024007B">
        <w:rPr>
          <w:lang w:val="en-GB"/>
        </w:rPr>
        <w:t xml:space="preserve"> </w:t>
      </w:r>
      <w:r w:rsidR="00386EE3" w:rsidRPr="0024007B">
        <w:rPr>
          <w:rFonts w:ascii="Courier New" w:hAnsi="Courier New" w:cs="Courier New"/>
          <w:b/>
          <w:bCs/>
          <w:lang w:val="en-GB"/>
        </w:rPr>
        <w:t>glmnet</w:t>
      </w:r>
      <w:r w:rsidR="007918A7">
        <w:rPr>
          <w:rFonts w:ascii="Courier New" w:hAnsi="Courier New" w:cs="Courier New"/>
          <w:b/>
          <w:bCs/>
          <w:lang w:val="en-GB"/>
        </w:rPr>
        <w:t xml:space="preserve"> </w:t>
      </w:r>
      <w:r w:rsidR="007918A7" w:rsidRPr="007918A7">
        <w:rPr>
          <w:lang w:val="en-GB"/>
        </w:rPr>
        <w:t>and</w:t>
      </w:r>
      <w:r w:rsidR="007918A7">
        <w:rPr>
          <w:rFonts w:ascii="Courier New" w:hAnsi="Courier New" w:cs="Courier New"/>
          <w:b/>
          <w:bCs/>
          <w:lang w:val="en-GB"/>
        </w:rPr>
        <w:t xml:space="preserve"> splines2</w:t>
      </w:r>
      <w:r w:rsidR="00394C6E" w:rsidRPr="0024007B">
        <w:rPr>
          <w:lang w:val="en-GB"/>
        </w:rPr>
        <w:t>.</w:t>
      </w:r>
      <w:r w:rsidR="00386EE3" w:rsidRPr="0024007B">
        <w:rPr>
          <w:lang w:val="en-GB"/>
        </w:rPr>
        <w:fldChar w:fldCharType="begin"/>
      </w:r>
      <w:r w:rsidR="003B437D">
        <w:rPr>
          <w:lang w:val="en-GB"/>
        </w:rPr>
        <w:instrText xml:space="preserve"> ADDIN ZOTERO_ITEM CSL_CITATION {"citationID":"WQUz7btw","properties":{"formattedCitation":"\\super 8,9\\nosupersub{}","plainCitation":"8,9","noteIndex":0},"citationItems":[{"id":4580,"uris":["http://zotero.org/users/1675074/items/PB6W75WQ"],"itemData":{"id":4580,"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3","author":[{"family":"Friedman","given":"Jerome"},{"family":"Hastie","given":"Trevor"},{"family":"Tibshirani","given":"Rob"},{"family":"Narasimhan","given":"Balasubramanian"},{"family":"Tay","given":"Kenneth"},{"family":"Simon","given":"Noah"},{"family":"Qian","given":"Junyang"},{"family":"Yang","given":"James"}],"accessed":{"date-parts":[["2022",2,8]]},"issued":{"date-parts":[["2021",11,2]]}}},{"id":4749,"uris":["http://zotero.org/users/1675074/items/B8G2YFXF"],"itemData":{"id":4749,"type":"software","abstract":"Constructs basis matrix of B-splines, M-splines, I-splines, convex splines (C-splines), periodic M-splines, natural cubic splines, generalized Bernstein polynomials, and their integrals (except C-splines) and derivatives of given order by close-form recursive formulas. It also contains a C++ head-only library integrated with Rcpp. See Wang and Yan (2021) &lt;doi:10.6339/21-JDS1020&gt; for details.","license":"GPL (≥ 3)","source":"R-Packages","title":"splines2: Regression Spline Functions and Classes","title-short":"splines2","URL":"https://CRAN.R-project.org/package=splines2","version":"0.4.6","author":[{"family":"Wang  [aut","given":"Wenjie"},{"family":"cre","given":""},{"family":"Yan","given":"Jun"}],"accessed":{"date-parts":[["2022",9,13]]},"issued":{"date-parts":[["2022",8,15]]}},"locator":"2"}],"schema":"https://github.com/citation-style-language/schema/raw/master/csl-citation.json"} </w:instrText>
      </w:r>
      <w:r w:rsidR="00386EE3" w:rsidRPr="0024007B">
        <w:rPr>
          <w:lang w:val="en-GB"/>
        </w:rPr>
        <w:fldChar w:fldCharType="separate"/>
      </w:r>
      <w:r w:rsidR="00464AFF" w:rsidRPr="00464AFF">
        <w:rPr>
          <w:szCs w:val="24"/>
          <w:vertAlign w:val="superscript"/>
        </w:rPr>
        <w:t>8,9</w:t>
      </w:r>
      <w:r w:rsidR="00386EE3" w:rsidRPr="0024007B">
        <w:rPr>
          <w:lang w:val="en-GB"/>
        </w:rPr>
        <w:fldChar w:fldCharType="end"/>
      </w:r>
      <w:r w:rsidRPr="0024007B">
        <w:rPr>
          <w:lang w:val="en-GB"/>
        </w:rPr>
        <w:t xml:space="preserve"> </w:t>
      </w:r>
    </w:p>
    <w:p w14:paraId="2C86029D" w14:textId="1F88FD14"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splines2)</w:t>
      </w:r>
    </w:p>
    <w:p w14:paraId="2C1F15A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glmnet)</w:t>
      </w:r>
    </w:p>
    <w:p w14:paraId="3F8D9E1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36F7126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ambdas &lt;- 10^seq(2, -10, by = -0.3) </w:t>
      </w:r>
    </w:p>
    <w:p w14:paraId="3F89D3C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irst find the position of the knots for the splines</w:t>
      </w:r>
    </w:p>
    <w:p w14:paraId="258E7BB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bsMat.x1 &lt;- bSpline(data.cont$x1[complete.cases(data.cont$x1)], </w:t>
      </w:r>
    </w:p>
    <w:p w14:paraId="662E0AE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knots = quantile(data.cont$x1, c(0.25, 0.5, 0.75), na.rm = TRUE))</w:t>
      </w:r>
    </w:p>
    <w:p w14:paraId="0F661D5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bsMat.x2 &lt;- bSpline(data.cont$x2[complete.cases(data.cont$x2)], </w:t>
      </w:r>
    </w:p>
    <w:p w14:paraId="5B7F392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knots = quantile(data.cont$x2, c(0.25, 0.5, 0.75), na.rm = TRUE))</w:t>
      </w:r>
    </w:p>
    <w:p w14:paraId="3AC0D57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12C98AC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it.ridge &lt;- list()</w:t>
      </w:r>
    </w:p>
    <w:p w14:paraId="58DD9A4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w:t>
      </w:r>
    </w:p>
    <w:p w14:paraId="4874998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as.data.frame(predict(bsMat.x1, imputed1[[i]]$x1))</w:t>
      </w:r>
    </w:p>
    <w:p w14:paraId="3C32433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as.data.frame(predict(bsMat.x2, imputed1[[i]]$x2))</w:t>
      </w:r>
    </w:p>
    <w:p w14:paraId="6F4A05F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imputed1[[i]] </w:t>
      </w:r>
    </w:p>
    <w:p w14:paraId="05D31B1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cbind(imp$y, imp$x3, imp$x4, imp$x5, dfSplined.x1, dfSplined.x2)</w:t>
      </w:r>
    </w:p>
    <w:p w14:paraId="0EC3E74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 &lt;- c("y", "x3", "x4", "x5", paste0("V", as.character(1:(length(colnames(imp))-4))))</w:t>
      </w:r>
    </w:p>
    <w:p w14:paraId="0C8D3E8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model.matrix(y ~., data = imp)</w:t>
      </w:r>
    </w:p>
    <w:p w14:paraId="21A58F4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X &lt;- as.matrix(data_glmnet[,-1])</w:t>
      </w:r>
    </w:p>
    <w:p w14:paraId="67773BE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644249A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5E10C77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lastRenderedPageBreak/>
        <w:t xml:space="preserve">  cvfit &lt;- cv.glmnet(X,Y,family = "gaussian", alpha=0,</w:t>
      </w:r>
    </w:p>
    <w:p w14:paraId="44BFF4D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1321D90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min &lt;- cvfit$lambda.min</w:t>
      </w:r>
    </w:p>
    <w:p w14:paraId="1490402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fit.ridge[[i]] &lt;- glmnet(X,Y,family = "gaussian", alpha=0, lambda = lambda.min)</w:t>
      </w:r>
    </w:p>
    <w:p w14:paraId="4491A69B" w14:textId="7CFA0B1B" w:rsidR="004B2F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46F195D7" w14:textId="77777777" w:rsidR="00007ABB" w:rsidRDefault="00007ABB" w:rsidP="00E45A90">
      <w:pPr>
        <w:spacing w:after="0" w:line="240" w:lineRule="auto"/>
        <w:jc w:val="both"/>
        <w:rPr>
          <w:lang w:val="en-GB"/>
        </w:rPr>
      </w:pPr>
    </w:p>
    <w:p w14:paraId="5730CDE5" w14:textId="344B470D" w:rsidR="004B2FD7" w:rsidRPr="0024007B" w:rsidRDefault="004B2FD7" w:rsidP="00E45A90">
      <w:pPr>
        <w:spacing w:after="0" w:line="240" w:lineRule="auto"/>
        <w:jc w:val="both"/>
        <w:rPr>
          <w:lang w:val="en-GB"/>
        </w:rPr>
      </w:pPr>
      <w:r w:rsidRPr="0024007B">
        <w:rPr>
          <w:lang w:val="en-GB"/>
        </w:rPr>
        <w:t>Now use the fitted models to make predictions</w:t>
      </w:r>
    </w:p>
    <w:p w14:paraId="5D82A5C4" w14:textId="75C7C121"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rediction.ridge &lt;- function(new.patient, single.fit = NULL, multiple.fit = NULL){</w:t>
      </w:r>
    </w:p>
    <w:p w14:paraId="781E38B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A73205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f(!is.null(multiple.fit)){</w:t>
      </w:r>
    </w:p>
    <w:p w14:paraId="6DABC13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ygrid &lt;- expand.grid(k = 1:dim(new.patient)[1],i = 1:length(multiple.fit))</w:t>
      </w:r>
    </w:p>
    <w:p w14:paraId="7120CD4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270C6F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i){ </w:t>
      </w:r>
    </w:p>
    <w:p w14:paraId="0B8C8F1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A5993F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as.data.frame(predict(bsMat.x1, new.patient$x1[k]))</w:t>
      </w:r>
    </w:p>
    <w:p w14:paraId="498EFA5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as.data.frame(predict(bsMat.x2, new.patient$x2[k]))</w:t>
      </w:r>
    </w:p>
    <w:p w14:paraId="0D26ECF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95DA84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data.frame(x3=1*(new.patient$x3[k]==1),x4=1*(new.patient$x4[k]==1),x52=1*(new.patient$x5[k]==2),</w:t>
      </w:r>
    </w:p>
    <w:p w14:paraId="090CAE5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53=1*(new.patient$x5[k]==3), x54=1*(new.patient$x5[k]==4), dfSplined.x1, </w:t>
      </w:r>
    </w:p>
    <w:p w14:paraId="4689FD1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w:t>
      </w:r>
    </w:p>
    <w:p w14:paraId="36BEB33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c("x3","x4","x52","x53","x54", paste0("V", as.character(1:(length(colnames(imp))-5))))</w:t>
      </w:r>
    </w:p>
    <w:p w14:paraId="4CED513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multiple.fit[[i]], newx = as.matrix(imp))</w:t>
      </w:r>
    </w:p>
    <w:p w14:paraId="475192D5"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F7AC5C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_matrix &lt;- matrix(mapply(ff, mygrid$k, mygrid$i), </w:t>
      </w:r>
    </w:p>
    <w:p w14:paraId="4402395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nrow = dim(new.patient)[1], ncol = length(multiple.fit))</w:t>
      </w:r>
    </w:p>
    <w:p w14:paraId="245D799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apply(prediction_matrix, 1, mean)</w:t>
      </w:r>
    </w:p>
    <w:p w14:paraId="310F8E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else if(!is.null(single.fit)){</w:t>
      </w:r>
    </w:p>
    <w:p w14:paraId="3CCD02E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FF5FDA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 </w:t>
      </w:r>
    </w:p>
    <w:p w14:paraId="3B10314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73E58A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as.data.frame(predict(bsMat.x1, new.patient$x1[k]))</w:t>
      </w:r>
    </w:p>
    <w:p w14:paraId="2DDD3C1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as.data.frame(predict(bsMat.x2, new.patient$x2[k]))</w:t>
      </w:r>
    </w:p>
    <w:p w14:paraId="1B581F3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EB181E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data.frame(x3=1*(new.patient$x3[k]==1),x4=1*(new.patient$x4[k]==1),x52=1*(new.patient$x5[k]==2),</w:t>
      </w:r>
    </w:p>
    <w:p w14:paraId="1AD1525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53=1*(new.patient$x5[k]==3), x54=1*(new.patient$x5[k]==4), dfSplined.x1, </w:t>
      </w:r>
    </w:p>
    <w:p w14:paraId="6B516C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w:t>
      </w:r>
    </w:p>
    <w:p w14:paraId="2DB416B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c("x3","x4","x52","x53","x54", paste0("V", as.character(1:(length(colnames(imp))-5))))</w:t>
      </w:r>
    </w:p>
    <w:p w14:paraId="70D76CF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37C83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single.fit, newx = as.matrix(imp))</w:t>
      </w:r>
    </w:p>
    <w:p w14:paraId="2ABFF17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A03A7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sapply(1:dim(new.patient)[1], ff)</w:t>
      </w:r>
    </w:p>
    <w:p w14:paraId="3DEF39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D704BC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prediction)    </w:t>
      </w:r>
    </w:p>
    <w:p w14:paraId="0DA3D204" w14:textId="620AC140" w:rsidR="00EF41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1A4A34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0DBE9234" w14:textId="68460A6C"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rediction.ridge(new.patient, multiple.fit = fit.ridge)</w:t>
      </w:r>
    </w:p>
    <w:p w14:paraId="5AFB1F52" w14:textId="2CACC935" w:rsidR="00B71BC1" w:rsidRPr="006B12E3" w:rsidRDefault="008F1452" w:rsidP="006B12E3">
      <w:pPr>
        <w:shd w:val="clear" w:color="auto" w:fill="FFF2CC" w:themeFill="accent4" w:themeFillTint="33"/>
        <w:spacing w:after="0"/>
        <w:jc w:val="both"/>
        <w:rPr>
          <w:rFonts w:ascii="Courier New" w:hAnsi="Courier New" w:cs="Courier New"/>
          <w:b/>
          <w:bCs/>
          <w:sz w:val="20"/>
          <w:szCs w:val="20"/>
          <w:lang w:val="en-GB"/>
        </w:rPr>
      </w:pPr>
      <w:r w:rsidRPr="006B12E3">
        <w:rPr>
          <w:rFonts w:ascii="Courier New" w:hAnsi="Courier New" w:cs="Courier New"/>
          <w:b/>
          <w:bCs/>
          <w:sz w:val="20"/>
          <w:szCs w:val="20"/>
          <w:lang w:val="en-GB"/>
        </w:rPr>
        <w:t>[1] 0.759369</w:t>
      </w:r>
    </w:p>
    <w:p w14:paraId="57D51244" w14:textId="035DB3E6"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predicted.ridge &lt;- prediction.ridge(complete.data, multiple.fit = fit.ridge)</w:t>
      </w:r>
    </w:p>
    <w:p w14:paraId="242AB0B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14CA398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ggplot(data.frame(observed=complete.data$y, </w:t>
      </w:r>
    </w:p>
    <w:p w14:paraId="2D0E53E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ed.ridge=predicted.ridge),</w:t>
      </w:r>
    </w:p>
    <w:p w14:paraId="19B5868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ridge, y=observed))+ geom_point(size=1)+ </w:t>
      </w:r>
    </w:p>
    <w:p w14:paraId="63F7D3E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w:t>
      </w:r>
    </w:p>
    <w:p w14:paraId="2BC825E4" w14:textId="53E57866" w:rsidR="00B71BC1"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inetype="dashed", size=0.5) + </w:t>
      </w:r>
    </w:p>
    <w:p w14:paraId="2548CA42" w14:textId="2F5D5FE2" w:rsidR="00F853B9" w:rsidRPr="0024007B" w:rsidRDefault="00F853B9" w:rsidP="000E2CD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r w:rsidR="000E2CD8">
        <w:rPr>
          <w:rFonts w:ascii="Courier New" w:hAnsi="Courier New" w:cs="Courier New"/>
          <w:sz w:val="20"/>
          <w:szCs w:val="20"/>
          <w:lang w:val="en-GB"/>
        </w:rPr>
        <w:tab/>
        <w:t xml:space="preserve"> </w:t>
      </w:r>
      <w:r w:rsidRPr="0024007B">
        <w:rPr>
          <w:rFonts w:ascii="Courier New" w:hAnsi="Courier New" w:cs="Courier New"/>
          <w:sz w:val="20"/>
          <w:szCs w:val="20"/>
          <w:lang w:val="en-GB"/>
        </w:rPr>
        <w:t>xlim(-3,3) + ylim(-3,3)+geom_smooth(method=lm)</w:t>
      </w:r>
    </w:p>
    <w:p w14:paraId="4AA6556B" w14:textId="2F3CA5E0" w:rsidR="00B71BC1" w:rsidRPr="0024007B" w:rsidRDefault="00F853B9" w:rsidP="00B71BC1">
      <w:pPr>
        <w:spacing w:after="0"/>
        <w:jc w:val="center"/>
        <w:rPr>
          <w:lang w:val="en-GB"/>
        </w:rPr>
      </w:pPr>
      <w:r w:rsidRPr="0024007B">
        <w:rPr>
          <w:noProof/>
        </w:rPr>
        <w:drawing>
          <wp:inline distT="0" distB="0" distL="0" distR="0" wp14:anchorId="44B455EC" wp14:editId="41E5D442">
            <wp:extent cx="4100584" cy="3234905"/>
            <wp:effectExtent l="0" t="0" r="0" b="381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3"/>
                    <a:stretch>
                      <a:fillRect/>
                    </a:stretch>
                  </pic:blipFill>
                  <pic:spPr>
                    <a:xfrm>
                      <a:off x="0" y="0"/>
                      <a:ext cx="4103127" cy="3236911"/>
                    </a:xfrm>
                    <a:prstGeom prst="rect">
                      <a:avLst/>
                    </a:prstGeom>
                  </pic:spPr>
                </pic:pic>
              </a:graphicData>
            </a:graphic>
          </wp:inline>
        </w:drawing>
      </w:r>
    </w:p>
    <w:p w14:paraId="32F41114" w14:textId="78009D7A" w:rsidR="00857C6F" w:rsidRPr="0024007B" w:rsidRDefault="00857C6F" w:rsidP="00E45A90">
      <w:pPr>
        <w:spacing w:after="0"/>
        <w:jc w:val="both"/>
        <w:rPr>
          <w:lang w:val="en-GB"/>
        </w:rPr>
      </w:pPr>
      <w:r w:rsidRPr="0024007B">
        <w:rPr>
          <w:lang w:val="en-GB"/>
        </w:rPr>
        <w:t>We can now compare the predictions from the three models</w:t>
      </w:r>
    </w:p>
    <w:p w14:paraId="53438EBD" w14:textId="7B9AC290"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1&lt;-ggplot(data.frame(predicted.gam=predicted.gam, predicted.ols=predicted.ols),</w:t>
      </w:r>
    </w:p>
    <w:p w14:paraId="61C7CDE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ols, y=predicted.gam))+  geom_point(size=1)+ </w:t>
      </w:r>
    </w:p>
    <w:p w14:paraId="4932668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2D93A2C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5,4.5)+ylim(-4.5,4.5)</w:t>
      </w:r>
    </w:p>
    <w:p w14:paraId="13D7A6E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532B79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2&lt;-ggplot(data.frame(predicted.ols=predicted.ols, predicted.ridge=predicted.ridge),</w:t>
      </w:r>
    </w:p>
    <w:p w14:paraId="45D8BF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ridge, y=predicted.ols))+  geom_point(size=1)+ </w:t>
      </w:r>
    </w:p>
    <w:p w14:paraId="272F1E3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55A74E3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5,4.5)+ylim(-4.5,4.5)</w:t>
      </w:r>
    </w:p>
    <w:p w14:paraId="0E70883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0E25B57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3&lt;-ggplot(data.frame(predicted.gam=predicted.gam, predicted.ridge=predicted.ridge),</w:t>
      </w:r>
    </w:p>
    <w:p w14:paraId="57AE6A45"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ridge, y=predicted.gam))+  geom_point(size=1)+ </w:t>
      </w:r>
    </w:p>
    <w:p w14:paraId="592FB81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16B5970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5,4.5)+ylim(-4.5,4.5)</w:t>
      </w:r>
    </w:p>
    <w:p w14:paraId="4F6FD77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22FCEDFD" w14:textId="10AA9820" w:rsidR="00EF41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rid.arrange(p1, p2, p3, ncol=3)</w:t>
      </w:r>
    </w:p>
    <w:p w14:paraId="2EEEC8EE" w14:textId="71955D76" w:rsidR="00294AE3" w:rsidRPr="0024007B" w:rsidRDefault="0086462F" w:rsidP="00EF41D7">
      <w:pPr>
        <w:jc w:val="center"/>
        <w:rPr>
          <w:rFonts w:ascii="Courier New" w:hAnsi="Courier New" w:cs="Courier New"/>
          <w:sz w:val="22"/>
          <w:szCs w:val="22"/>
          <w:lang w:val="el-GR"/>
        </w:rPr>
      </w:pPr>
      <w:r w:rsidRPr="0024007B">
        <w:rPr>
          <w:noProof/>
        </w:rPr>
        <w:lastRenderedPageBreak/>
        <w:drawing>
          <wp:inline distT="0" distB="0" distL="0" distR="0" wp14:anchorId="0A2F61AB" wp14:editId="56B10AED">
            <wp:extent cx="5731510" cy="2608580"/>
            <wp:effectExtent l="0" t="0" r="2540" b="127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4"/>
                    <a:stretch>
                      <a:fillRect/>
                    </a:stretch>
                  </pic:blipFill>
                  <pic:spPr>
                    <a:xfrm>
                      <a:off x="0" y="0"/>
                      <a:ext cx="5731510" cy="2608580"/>
                    </a:xfrm>
                    <a:prstGeom prst="rect">
                      <a:avLst/>
                    </a:prstGeom>
                  </pic:spPr>
                </pic:pic>
              </a:graphicData>
            </a:graphic>
          </wp:inline>
        </w:drawing>
      </w:r>
    </w:p>
    <w:p w14:paraId="6CF464CA" w14:textId="5208C997" w:rsidR="003F21AC" w:rsidRPr="0024007B" w:rsidRDefault="00294AE3" w:rsidP="00EC2898">
      <w:pPr>
        <w:spacing w:after="0" w:line="240" w:lineRule="auto"/>
        <w:jc w:val="both"/>
        <w:rPr>
          <w:b/>
          <w:bCs/>
          <w:lang w:val="en-GB"/>
        </w:rPr>
      </w:pPr>
      <w:r w:rsidRPr="0024007B">
        <w:rPr>
          <w:lang w:val="en-GB"/>
        </w:rPr>
        <w:t xml:space="preserve">We see </w:t>
      </w:r>
      <w:r w:rsidR="0086462F" w:rsidRPr="0024007B">
        <w:rPr>
          <w:lang w:val="en-GB"/>
        </w:rPr>
        <w:t>similar</w:t>
      </w:r>
      <w:r w:rsidRPr="0024007B">
        <w:rPr>
          <w:lang w:val="en-GB"/>
        </w:rPr>
        <w:t xml:space="preserve"> predictions for the unpenalized splines and the GAM approach, and some small differences with the predictions from ridge. </w:t>
      </w:r>
    </w:p>
    <w:p w14:paraId="77162F00" w14:textId="38FAABD3" w:rsidR="00294AE3" w:rsidRPr="0024007B" w:rsidRDefault="00294AE3" w:rsidP="00D73234">
      <w:pPr>
        <w:pStyle w:val="Heading2"/>
        <w:spacing w:before="120" w:line="240" w:lineRule="auto"/>
        <w:ind w:left="578" w:hanging="578"/>
        <w:rPr>
          <w:rFonts w:ascii="Times New Roman" w:hAnsi="Times New Roman" w:cs="Times New Roman"/>
          <w:i/>
          <w:iCs/>
          <w:color w:val="auto"/>
          <w:lang w:val="en-GB"/>
        </w:rPr>
      </w:pPr>
      <w:bookmarkStart w:id="7" w:name="_Toc163216012"/>
      <w:r w:rsidRPr="0024007B">
        <w:rPr>
          <w:rFonts w:ascii="Times New Roman" w:hAnsi="Times New Roman" w:cs="Times New Roman"/>
          <w:i/>
          <w:iCs/>
          <w:color w:val="auto"/>
          <w:lang w:val="en-GB"/>
        </w:rPr>
        <w:t>Calculate apparent performance of the models</w:t>
      </w:r>
      <w:bookmarkEnd w:id="7"/>
    </w:p>
    <w:p w14:paraId="6E7A3CE0" w14:textId="1E2624C8" w:rsidR="007753CB" w:rsidRPr="0024007B" w:rsidRDefault="007753CB" w:rsidP="00AC5B17">
      <w:pPr>
        <w:spacing w:after="0" w:line="240" w:lineRule="auto"/>
        <w:jc w:val="both"/>
      </w:pPr>
      <w:r w:rsidRPr="0024007B">
        <w:rPr>
          <w:lang w:val="en-GB"/>
        </w:rPr>
        <w:t>After having obtained the predictions from each model and for each patient in the data with fully observed predictors and outcomes, it is easy to assess the models</w:t>
      </w:r>
      <w:r w:rsidRPr="0024007B">
        <w:t>’ performance, by comparing predicted vs. observed outcomes:</w:t>
      </w:r>
    </w:p>
    <w:p w14:paraId="4617CF05"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alculate_performance &lt;- function(observed, predicted){</w:t>
      </w:r>
    </w:p>
    <w:p w14:paraId="1A6DBE59"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F2C1367" w14:textId="3503D2F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AE &lt;- mean(abs(observed - predicted)) # mean absolute error</w:t>
      </w:r>
    </w:p>
    <w:p w14:paraId="58F143AA" w14:textId="4376861D"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SE &lt;- mean((observed - predicted)^2) # mean squared error</w:t>
      </w:r>
    </w:p>
    <w:p w14:paraId="3ABDA44E"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2 &lt;- summary(lm(observed~predicted))$r.squared</w:t>
      </w:r>
    </w:p>
    <w:p w14:paraId="18550C1F"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1BEB531"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vec &lt;- c(MAE, MSE, R2)</w:t>
      </w:r>
    </w:p>
    <w:p w14:paraId="5C39C78E"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names(vec) &lt;- c("MAE", "MSE", "R2")</w:t>
      </w:r>
    </w:p>
    <w:p w14:paraId="2FA9799D"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vec)</w:t>
      </w:r>
    </w:p>
    <w:p w14:paraId="13AB4C83"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DA2F437"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
    <w:p w14:paraId="5F7FA56A"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ols &lt;- calculate_performance(complete.data$y, predicted.ols)</w:t>
      </w:r>
    </w:p>
    <w:p w14:paraId="3EF9BFA1"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apparent.gam &lt;- calculate_performance(complete.data$y, predicted.gam) </w:t>
      </w:r>
    </w:p>
    <w:p w14:paraId="0E396174"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ridge &lt;- calculate_performance(complete.data$y, predicted.ridge)</w:t>
      </w:r>
    </w:p>
    <w:p w14:paraId="09606DC4"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rbind(apparent.ols, apparent.gam, apparent.ridge), digits=2)</w:t>
      </w:r>
    </w:p>
    <w:p w14:paraId="31147950"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MAE  MSE   R2</w:t>
      </w:r>
    </w:p>
    <w:p w14:paraId="797EC8D4"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apparent.ols   0.82 1.08 0.61</w:t>
      </w:r>
    </w:p>
    <w:p w14:paraId="0FEB53E5"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apparent.gam   0.78 1.03 0.63</w:t>
      </w:r>
    </w:p>
    <w:p w14:paraId="4BC6A30D"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apparent.ridge 0.86 1.14 0.61</w:t>
      </w:r>
    </w:p>
    <w:p w14:paraId="26BDBDDF" w14:textId="1E69F6E7" w:rsidR="00680D6A" w:rsidRPr="0024007B" w:rsidRDefault="00680D6A" w:rsidP="0086462F">
      <w:pPr>
        <w:spacing w:after="0" w:line="240" w:lineRule="auto"/>
        <w:rPr>
          <w:lang w:val="en-GB"/>
        </w:rPr>
      </w:pPr>
      <w:r w:rsidRPr="0024007B">
        <w:rPr>
          <w:lang w:val="en-GB"/>
        </w:rPr>
        <w:t xml:space="preserve">As we discuss in the paper, however, this apparent performance may be optimistic. </w:t>
      </w:r>
    </w:p>
    <w:p w14:paraId="3F0C4161" w14:textId="37154F31" w:rsidR="00680D6A" w:rsidRPr="0024007B" w:rsidRDefault="00680D6A" w:rsidP="00D73234">
      <w:pPr>
        <w:pStyle w:val="Heading2"/>
        <w:spacing w:before="120"/>
        <w:ind w:left="578" w:hanging="578"/>
        <w:rPr>
          <w:rFonts w:ascii="Times New Roman" w:hAnsi="Times New Roman" w:cs="Times New Roman"/>
          <w:i/>
          <w:iCs/>
          <w:color w:val="auto"/>
          <w:lang w:val="en-GB"/>
        </w:rPr>
      </w:pPr>
      <w:bookmarkStart w:id="8" w:name="_Ref95225082"/>
      <w:bookmarkStart w:id="9" w:name="_Toc163216013"/>
      <w:r w:rsidRPr="0024007B">
        <w:rPr>
          <w:rFonts w:ascii="Times New Roman" w:hAnsi="Times New Roman" w:cs="Times New Roman"/>
          <w:i/>
          <w:iCs/>
          <w:color w:val="auto"/>
          <w:lang w:val="en-GB"/>
        </w:rPr>
        <w:t>Calculate optimism-corrected performance of the models</w:t>
      </w:r>
      <w:bookmarkEnd w:id="8"/>
      <w:bookmarkEnd w:id="9"/>
    </w:p>
    <w:p w14:paraId="340BB695" w14:textId="61949094" w:rsidR="00CD5997" w:rsidRPr="0024007B" w:rsidRDefault="00B454CD" w:rsidP="006C0DD2">
      <w:pPr>
        <w:jc w:val="both"/>
        <w:rPr>
          <w:i/>
        </w:rPr>
      </w:pPr>
      <w:r w:rsidRPr="0024007B">
        <w:rPr>
          <w:lang w:val="en-GB"/>
        </w:rPr>
        <w:t xml:space="preserve">We will </w:t>
      </w:r>
      <w:r w:rsidR="000E2CD8">
        <w:rPr>
          <w:lang w:val="en-GB"/>
        </w:rPr>
        <w:t xml:space="preserve">use </w:t>
      </w:r>
      <w:r w:rsidRPr="0024007B">
        <w:rPr>
          <w:lang w:val="en-GB"/>
        </w:rPr>
        <w:t xml:space="preserve">bootstrapping to </w:t>
      </w:r>
      <w:r w:rsidR="006C0DD2" w:rsidRPr="0024007B">
        <w:rPr>
          <w:lang w:val="en-GB"/>
        </w:rPr>
        <w:t>obtain optimism-corrected assessment</w:t>
      </w:r>
      <w:r w:rsidR="00D23B2A" w:rsidRPr="0024007B">
        <w:rPr>
          <w:lang w:val="en-GB"/>
        </w:rPr>
        <w:t>s</w:t>
      </w:r>
      <w:r w:rsidR="006C0DD2" w:rsidRPr="0024007B">
        <w:rPr>
          <w:lang w:val="en-GB"/>
        </w:rPr>
        <w:t xml:space="preserve"> of model performance, for </w:t>
      </w:r>
      <w:r w:rsidR="00D23B2A" w:rsidRPr="0024007B">
        <w:rPr>
          <w:lang w:val="en-GB"/>
        </w:rPr>
        <w:t>our</w:t>
      </w:r>
      <w:r w:rsidR="006C0DD2" w:rsidRPr="0024007B">
        <w:rPr>
          <w:lang w:val="en-GB"/>
        </w:rPr>
        <w:t xml:space="preserve"> three models. Ideally, we should first bootstrap and then perform the multiple imputations within each bootstrap sample. This, however, would be computationally demanding. Instead, we can bootstrap the already imputed datasets. For each one of the </w:t>
      </w:r>
      <w:r w:rsidR="00D23B2A" w:rsidRPr="00A71DFD">
        <w:rPr>
          <w:rFonts w:ascii="Courier New" w:hAnsi="Courier New" w:cs="Courier New"/>
          <w:sz w:val="24"/>
          <w:szCs w:val="24"/>
        </w:rPr>
        <w:t xml:space="preserve">n.impute=10 </w:t>
      </w:r>
      <w:r w:rsidR="006C0DD2" w:rsidRPr="0024007B">
        <w:rPr>
          <w:lang w:val="en-GB"/>
        </w:rPr>
        <w:t xml:space="preserve">imputed datasets we create </w:t>
      </w:r>
      <w:r w:rsidR="00D23B2A" w:rsidRPr="0024007B">
        <w:rPr>
          <w:rFonts w:ascii="Courier New" w:hAnsi="Courier New" w:cs="Courier New"/>
          <w:sz w:val="24"/>
          <w:szCs w:val="24"/>
          <w:lang w:val="en-GB"/>
        </w:rPr>
        <w:t>N.bootstrap=10</w:t>
      </w:r>
      <w:r w:rsidR="006C0DD2" w:rsidRPr="0024007B">
        <w:rPr>
          <w:lang w:val="en-GB"/>
        </w:rPr>
        <w:t xml:space="preserve"> bootstrap samples. We then fit the models in the bootstrap sample and estimate bootstrap performance. We use the bootstrap models to the imputed dataset and estimate </w:t>
      </w:r>
      <w:r w:rsidR="00CD5997" w:rsidRPr="0024007B">
        <w:rPr>
          <w:lang w:val="en-GB"/>
        </w:rPr>
        <w:t xml:space="preserve">test performance. The difference between the two is optimism. We repeat for all </w:t>
      </w:r>
      <w:r w:rsidR="002335D9" w:rsidRPr="0024007B">
        <w:rPr>
          <w:lang w:val="en-GB"/>
        </w:rPr>
        <w:t>1</w:t>
      </w:r>
      <w:r w:rsidR="00CD5997" w:rsidRPr="0024007B">
        <w:rPr>
          <w:lang w:val="en-GB"/>
        </w:rPr>
        <w:t>00</w:t>
      </w:r>
      <w:r w:rsidR="00A71DFD">
        <w:rPr>
          <w:lang w:val="en-GB"/>
        </w:rPr>
        <w:t xml:space="preserve"> </w:t>
      </w:r>
      <w:r w:rsidR="00A71DFD">
        <w:rPr>
          <w:lang w:val="en-GB"/>
        </w:rPr>
        <w:lastRenderedPageBreak/>
        <w:t>(</w:t>
      </w:r>
      <w:r w:rsidR="00D23B2A" w:rsidRPr="00A71DFD">
        <w:rPr>
          <w:rFonts w:ascii="Courier New" w:hAnsi="Courier New" w:cs="Courier New"/>
          <w:sz w:val="24"/>
          <w:szCs w:val="24"/>
          <w:lang w:val="en-GB"/>
        </w:rPr>
        <w:t xml:space="preserve">=n.impute </w:t>
      </w:r>
      <w:r w:rsidR="00CD5997" w:rsidRPr="00A71DFD">
        <w:rPr>
          <w:rFonts w:ascii="Courier New" w:hAnsi="Courier New" w:cs="Courier New"/>
          <w:sz w:val="24"/>
          <w:szCs w:val="24"/>
          <w:lang w:val="en-GB"/>
        </w:rPr>
        <w:t xml:space="preserve">* </w:t>
      </w:r>
      <w:r w:rsidR="00D23B2A" w:rsidRPr="0024007B">
        <w:rPr>
          <w:rFonts w:ascii="Courier New" w:hAnsi="Courier New" w:cs="Courier New"/>
          <w:sz w:val="24"/>
          <w:szCs w:val="24"/>
          <w:lang w:val="en-GB"/>
        </w:rPr>
        <w:t>N.bootstrap</w:t>
      </w:r>
      <w:r w:rsidR="00CD5997" w:rsidRPr="0024007B">
        <w:rPr>
          <w:lang w:val="en-GB"/>
        </w:rPr>
        <w:t>) bootstrap samples. We average, to obtain a final estimate of model optimism.</w:t>
      </w:r>
      <w:r w:rsidR="00F853B9" w:rsidRPr="0024007B">
        <w:rPr>
          <w:lang w:val="en-GB"/>
        </w:rPr>
        <w:t xml:space="preserve"> We only focus on mean absolute error</w:t>
      </w:r>
      <w:r w:rsidR="00F853B9" w:rsidRPr="0024007B">
        <w:t xml:space="preserve"> (</w:t>
      </w:r>
      <w:r w:rsidR="00F853B9" w:rsidRPr="0024007B">
        <w:rPr>
          <w:lang w:val="el-GR"/>
        </w:rPr>
        <w:t>ΜΑΕ</w:t>
      </w:r>
      <w:r w:rsidR="00F853B9" w:rsidRPr="0024007B">
        <w:t>)</w:t>
      </w:r>
      <w:r w:rsidR="00F853B9" w:rsidRPr="0024007B">
        <w:rPr>
          <w:lang w:val="en-GB"/>
        </w:rPr>
        <w:t xml:space="preserve">, mean squared error </w:t>
      </w:r>
      <w:r w:rsidR="00F853B9" w:rsidRPr="0024007B">
        <w:t xml:space="preserve">(MSE), </w:t>
      </w:r>
      <w:r w:rsidR="00F853B9" w:rsidRPr="0024007B">
        <w:rPr>
          <w:lang w:val="en-GB"/>
        </w:rPr>
        <w:t>and coefficient of determination (</w:t>
      </w:r>
      <m:oMath>
        <m:sSup>
          <m:sSupPr>
            <m:ctrlPr>
              <w:rPr>
                <w:rFonts w:ascii="Cambria Math" w:hAnsi="Cambria Math"/>
                <w:i/>
              </w:rPr>
            </m:ctrlPr>
          </m:sSupPr>
          <m:e>
            <m:r>
              <w:rPr>
                <w:rFonts w:ascii="Cambria Math" w:hAnsi="Cambria Math"/>
                <w:lang w:val="en-GB"/>
              </w:rPr>
              <m:t>R</m:t>
            </m:r>
            <m:ctrlPr>
              <w:rPr>
                <w:rFonts w:ascii="Cambria Math" w:hAnsi="Cambria Math"/>
                <w:i/>
                <w:lang w:val="en-GB"/>
              </w:rPr>
            </m:ctrlPr>
          </m:e>
          <m:sup>
            <m:r>
              <w:rPr>
                <w:rFonts w:ascii="Cambria Math" w:hAnsi="Cambria Math"/>
              </w:rPr>
              <m:t>2</m:t>
            </m:r>
          </m:sup>
        </m:sSup>
      </m:oMath>
      <w:r w:rsidR="00F853B9" w:rsidRPr="0024007B">
        <w:rPr>
          <w:rFonts w:eastAsiaTheme="minorEastAsia"/>
        </w:rPr>
        <w:t xml:space="preserve">). </w:t>
      </w:r>
    </w:p>
    <w:p w14:paraId="499C6586" w14:textId="77777777" w:rsidR="002001FE" w:rsidRPr="0024007B" w:rsidRDefault="002001FE" w:rsidP="002001FE">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bootstrap=10</w:t>
      </w:r>
    </w:p>
    <w:p w14:paraId="63EBE7CE" w14:textId="1F10CBA4"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ols.eachbootstrap &lt;- optimism.gam.eachbootstrap &lt;- optimism.ridge.eachbootstrap &lt;- matrix(NA, N.bootstrap, 3)</w:t>
      </w:r>
    </w:p>
    <w:p w14:paraId="6C28AE1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ols &lt;- optimism.gam &lt;- optimism.ridge &lt;- matrix(NA, n.impute, 3)</w:t>
      </w:r>
    </w:p>
    <w:p w14:paraId="6FAB838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21E2479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w:t>
      </w:r>
    </w:p>
    <w:p w14:paraId="00E1021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or(j in 1:N.bootstrap){</w:t>
      </w:r>
    </w:p>
    <w:p w14:paraId="531AC3F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4DD9641"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sample &lt;- sample(length(imputed1[[i]]$y),replace = T) </w:t>
      </w:r>
    </w:p>
    <w:p w14:paraId="03DA1CA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6189C86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create bootstrap sample</w:t>
      </w:r>
    </w:p>
    <w:p w14:paraId="7DD9BE7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boot &lt;- lapply(imputed1[[i]], function(x){x[boot.sample]}) </w:t>
      </w:r>
    </w:p>
    <w:p w14:paraId="256C5A5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8D241D3"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gression.splines.boot &lt;- ols(y~rcs(x1,3)+rcs(x2,3)+x3+x4+x5,data= imp.boot) </w:t>
      </w:r>
    </w:p>
    <w:p w14:paraId="4534186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A996F6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gam.boot &lt;- gam(y ~ x3 + x4 + x5 + s(x1) + s(x2), data = imp.boot)</w:t>
      </w:r>
    </w:p>
    <w:p w14:paraId="6B5394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0764EF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as.data.frame(predict(bsMat.x1, imp.boot$x1))</w:t>
      </w:r>
    </w:p>
    <w:p w14:paraId="55C05C0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as.data.frame(predict(bsMat.x2, imp.boot$x2))</w:t>
      </w:r>
    </w:p>
    <w:p w14:paraId="4F9773E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cbind(imp.boot$y, imp.boot$x3, imp.boot$x4, imp.boot$x5, dfSplined.x1, dfSplined.x2)</w:t>
      </w:r>
    </w:p>
    <w:p w14:paraId="00453CE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c("y", "x3", "x4", "x5", paste0("V", as.character(1:(length(colnames(imp))-4))))</w:t>
      </w:r>
    </w:p>
    <w:p w14:paraId="7B3F472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model.matrix(y ~ ., data = imp)</w:t>
      </w:r>
    </w:p>
    <w:p w14:paraId="4599BB6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X &lt;- as.matrix(data_glmnet[,-1])</w:t>
      </w:r>
    </w:p>
    <w:p w14:paraId="35B80A0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7066A3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2C9CA08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vfit &lt;- cv.glmnet(X,Y,family = "gaussian", alpha=0,</w:t>
      </w:r>
    </w:p>
    <w:p w14:paraId="0FC81CB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0B0243A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min &lt;- cvfit$lambda.min</w:t>
      </w:r>
    </w:p>
    <w:p w14:paraId="70E9B60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fit.ridge.boot &lt;- glmnet(X,Y,family = "gaussian", alpha=0, lambda = lambda.min)</w:t>
      </w:r>
    </w:p>
    <w:p w14:paraId="50F9275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168590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predict in bootstrap</w:t>
      </w:r>
    </w:p>
    <w:p w14:paraId="1B2C4281"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1 &lt;- as.data.frame(do.call(cbind, lapply(imp.boot, function(x) {as.numeric(as.character(x))})))</w:t>
      </w:r>
    </w:p>
    <w:p w14:paraId="0C0003F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7A5DDE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ols &lt;- prediction.ols(f1, single.fit = regression.splines.boot)</w:t>
      </w:r>
    </w:p>
    <w:p w14:paraId="313FF3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gam &lt;- prediction.gam(f1, single.fit = fit.gam.boot)</w:t>
      </w:r>
    </w:p>
    <w:p w14:paraId="7D7DA21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ridge &lt;- prediction.ridge(f1, single.fit = fit.ridge.boot)</w:t>
      </w:r>
    </w:p>
    <w:p w14:paraId="57C021C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0DC857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ls.boot &lt;- calculate_performance(f1$y, boot.prediction.ols)</w:t>
      </w:r>
    </w:p>
    <w:p w14:paraId="26F90C9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am.boot &lt;- calculate_performance(f1$y, boot.prediction.gam)</w:t>
      </w:r>
    </w:p>
    <w:p w14:paraId="3B648E9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idge.boot &lt;- calculate_performance(f1$y, boot.prediction.ridge)</w:t>
      </w:r>
    </w:p>
    <w:p w14:paraId="1BC0044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06FD9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predict in test data</w:t>
      </w:r>
    </w:p>
    <w:p w14:paraId="4E08284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2 &lt;- as.data.frame(do.call(cbind, lapply(imputed1[[i]], function(x) {as.numeric(as.character(x))})))</w:t>
      </w:r>
    </w:p>
    <w:p w14:paraId="29FEC53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ols &lt;- prediction.ols(f2, single.fit = regression.splines.boot)</w:t>
      </w:r>
    </w:p>
    <w:p w14:paraId="2DE0FED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gam &lt;- prediction.gam(f2, single.fit = fit.gam.boot)</w:t>
      </w:r>
    </w:p>
    <w:p w14:paraId="2B9D3D7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ridge &lt;- prediction.ridge(f2, single.fit = fit.ridge.boot)</w:t>
      </w:r>
    </w:p>
    <w:p w14:paraId="4A4CFE3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
    <w:p w14:paraId="06C2407B"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ls.test &lt;- calculate_performance(f2$y, test.prediction.ols)</w:t>
      </w:r>
    </w:p>
    <w:p w14:paraId="65306BC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am.test &lt;- calculate_performance(f2$y, test.prediction.gam)</w:t>
      </w:r>
    </w:p>
    <w:p w14:paraId="0DA2800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idge.test &lt;- calculate_performance(f2$y, test.prediction.ridge)</w:t>
      </w:r>
    </w:p>
    <w:p w14:paraId="2E15D612"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6C2485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ols.eachbootstrap[j,] &lt;- ols.boot - ols.test</w:t>
      </w:r>
    </w:p>
    <w:p w14:paraId="365EA06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gam.eachbootstrap[j,] &lt;- gam.boot - gam.test</w:t>
      </w:r>
    </w:p>
    <w:p w14:paraId="12FB0206" w14:textId="7C40DBF5"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ridge.eachbootstrap[j,] &lt;- ridge.boot - ridge.test  }</w:t>
      </w:r>
    </w:p>
    <w:p w14:paraId="428957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ols[i,] &lt;- apply(optimism.ols.eachbootstrap, 2, mean)</w:t>
      </w:r>
    </w:p>
    <w:p w14:paraId="29FEFE5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gam[i,] &lt;- apply(optimism.gam.eachbootstrap, 2, mean)</w:t>
      </w:r>
    </w:p>
    <w:p w14:paraId="366FD78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ridge[i,] &lt;- apply(optimism.ridge.eachbootstrap, 2, mean)</w:t>
      </w:r>
    </w:p>
    <w:p w14:paraId="7BACF97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2E2AD33" w14:textId="3C17E88A"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int(paste0("imputation done: ", i))}</w:t>
      </w:r>
    </w:p>
    <w:p w14:paraId="7D1B7C7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228262F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ols &lt;- apply(optimism.ols, 2, mean)</w:t>
      </w:r>
    </w:p>
    <w:p w14:paraId="7F1B0B5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gam &lt;- apply(optimism.gam, 2, mean)</w:t>
      </w:r>
    </w:p>
    <w:p w14:paraId="4B90287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ridge &lt;- apply(optimism.ridge, 2, mean)</w:t>
      </w:r>
    </w:p>
    <w:p w14:paraId="746CEE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1207FC6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ols &lt;- apparent.ols - mean.optimism.ols</w:t>
      </w:r>
    </w:p>
    <w:p w14:paraId="576AADF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gam &lt;- apparent.gam - mean.optimism.gam</w:t>
      </w:r>
    </w:p>
    <w:p w14:paraId="32A1DA6B"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ridge &lt;- apparent.ridge - mean.optimism.ridge</w:t>
      </w:r>
    </w:p>
    <w:p w14:paraId="390D2782" w14:textId="09BC4CAC" w:rsidR="00814CE7"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rbind(optimism.corrected.ols, optimism.corrected.gam, optimism.corrected.ridge), digits=2)</w:t>
      </w:r>
    </w:p>
    <w:p w14:paraId="1E83A308" w14:textId="7ECE90F1" w:rsidR="00F93E84" w:rsidRPr="0024007B" w:rsidRDefault="008F4D33" w:rsidP="00814CE7">
      <w:pPr>
        <w:spacing w:after="0" w:line="240" w:lineRule="auto"/>
        <w:jc w:val="both"/>
        <w:rPr>
          <w:rFonts w:ascii="Courier New" w:hAnsi="Courier New" w:cs="Courier New"/>
          <w:sz w:val="22"/>
          <w:szCs w:val="22"/>
          <w:lang w:val="en-GB"/>
        </w:rPr>
      </w:pPr>
      <w:r w:rsidRPr="0024007B">
        <w:rPr>
          <w:lang w:val="en-GB"/>
        </w:rPr>
        <w:t>O</w:t>
      </w:r>
      <w:r w:rsidR="00814CE7" w:rsidRPr="0024007B">
        <w:rPr>
          <w:lang w:val="en-GB"/>
        </w:rPr>
        <w:t>ptimism-corrected measures of performance</w:t>
      </w:r>
      <w:r w:rsidRPr="0024007B">
        <w:rPr>
          <w:lang w:val="en-GB"/>
        </w:rPr>
        <w:t>:</w:t>
      </w:r>
      <w:r w:rsidR="00814CE7" w:rsidRPr="0024007B">
        <w:rPr>
          <w:rFonts w:ascii="Courier New" w:hAnsi="Courier New" w:cs="Courier New"/>
          <w:sz w:val="22"/>
          <w:szCs w:val="22"/>
          <w:lang w:val="en-GB"/>
        </w:rPr>
        <w:t xml:space="preserve">  </w:t>
      </w:r>
    </w:p>
    <w:p w14:paraId="202F8748"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 xml:space="preserve">                          MAE  MSE   R2</w:t>
      </w:r>
    </w:p>
    <w:p w14:paraId="5A65A015"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optimism.corrected.ols   0.92 1.33 0.54</w:t>
      </w:r>
    </w:p>
    <w:p w14:paraId="07BB380C"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optimism.corrected.gam   0.98 1.67 0.44</w:t>
      </w:r>
    </w:p>
    <w:p w14:paraId="77195B73"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optimism.corrected.ridge 1.02 3.85 0.45</w:t>
      </w:r>
    </w:p>
    <w:p w14:paraId="08E0803D" w14:textId="0F28F7E3" w:rsidR="00885075" w:rsidRPr="0024007B" w:rsidRDefault="007918A7" w:rsidP="0086462F">
      <w:pPr>
        <w:spacing w:after="0" w:line="240" w:lineRule="auto"/>
        <w:jc w:val="both"/>
        <w:rPr>
          <w:rFonts w:ascii="Courier New" w:hAnsi="Courier New" w:cs="Courier New"/>
          <w:b/>
          <w:bCs/>
          <w:sz w:val="20"/>
          <w:szCs w:val="20"/>
          <w:lang w:val="en-GB"/>
        </w:rPr>
      </w:pPr>
      <w:r>
        <w:rPr>
          <w:lang w:val="en-GB"/>
        </w:rPr>
        <w:t>Least squares</w:t>
      </w:r>
      <w:r w:rsidR="0086462F" w:rsidRPr="0024007B">
        <w:rPr>
          <w:lang w:val="en-GB"/>
        </w:rPr>
        <w:t xml:space="preserve"> regression</w:t>
      </w:r>
      <w:r w:rsidR="001A367D" w:rsidRPr="0024007B">
        <w:rPr>
          <w:lang w:val="en-GB"/>
        </w:rPr>
        <w:t xml:space="preserve"> seem</w:t>
      </w:r>
      <w:r w:rsidR="00A71DFD">
        <w:rPr>
          <w:lang w:val="en-GB"/>
        </w:rPr>
        <w:t>s</w:t>
      </w:r>
      <w:r w:rsidR="001A367D" w:rsidRPr="0024007B">
        <w:rPr>
          <w:lang w:val="en-GB"/>
        </w:rPr>
        <w:t xml:space="preserve"> to outperform the other </w:t>
      </w:r>
      <w:r w:rsidR="00A71DFD">
        <w:rPr>
          <w:lang w:val="en-GB"/>
        </w:rPr>
        <w:t xml:space="preserve">two </w:t>
      </w:r>
      <w:r w:rsidR="001A367D" w:rsidRPr="0024007B">
        <w:rPr>
          <w:lang w:val="en-GB"/>
        </w:rPr>
        <w:t>methods, ridge performed worse</w:t>
      </w:r>
      <w:r w:rsidR="00885075" w:rsidRPr="0024007B">
        <w:rPr>
          <w:lang w:val="en-GB"/>
        </w:rPr>
        <w:t>.</w:t>
      </w:r>
      <w:r w:rsidR="00885075" w:rsidRPr="0024007B">
        <w:rPr>
          <w:rFonts w:ascii="Courier New" w:hAnsi="Courier New" w:cs="Courier New"/>
          <w:b/>
          <w:bCs/>
          <w:sz w:val="20"/>
          <w:szCs w:val="20"/>
          <w:lang w:val="en-GB"/>
        </w:rPr>
        <w:t xml:space="preserve"> </w:t>
      </w:r>
    </w:p>
    <w:p w14:paraId="40242E9E" w14:textId="734A5B9D" w:rsidR="00885075" w:rsidRPr="0024007B" w:rsidRDefault="00885075" w:rsidP="00D73234">
      <w:pPr>
        <w:pStyle w:val="Heading2"/>
        <w:spacing w:before="120"/>
        <w:ind w:left="578" w:hanging="578"/>
        <w:rPr>
          <w:rFonts w:ascii="Times New Roman" w:hAnsi="Times New Roman" w:cs="Times New Roman"/>
          <w:i/>
          <w:iCs/>
          <w:color w:val="auto"/>
          <w:lang w:val="en-GB"/>
        </w:rPr>
      </w:pPr>
      <w:bookmarkStart w:id="10" w:name="_Ref95290119"/>
      <w:bookmarkStart w:id="11" w:name="_Toc163216014"/>
      <w:r w:rsidRPr="0024007B">
        <w:rPr>
          <w:rFonts w:ascii="Times New Roman" w:hAnsi="Times New Roman" w:cs="Times New Roman"/>
          <w:i/>
          <w:iCs/>
          <w:color w:val="auto"/>
          <w:lang w:val="en-GB"/>
        </w:rPr>
        <w:t>Perform internal-external cross-validation</w:t>
      </w:r>
      <w:bookmarkEnd w:id="10"/>
      <w:bookmarkEnd w:id="11"/>
    </w:p>
    <w:p w14:paraId="4BBB9DE0" w14:textId="17291CBC" w:rsidR="00150255" w:rsidRPr="0024007B" w:rsidRDefault="00150255" w:rsidP="00D769B7">
      <w:pPr>
        <w:spacing w:after="0" w:line="240" w:lineRule="auto"/>
        <w:jc w:val="both"/>
      </w:pPr>
      <w:r w:rsidRPr="0024007B">
        <w:t>Finally, we perform an internal-external cross-validation of the models, using the clustering variable</w:t>
      </w:r>
      <w:r w:rsidR="00A71DFD">
        <w:t>,</w:t>
      </w:r>
      <w:r w:rsidRPr="0024007B">
        <w:t xml:space="preserve"> </w:t>
      </w:r>
      <w:r w:rsidRPr="0024007B">
        <w:rPr>
          <w:rFonts w:ascii="Courier New" w:hAnsi="Courier New" w:cs="Courier New"/>
        </w:rPr>
        <w:t>clust</w:t>
      </w:r>
      <w:r w:rsidRPr="0024007B">
        <w:t xml:space="preserve">. In a nutshell, we take one cluster out, use the remaining clusters to fit the models, and make predictions for the </w:t>
      </w:r>
      <w:r w:rsidR="00A71DFD" w:rsidRPr="0024007B">
        <w:t>left-out</w:t>
      </w:r>
      <w:r w:rsidRPr="0024007B">
        <w:t xml:space="preserve"> cluster. We then cycle </w:t>
      </w:r>
      <w:r w:rsidR="00D769B7" w:rsidRPr="0024007B">
        <w:t>through</w:t>
      </w:r>
      <w:r w:rsidRPr="0024007B">
        <w:t xml:space="preserve"> all clusters. </w:t>
      </w:r>
      <w:r w:rsidR="00EC3453" w:rsidRPr="0024007B">
        <w:t xml:space="preserve">At the end of the procedure, for each patient with complete data for all predictors, we have a single prediction. This prediction is obtained from models </w:t>
      </w:r>
      <w:r w:rsidR="00D769B7" w:rsidRPr="0024007B">
        <w:t xml:space="preserve">that were </w:t>
      </w:r>
      <w:r w:rsidR="00EC3453" w:rsidRPr="0024007B">
        <w:t>fit in patients in all other clusters</w:t>
      </w:r>
      <w:r w:rsidR="00D769B7" w:rsidRPr="0024007B">
        <w:t xml:space="preserve"> apart from the one the patient belonged to</w:t>
      </w:r>
      <w:r w:rsidR="00EC3453" w:rsidRPr="0024007B">
        <w:t xml:space="preserve">. </w:t>
      </w:r>
    </w:p>
    <w:p w14:paraId="1FD2FD8E" w14:textId="397B3C8B"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data.cont$clust)</w:t>
      </w:r>
    </w:p>
    <w:p w14:paraId="7C55F3A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clust &lt;- length(clusters) # 5 clusters in this example</w:t>
      </w:r>
    </w:p>
    <w:p w14:paraId="0870F09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in &lt;- data.leftout &lt;- list()</w:t>
      </w:r>
    </w:p>
    <w:p w14:paraId="6FCA76D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453E19D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reate the datasets</w:t>
      </w:r>
    </w:p>
    <w:p w14:paraId="7A71C07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clust){</w:t>
      </w:r>
    </w:p>
    <w:p w14:paraId="78F0948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i]]&lt;-data.cont[data.cont$clust!=clusters[i],]</w:t>
      </w:r>
    </w:p>
    <w:p w14:paraId="407DF09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lt;-data.cont[data.cont$clust==clusters[i],]</w:t>
      </w:r>
    </w:p>
    <w:p w14:paraId="3A8438C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mplete.index &lt;- complete.cases(data.leftout[[i]][,c(paste0("x", 1:5), "y")])</w:t>
      </w:r>
    </w:p>
    <w:p w14:paraId="7D824B2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 &lt;- data.leftout[[i]][complete.index,]</w:t>
      </w:r>
    </w:p>
    <w:p w14:paraId="0A893D5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E02A19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55FE3B8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 the data and fit the model</w:t>
      </w:r>
    </w:p>
    <w:p w14:paraId="153DA44D" w14:textId="568DC121"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78D4C8A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1623A99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 &lt;- regression.splines.CV &lt;- fit.gam.CV &lt;- fit.ridge.CV &lt;- list()</w:t>
      </w:r>
    </w:p>
    <w:p w14:paraId="712D8208"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rediction.ols &lt;- leftout.prediction.gam &lt;- leftout.prediction.ridge &lt;- list()</w:t>
      </w:r>
    </w:p>
    <w:p w14:paraId="79E262FD"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leftout.performance.ols &lt;- leftout.performance.gam &lt;- leftout.performance.ridge &lt;- list()</w:t>
      </w:r>
    </w:p>
    <w:p w14:paraId="7CFC8E4D"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7FEC0CB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clust){</w:t>
      </w:r>
    </w:p>
    <w:p w14:paraId="1DAFD1B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 &lt;- aregImpute(data=data.in[[i]], I(y)~x1+x2+I(x3)+I(x4)+I(x5), n.impute=n.impute, nk=3, match='closest')</w:t>
      </w:r>
    </w:p>
    <w:p w14:paraId="7D0D5D9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04CBD98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 (j in 1:n.impute){</w:t>
      </w:r>
    </w:p>
    <w:p w14:paraId="1B64ACB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impute.transcan(a, imputation=j, data=data.in[[i]], list.out=TRUE,</w:t>
      </w:r>
    </w:p>
    <w:p w14:paraId="0043BE4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FALSE, check=FALSE)</w:t>
      </w:r>
    </w:p>
    <w:p w14:paraId="41E8828A"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gression.splines.CV[[j]]&lt;- ols(y~rcs(x1,3)+rcs(x2,3)+x3+x4+x5,data=imputed[[j]]) </w:t>
      </w:r>
    </w:p>
    <w:p w14:paraId="0FE4B79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gam.CV[[j]] &lt;- gam(y ~ x3+x4+x5+s(x1)+s(x2), data = imputed[[j]])</w:t>
      </w:r>
    </w:p>
    <w:p w14:paraId="5462BF7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6B5916B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fSplined.x1 &lt;- as.data.frame(predict(bsMat.x1, imputed[[j]]$x1))</w:t>
      </w:r>
    </w:p>
    <w:p w14:paraId="53CA6C4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fSplined.x2 &lt;- as.data.frame(predict(bsMat.x2, imputed[[j]]$x2))</w:t>
      </w:r>
    </w:p>
    <w:p w14:paraId="17A910B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 &lt;- cbind(imputed[[j]]$y, imputed[[j]]$x3, imputed[[j]]$x4, imputed[[j]]$x5, dfSplined.x1, dfSplined.x2)</w:t>
      </w:r>
    </w:p>
    <w:p w14:paraId="4BF2773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lnames(imp) &lt;- c("y", "x3", "x4", "x5", paste0("V", as.character(1:(length(colnames(imp))-4))))</w:t>
      </w:r>
    </w:p>
    <w:p w14:paraId="2FD58C0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_glmnet &lt;- model.matrix(y ~ ., data = imp)</w:t>
      </w:r>
    </w:p>
    <w:p w14:paraId="2E69776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rPr>
        <w:t xml:space="preserve">    </w:t>
      </w:r>
      <w:r w:rsidRPr="0024007B">
        <w:rPr>
          <w:rFonts w:ascii="Courier New" w:hAnsi="Courier New" w:cs="Courier New"/>
          <w:sz w:val="20"/>
          <w:szCs w:val="20"/>
          <w:lang w:val="fr-CH"/>
        </w:rPr>
        <w:t>X &lt;- as.matrix(data_glmnet[,-1])</w:t>
      </w:r>
    </w:p>
    <w:p w14:paraId="1F159CB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1B2A794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477AFC8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vfit &lt;- cv.glmnet(X,Y,family = "gaussian", alpha=0,</w:t>
      </w:r>
    </w:p>
    <w:p w14:paraId="54374E5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68C5446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min &lt;- cvfit$lambda.min</w:t>
      </w:r>
    </w:p>
    <w:p w14:paraId="72DD493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fit.ridge.CV[[j]] &lt;- glmnet(X,Y,family = "gaussian", alpha=0, lambda = lambda.min)</w:t>
      </w:r>
    </w:p>
    <w:p w14:paraId="2E4E356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lang w:val="fr-CH"/>
        </w:rPr>
        <w:t xml:space="preserve">  </w:t>
      </w:r>
      <w:r w:rsidRPr="0024007B">
        <w:rPr>
          <w:rFonts w:ascii="Courier New" w:hAnsi="Courier New" w:cs="Courier New"/>
          <w:sz w:val="20"/>
          <w:szCs w:val="20"/>
        </w:rPr>
        <w:t>}</w:t>
      </w:r>
    </w:p>
    <w:p w14:paraId="0964288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272C68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rediction.ols[[i]] &lt;- prediction.ols(data.leftout[[i]], multiple.fit = regression.splines.CV)</w:t>
      </w:r>
    </w:p>
    <w:p w14:paraId="68366DC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rediction.gam[[i]] &lt;- prediction.gam(data.leftout[[i]], multiple.fit = fit.gam.CV)</w:t>
      </w:r>
    </w:p>
    <w:p w14:paraId="0B1E2B2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rediction.ridge[[i]] &lt;- prediction.ridge(data.leftout[[i]], multiple.fit = fit.ridge.CV)</w:t>
      </w:r>
    </w:p>
    <w:p w14:paraId="1F6987E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2E8F668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ols[[i]] &lt;- calculate_performance(data.leftout[[i]]$y, leftout.prediction.ols[[i]])</w:t>
      </w:r>
    </w:p>
    <w:p w14:paraId="4E5C6EE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gam[[i]] &lt;- calculate_performance(data.leftout[[i]]$y, leftout.prediction.gam[[i]])</w:t>
      </w:r>
    </w:p>
    <w:p w14:paraId="4B17806A"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ridge[[i]] &lt;- calculate_performance(data.leftout[[i]]$y, leftout.prediction.ridge[[i]])</w:t>
      </w:r>
    </w:p>
    <w:p w14:paraId="5FA63CF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F81F2E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erformance per cluster</w:t>
      </w:r>
    </w:p>
    <w:p w14:paraId="174F72F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ols</w:t>
      </w:r>
    </w:p>
    <w:p w14:paraId="5DFA1D4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gam</w:t>
      </w:r>
    </w:p>
    <w:p w14:paraId="5F4346A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ridge</w:t>
      </w:r>
    </w:p>
    <w:p w14:paraId="452FFF17" w14:textId="6D396312"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erformance aggregating all cluster</w:t>
      </w:r>
      <w:r w:rsidR="0086462F" w:rsidRPr="0024007B">
        <w:rPr>
          <w:rFonts w:ascii="Courier New" w:hAnsi="Courier New" w:cs="Courier New"/>
          <w:sz w:val="20"/>
          <w:szCs w:val="20"/>
        </w:rPr>
        <w:t>s</w:t>
      </w:r>
    </w:p>
    <w:p w14:paraId="5D59FEC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rediction.ols &lt;- do.call(c, leftout.prediction.ols)</w:t>
      </w:r>
    </w:p>
    <w:p w14:paraId="609007E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rediction.gam &lt;- do.call(c, leftout.prediction.gam)</w:t>
      </w:r>
    </w:p>
    <w:p w14:paraId="108D4E6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rediction.ridge &lt;- do.call(c, leftout.prediction.ridge)</w:t>
      </w:r>
    </w:p>
    <w:p w14:paraId="180521C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observed &lt;- do.call(rbind, data.leftout)$y</w:t>
      </w:r>
    </w:p>
    <w:p w14:paraId="17ECB14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cluster &lt;- do.call(rbind, data.leftout)$clust</w:t>
      </w:r>
    </w:p>
    <w:p w14:paraId="6E597AD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79CA244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ols &lt;- calculate_performance(IECV.observed, leftout.prediction.ols)</w:t>
      </w:r>
    </w:p>
    <w:p w14:paraId="5ADDBA9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gam &lt;- calculate_performance(IECV.observed, leftout.prediction.gam)</w:t>
      </w:r>
    </w:p>
    <w:p w14:paraId="074BF8C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ridge &lt;- calculate_performance(IECV.observed, leftout.prediction.ridge)</w:t>
      </w:r>
    </w:p>
    <w:p w14:paraId="63D1D5F5" w14:textId="7E4E28C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round(rbind(IECV.ols, IECV.gam, IECV.ridge), digits=2)</w:t>
      </w:r>
    </w:p>
    <w:p w14:paraId="5C8A8996"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MAE  MSE   R2</w:t>
      </w:r>
    </w:p>
    <w:p w14:paraId="49CD19A1"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ols   0.92 1.43 0.50</w:t>
      </w:r>
    </w:p>
    <w:p w14:paraId="5C5D2308"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gam   0.90 1.43 0.49</w:t>
      </w:r>
    </w:p>
    <w:p w14:paraId="794C26F9" w14:textId="7C15D92C"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ridge 0.96 1.49 0.46</w:t>
      </w:r>
    </w:p>
    <w:p w14:paraId="43A6D905" w14:textId="4C6D41B6" w:rsidR="005D5ED6" w:rsidRPr="0024007B" w:rsidRDefault="005D5ED6" w:rsidP="00A8704F">
      <w:pPr>
        <w:spacing w:after="0" w:line="240" w:lineRule="auto"/>
        <w:rPr>
          <w:lang w:val="en-GB"/>
        </w:rPr>
      </w:pPr>
      <w:r w:rsidRPr="0024007B">
        <w:rPr>
          <w:lang w:val="en-GB"/>
        </w:rPr>
        <w:t>Let us now plot</w:t>
      </w:r>
      <w:r w:rsidR="003B437D">
        <w:rPr>
          <w:lang w:val="en-GB"/>
        </w:rPr>
        <w:fldChar w:fldCharType="begin"/>
      </w:r>
      <w:r w:rsidR="003B437D">
        <w:rPr>
          <w:lang w:val="en-GB"/>
        </w:rPr>
        <w:instrText xml:space="preserve"> ADDIN ZOTERO_ITEM CSL_CITATION {"citationID":"CvrBdOCr","properties":{"formattedCitation":"\\super 10\\nosupersub{}","plainCitation":"10","noteIndex":0},"citationItems":[{"id":4868,"uris":["http://zotero.org/users/1675074/items/FE8X5SHI"],"itemData":{"id":4868,"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9,14]]},"issued":{"date-parts":[["2020",6,27]]}}}],"schema":"https://github.com/citation-style-language/schema/raw/master/csl-citation.json"} </w:instrText>
      </w:r>
      <w:r w:rsidR="003B437D">
        <w:rPr>
          <w:lang w:val="en-GB"/>
        </w:rPr>
        <w:fldChar w:fldCharType="separate"/>
      </w:r>
      <w:r w:rsidR="003B437D" w:rsidRPr="003B437D">
        <w:rPr>
          <w:szCs w:val="24"/>
          <w:vertAlign w:val="superscript"/>
        </w:rPr>
        <w:t>10</w:t>
      </w:r>
      <w:r w:rsidR="003B437D">
        <w:rPr>
          <w:lang w:val="en-GB"/>
        </w:rPr>
        <w:fldChar w:fldCharType="end"/>
      </w:r>
      <w:r w:rsidRPr="0024007B">
        <w:rPr>
          <w:lang w:val="en-GB"/>
        </w:rPr>
        <w:t xml:space="preserve"> results of the internal-external CV. </w:t>
      </w:r>
    </w:p>
    <w:p w14:paraId="174DEF9C"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4&lt;-ggplot(IECV,</w:t>
      </w:r>
    </w:p>
    <w:p w14:paraId="23EDFCA7"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leftout.prediction.ols, y=IECV.observed, color=cluster))+  geom_point(size=2)+ </w:t>
      </w:r>
    </w:p>
    <w:p w14:paraId="7C02695B"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0390CE56"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4)+ylim(-4,4) + theme(legend.position = "none")+</w:t>
      </w:r>
    </w:p>
    <w:p w14:paraId="65485989"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smooth(method=lm, se=F) +ylab("observed")</w:t>
      </w:r>
    </w:p>
    <w:p w14:paraId="239FC1A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42D3DD5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5&lt;-ggplot(IECV,</w:t>
      </w:r>
    </w:p>
    <w:p w14:paraId="54DEE749"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leftout.prediction.gam, y=IECV.observed, color=cluster))+  geom_point(size=2)+ </w:t>
      </w:r>
    </w:p>
    <w:p w14:paraId="065BBA7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080CD34E"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4)+ylim(-4,4) + theme(legend.position = "none")+</w:t>
      </w:r>
    </w:p>
    <w:p w14:paraId="6F12FEAC"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smooth(method=lm, se=F) +ylab("observed")</w:t>
      </w:r>
    </w:p>
    <w:p w14:paraId="46C0F42F"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736497E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6&lt;-ggplot(IECV,</w:t>
      </w:r>
    </w:p>
    <w:p w14:paraId="752430D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leftout.prediction.ridge, y=IECV.observed, color=cluster))+  geom_point(size=2)+ </w:t>
      </w:r>
    </w:p>
    <w:p w14:paraId="087188E3"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069D208B"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4,4)+ylim(-4,4)+geom_smooth(method=lm, se=F) +ylab("observed")</w:t>
      </w:r>
    </w:p>
    <w:p w14:paraId="54F6313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03C9DD3A"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ggpubr)</w:t>
      </w:r>
    </w:p>
    <w:p w14:paraId="230A5354" w14:textId="021C1468" w:rsidR="00A95AE9" w:rsidRPr="0024007B" w:rsidRDefault="00A95AE9" w:rsidP="00414A0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garrange(p4, p5, p6, ncol=3, common.legend = TRUE, legend="bottom")</w:t>
      </w:r>
    </w:p>
    <w:p w14:paraId="5A4E927B" w14:textId="3DDF44A4" w:rsidR="005D5ED6" w:rsidRPr="0024007B" w:rsidRDefault="005D5ED6" w:rsidP="005D5ED6">
      <w:pPr>
        <w:rPr>
          <w:lang w:val="en-GB"/>
        </w:rPr>
      </w:pPr>
      <w:r w:rsidRPr="0024007B">
        <w:rPr>
          <w:lang w:val="en-GB"/>
        </w:rPr>
        <w:t xml:space="preserve">Each point represents a patient, colours denote clusters. </w:t>
      </w:r>
    </w:p>
    <w:p w14:paraId="3E4F4772" w14:textId="23A3F794" w:rsidR="005D5ED6" w:rsidRPr="0024007B" w:rsidRDefault="00A95AE9" w:rsidP="00A8704F">
      <w:pPr>
        <w:jc w:val="center"/>
        <w:rPr>
          <w:lang w:val="en-GB"/>
        </w:rPr>
      </w:pPr>
      <w:r w:rsidRPr="0024007B">
        <w:rPr>
          <w:noProof/>
        </w:rPr>
        <w:drawing>
          <wp:inline distT="0" distB="0" distL="0" distR="0" wp14:anchorId="645DA0A9" wp14:editId="3970390A">
            <wp:extent cx="5731510" cy="3138805"/>
            <wp:effectExtent l="0" t="0" r="2540" b="444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731510" cy="3138805"/>
                    </a:xfrm>
                    <a:prstGeom prst="rect">
                      <a:avLst/>
                    </a:prstGeom>
                  </pic:spPr>
                </pic:pic>
              </a:graphicData>
            </a:graphic>
          </wp:inline>
        </w:drawing>
      </w:r>
    </w:p>
    <w:p w14:paraId="232958A9" w14:textId="7AC511EC" w:rsidR="00B63D73" w:rsidRPr="0024007B" w:rsidRDefault="00A95AE9" w:rsidP="0078631C">
      <w:pPr>
        <w:spacing w:after="0" w:line="240" w:lineRule="auto"/>
        <w:jc w:val="both"/>
        <w:rPr>
          <w:lang w:val="en-GB"/>
        </w:rPr>
      </w:pPr>
      <w:r w:rsidRPr="0024007B">
        <w:rPr>
          <w:lang w:val="en-GB"/>
        </w:rPr>
        <w:t xml:space="preserve">We see good </w:t>
      </w:r>
      <w:r w:rsidR="00B154EC" w:rsidRPr="0024007B">
        <w:rPr>
          <w:lang w:val="en-GB"/>
        </w:rPr>
        <w:t>calibration</w:t>
      </w:r>
      <w:r w:rsidR="005B7E74" w:rsidRPr="0024007B">
        <w:rPr>
          <w:lang w:val="en-GB"/>
        </w:rPr>
        <w:t xml:space="preserve"> overall</w:t>
      </w:r>
      <w:r w:rsidR="00B154EC" w:rsidRPr="0024007B">
        <w:rPr>
          <w:lang w:val="en-GB"/>
        </w:rPr>
        <w:t xml:space="preserve">. </w:t>
      </w:r>
      <w:r w:rsidR="002D4A4C" w:rsidRPr="0024007B">
        <w:rPr>
          <w:lang w:val="en-GB"/>
        </w:rPr>
        <w:t>Finally, we can look into the cluster-specific performance</w:t>
      </w:r>
      <w:r w:rsidR="0086462F" w:rsidRPr="0024007B">
        <w:rPr>
          <w:lang w:val="en-GB"/>
        </w:rPr>
        <w:t xml:space="preserve"> for a model</w:t>
      </w:r>
      <w:r w:rsidR="002D4A4C" w:rsidRPr="0024007B">
        <w:rPr>
          <w:lang w:val="en-GB"/>
        </w:rPr>
        <w:t>, e.g. aiming to identify patterns across clusters</w:t>
      </w:r>
    </w:p>
    <w:p w14:paraId="4D335BAD" w14:textId="5AE11275"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er.cluster.ols=matrix(leftout.performance.ols[[1]], nrow=1)</w:t>
      </w:r>
    </w:p>
    <w:p w14:paraId="4650D623"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i in 2: N.clust){</w:t>
      </w:r>
    </w:p>
    <w:p w14:paraId="2D05BF68" w14:textId="0DA16644"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per.cluster.ols=rbind(per.cluster.ols, matrix(leftout.performance.ols[[i]], nrow=1))}</w:t>
      </w:r>
    </w:p>
    <w:p w14:paraId="508CC941"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er.cluster.ols=data.frame(per.cluster.ols)</w:t>
      </w:r>
    </w:p>
    <w:p w14:paraId="44119F99"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olnames(per.cluster.ols)=c("MAE", "MSE", "R2")</w:t>
      </w:r>
    </w:p>
    <w:p w14:paraId="73249A61"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wnames(per.cluster.ols)=paste("cluster",clusters,":")</w:t>
      </w:r>
    </w:p>
    <w:p w14:paraId="1A8DE2E8" w14:textId="5E43675C" w:rsidR="002D4A4C"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per.cluster.ols, digits=2)</w:t>
      </w:r>
    </w:p>
    <w:p w14:paraId="1E47A72E"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MAE  MSE   R2</w:t>
      </w:r>
    </w:p>
    <w:p w14:paraId="3DE55BEA"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cluster 1 : 0.94 1.72 0.35</w:t>
      </w:r>
    </w:p>
    <w:p w14:paraId="23040670"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cluster 2 : 0.99 1.64 0.50</w:t>
      </w:r>
    </w:p>
    <w:p w14:paraId="6C77B5C6"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cluster 3 : 1.31 2.17 0.36</w:t>
      </w:r>
    </w:p>
    <w:p w14:paraId="47856AE2"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cluster 4 : 0.97 1.46 0.46</w:t>
      </w:r>
    </w:p>
    <w:p w14:paraId="347C60FA" w14:textId="646246FA" w:rsidR="00B63D73" w:rsidRPr="0024007B" w:rsidRDefault="0086462F" w:rsidP="006B12E3">
      <w:pPr>
        <w:shd w:val="clear" w:color="auto" w:fill="FFF2CC" w:themeFill="accent4" w:themeFillTint="33"/>
        <w:spacing w:after="0" w:line="240" w:lineRule="auto"/>
        <w:rPr>
          <w:rFonts w:eastAsiaTheme="majorEastAsia"/>
          <w:b/>
          <w:bCs/>
          <w:sz w:val="32"/>
          <w:szCs w:val="32"/>
          <w:lang w:val="en-GB"/>
        </w:rPr>
      </w:pPr>
      <w:r w:rsidRPr="0024007B">
        <w:rPr>
          <w:rFonts w:ascii="Courier New" w:hAnsi="Courier New" w:cs="Courier New"/>
          <w:b/>
          <w:bCs/>
          <w:sz w:val="20"/>
          <w:szCs w:val="20"/>
          <w:lang w:val="en-GB"/>
        </w:rPr>
        <w:t>cluster 5 : 0.56 0.52 0.82</w:t>
      </w:r>
      <w:r w:rsidR="00B63D73" w:rsidRPr="0024007B">
        <w:rPr>
          <w:b/>
          <w:bCs/>
          <w:lang w:val="en-GB"/>
        </w:rPr>
        <w:br w:type="page"/>
      </w:r>
    </w:p>
    <w:p w14:paraId="71A37A5E" w14:textId="36E626D4" w:rsidR="00B63D73" w:rsidRPr="0024007B" w:rsidRDefault="00B63D73" w:rsidP="00B63D73">
      <w:pPr>
        <w:pStyle w:val="Heading1"/>
        <w:rPr>
          <w:rFonts w:ascii="Times New Roman" w:hAnsi="Times New Roman" w:cs="Times New Roman"/>
          <w:b/>
          <w:bCs/>
          <w:color w:val="auto"/>
          <w:lang w:val="en-GB"/>
        </w:rPr>
      </w:pPr>
      <w:bookmarkStart w:id="12" w:name="_Toc163216015"/>
      <w:r w:rsidRPr="0024007B">
        <w:rPr>
          <w:rFonts w:ascii="Times New Roman" w:hAnsi="Times New Roman" w:cs="Times New Roman"/>
          <w:b/>
          <w:bCs/>
          <w:color w:val="auto"/>
          <w:lang w:val="en-GB"/>
        </w:rPr>
        <w:lastRenderedPageBreak/>
        <w:t>Example for binary outcome</w:t>
      </w:r>
      <w:r w:rsidR="00DB3ADA" w:rsidRPr="0024007B">
        <w:rPr>
          <w:rFonts w:ascii="Times New Roman" w:hAnsi="Times New Roman" w:cs="Times New Roman"/>
          <w:b/>
          <w:bCs/>
          <w:color w:val="auto"/>
          <w:lang w:val="en-GB"/>
        </w:rPr>
        <w:t>s</w:t>
      </w:r>
      <w:bookmarkEnd w:id="12"/>
    </w:p>
    <w:p w14:paraId="0CCA77CE" w14:textId="595D6035" w:rsidR="003E3A4F" w:rsidRPr="0024007B" w:rsidRDefault="003E3A4F" w:rsidP="00D73234">
      <w:pPr>
        <w:pStyle w:val="Heading2"/>
        <w:spacing w:before="120"/>
        <w:ind w:left="578" w:hanging="578"/>
        <w:rPr>
          <w:rFonts w:ascii="Times New Roman" w:hAnsi="Times New Roman" w:cs="Times New Roman"/>
          <w:i/>
          <w:iCs/>
          <w:color w:val="auto"/>
          <w:lang w:val="en-GB"/>
        </w:rPr>
      </w:pPr>
      <w:bookmarkStart w:id="13" w:name="_Toc163216016"/>
      <w:r w:rsidRPr="0024007B">
        <w:rPr>
          <w:rFonts w:ascii="Times New Roman" w:hAnsi="Times New Roman" w:cs="Times New Roman"/>
          <w:i/>
          <w:iCs/>
          <w:color w:val="auto"/>
          <w:lang w:val="en-GB"/>
        </w:rPr>
        <w:t>Simulate a toy example</w:t>
      </w:r>
      <w:bookmarkEnd w:id="13"/>
    </w:p>
    <w:p w14:paraId="15927FB0" w14:textId="40D87A54" w:rsidR="003E3A4F" w:rsidRPr="0024007B" w:rsidRDefault="00BE6AD0" w:rsidP="00D831A3">
      <w:pPr>
        <w:jc w:val="both"/>
        <w:rPr>
          <w:lang w:val="en-GB"/>
        </w:rPr>
      </w:pPr>
      <w:r w:rsidRPr="0024007B">
        <w:rPr>
          <w:lang w:val="en-GB"/>
        </w:rPr>
        <w:t xml:space="preserve">We will follow the methods of </w:t>
      </w:r>
      <w:r w:rsidR="003E3A4F" w:rsidRPr="0024007B">
        <w:rPr>
          <w:lang w:val="en-GB"/>
        </w:rPr>
        <w:t xml:space="preserve">Section </w:t>
      </w:r>
      <w:r w:rsidR="003E3A4F" w:rsidRPr="0024007B">
        <w:rPr>
          <w:lang w:val="en-GB"/>
        </w:rPr>
        <w:fldChar w:fldCharType="begin"/>
      </w:r>
      <w:r w:rsidR="003E3A4F" w:rsidRPr="0024007B">
        <w:rPr>
          <w:lang w:val="en-GB"/>
        </w:rPr>
        <w:instrText xml:space="preserve"> REF _Ref95219133 \r \h </w:instrText>
      </w:r>
      <w:r w:rsidR="008F2174" w:rsidRPr="0024007B">
        <w:rPr>
          <w:lang w:val="en-GB"/>
        </w:rPr>
        <w:instrText xml:space="preserve"> \* MERGEFORMAT </w:instrText>
      </w:r>
      <w:r w:rsidR="003E3A4F" w:rsidRPr="0024007B">
        <w:rPr>
          <w:lang w:val="en-GB"/>
        </w:rPr>
      </w:r>
      <w:r w:rsidR="003E3A4F" w:rsidRPr="0024007B">
        <w:rPr>
          <w:lang w:val="en-GB"/>
        </w:rPr>
        <w:fldChar w:fldCharType="separate"/>
      </w:r>
      <w:r w:rsidR="003E3A4F" w:rsidRPr="0024007B">
        <w:rPr>
          <w:lang w:val="en-GB"/>
        </w:rPr>
        <w:t>2.1</w:t>
      </w:r>
      <w:r w:rsidR="003E3A4F" w:rsidRPr="0024007B">
        <w:rPr>
          <w:lang w:val="en-GB"/>
        </w:rPr>
        <w:fldChar w:fldCharType="end"/>
      </w:r>
      <w:r w:rsidR="003E3A4F" w:rsidRPr="0024007B">
        <w:rPr>
          <w:lang w:val="en-GB"/>
        </w:rPr>
        <w:t xml:space="preserve"> to generate an example</w:t>
      </w:r>
      <w:r w:rsidRPr="0024007B">
        <w:rPr>
          <w:lang w:val="en-GB"/>
        </w:rPr>
        <w:t xml:space="preserve"> dataset</w:t>
      </w:r>
      <w:r w:rsidR="003E3A4F" w:rsidRPr="0024007B">
        <w:rPr>
          <w:lang w:val="en-GB"/>
        </w:rPr>
        <w:t>.</w:t>
      </w:r>
      <w:r w:rsidR="003E3A4F" w:rsidRPr="0024007B">
        <w:t xml:space="preserve"> </w:t>
      </w:r>
      <w:r w:rsidR="003E3A4F" w:rsidRPr="0024007B">
        <w:rPr>
          <w:lang w:val="en-GB"/>
        </w:rPr>
        <w:t>One difference is that here we generate for each patient the log-odds of an event using a linear model of the covariates, and from that we simulate the outcome using a Bernoulli distribution.</w:t>
      </w:r>
      <w:r w:rsidR="00D831A3" w:rsidRPr="0024007B">
        <w:rPr>
          <w:lang w:val="en-GB"/>
        </w:rPr>
        <w:t xml:space="preserve"> </w:t>
      </w:r>
    </w:p>
    <w:p w14:paraId="7C5838E2" w14:textId="282FC6E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emove(list=ls()) # empty memory</w:t>
      </w:r>
    </w:p>
    <w:p w14:paraId="5F8B361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et.seed(42) # the answer to life the universe and everything</w:t>
      </w:r>
    </w:p>
    <w:p w14:paraId="7AA6806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useful functions</w:t>
      </w:r>
    </w:p>
    <w:p w14:paraId="60988871"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ogit &lt;- function(x){log(x/(1-x))}</w:t>
      </w:r>
    </w:p>
    <w:p w14:paraId="56B74AAA"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expit &lt;- function(x){exp(x)/(1+exp(x))}</w:t>
      </w:r>
    </w:p>
    <w:p w14:paraId="50B8400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75C643CB"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simulate data</w:t>
      </w:r>
    </w:p>
    <w:p w14:paraId="5223A96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MASS)</w:t>
      </w:r>
    </w:p>
    <w:p w14:paraId="3D26823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 &lt;- 200</w:t>
      </w:r>
    </w:p>
    <w:p w14:paraId="095DB7B2"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6B5CE0FB"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igma &lt;- outer(1:10, 1:10, function(x,y) 0.5^abs(x-y)) #variance covariance matrix for covariates</w:t>
      </w:r>
    </w:p>
    <w:p w14:paraId="652FFBA9"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7CD6739C"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 &lt;- mvrnorm(N, rep(0,10), Sigma)</w:t>
      </w:r>
    </w:p>
    <w:p w14:paraId="4A1E131E"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3] &lt;- ifelse(x[,3] &gt; 0.5, 1, 0)</w:t>
      </w:r>
    </w:p>
    <w:p w14:paraId="7ED0520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4] &lt;- ifelse(x[,4] &gt; 0, 1, 0)</w:t>
      </w:r>
    </w:p>
    <w:p w14:paraId="18E767C7"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5] &lt;- cut(x[,5], breaks=c(-Inf, -1, 0, 1, Inf), labels = FALSE)</w:t>
      </w:r>
    </w:p>
    <w:p w14:paraId="00850EB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8] &lt;- ifelse(x[,8] &gt; 1, 0.5, 0)</w:t>
      </w:r>
    </w:p>
    <w:p w14:paraId="0B93538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9] &lt;- ifelse(x[,9] &gt; 1.5, 1, 0)</w:t>
      </w:r>
    </w:p>
    <w:p w14:paraId="2DF77CD1"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x[,10] &lt;- cut(x[,10], breaks=c(-Inf, -1, 0.5, 1, Inf), labels = FALSE)</w:t>
      </w:r>
    </w:p>
    <w:p w14:paraId="0A7C340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59E5E24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complete &lt;- data.frame(x)</w:t>
      </w:r>
    </w:p>
    <w:p w14:paraId="6326902D"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olnames(data.bin.complete) &lt;- c(paste0("x", 1:5), paste0("z", 1:5))</w:t>
      </w:r>
    </w:p>
    <w:p w14:paraId="5975F05A"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1C929D04" w14:textId="6C7C02D7" w:rsidR="007A0EA8"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ogit.py &lt;- with(data.bin.complete,-2+x1+0.2*x1^2+</w:t>
      </w:r>
    </w:p>
    <w:p w14:paraId="39EE6AA4" w14:textId="2D2F1E3E" w:rsidR="007A0EA8" w:rsidRPr="0024007B" w:rsidRDefault="007A0EA8" w:rsidP="006B12E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lang w:val="en-GB"/>
        </w:rPr>
        <w:t>0.3*x2+0.1*x2^2+0.2*(x3==2)+0.2*(x4==2)+0.2*(x5==2)-</w:t>
      </w:r>
      <w:r w:rsidR="00532E3A" w:rsidRPr="0024007B">
        <w:rPr>
          <w:rFonts w:ascii="Courier New" w:hAnsi="Courier New" w:cs="Courier New"/>
          <w:sz w:val="20"/>
          <w:szCs w:val="20"/>
        </w:rPr>
        <w:t xml:space="preserve">   </w:t>
      </w:r>
      <w:r w:rsidRPr="0024007B">
        <w:rPr>
          <w:rFonts w:ascii="Courier New" w:hAnsi="Courier New" w:cs="Courier New"/>
          <w:sz w:val="20"/>
          <w:szCs w:val="20"/>
          <w:lang w:val="en-GB"/>
        </w:rPr>
        <w:t>0.1*(x5==3)+0.2*(x5==4)+rnorm(N,0,0.1))</w:t>
      </w:r>
    </w:p>
    <w:p w14:paraId="0A7DE11C"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y &lt;- expit(logit.py)</w:t>
      </w:r>
    </w:p>
    <w:p w14:paraId="1A31A63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complete$y &lt;- rbinom(N,1,py)</w:t>
      </w:r>
    </w:p>
    <w:p w14:paraId="7DC385C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complete[,c(3:5, 8:10, 11)] &lt;- lapply(data.bin.complete[,c(3:5, 8:10, 11)], factor)</w:t>
      </w:r>
    </w:p>
    <w:p w14:paraId="50EFA9F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155822A7"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roduce missing data</w:t>
      </w:r>
    </w:p>
    <w:p w14:paraId="713623CD"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issing.matrix=matrix(0, nrow=nrow(data.bin.complete), ncol=ncol(data.bin.complete))</w:t>
      </w:r>
    </w:p>
    <w:p w14:paraId="4508661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issing.matrix=matrix(rbinom(length(missing.matrix),1, p=0.1), nrow=nrow(data.bin.complete))</w:t>
      </w:r>
    </w:p>
    <w:p w14:paraId="6E412225"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data.bin.complete</w:t>
      </w:r>
    </w:p>
    <w:p w14:paraId="53C7E292"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missing.matrix==1]=NA</w:t>
      </w:r>
    </w:p>
    <w:p w14:paraId="10707A59" w14:textId="46127236"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4CB45F34" w14:textId="784A9E2D" w:rsidR="007A0EA8" w:rsidRPr="0024007B" w:rsidRDefault="007A0EA8" w:rsidP="007A0EA8">
      <w:pPr>
        <w:spacing w:after="0" w:line="240" w:lineRule="auto"/>
        <w:jc w:val="both"/>
        <w:rPr>
          <w:lang w:val="en-GB"/>
        </w:rPr>
      </w:pPr>
      <w:r w:rsidRPr="0024007B">
        <w:rPr>
          <w:lang w:val="en-GB"/>
        </w:rPr>
        <w:t>Let us see the number of events in the dataset:</w:t>
      </w:r>
    </w:p>
    <w:p w14:paraId="1DBE2226" w14:textId="4920F554" w:rsidR="006B35E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table(data.bin$y)</w:t>
      </w:r>
    </w:p>
    <w:p w14:paraId="40A695F3"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6B12E3">
        <w:rPr>
          <w:rFonts w:ascii="Courier New" w:hAnsi="Courier New" w:cs="Courier New"/>
          <w:b/>
          <w:bCs/>
          <w:sz w:val="20"/>
          <w:szCs w:val="20"/>
          <w:lang w:val="en-GB"/>
        </w:rPr>
        <w:t xml:space="preserve">  0   1 </w:t>
      </w:r>
    </w:p>
    <w:p w14:paraId="3159C25E" w14:textId="51D34FFC"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6B12E3">
        <w:rPr>
          <w:rFonts w:ascii="Courier New" w:hAnsi="Courier New" w:cs="Courier New"/>
          <w:b/>
          <w:bCs/>
          <w:sz w:val="20"/>
          <w:szCs w:val="20"/>
          <w:lang w:val="en-GB"/>
        </w:rPr>
        <w:t>137  42</w:t>
      </w:r>
    </w:p>
    <w:p w14:paraId="43A1C428" w14:textId="45FDE6B8" w:rsidR="007A0EA8" w:rsidRPr="0024007B" w:rsidRDefault="007A0EA8" w:rsidP="007A0EA8">
      <w:pPr>
        <w:spacing w:after="0" w:line="240" w:lineRule="auto"/>
        <w:jc w:val="both"/>
        <w:rPr>
          <w:lang w:val="en-GB"/>
        </w:rPr>
      </w:pPr>
      <w:r w:rsidRPr="0024007B">
        <w:rPr>
          <w:lang w:val="en-GB"/>
        </w:rPr>
        <w:t xml:space="preserve">Obviously the dataset is very small (N=200) and with very few events; in real applications we would probably not use such a dataset to develop a model. However, we use it </w:t>
      </w:r>
      <w:r w:rsidR="00A71DFD" w:rsidRPr="0024007B">
        <w:rPr>
          <w:lang w:val="en-GB"/>
        </w:rPr>
        <w:t xml:space="preserve">here </w:t>
      </w:r>
      <w:r w:rsidRPr="0024007B">
        <w:rPr>
          <w:lang w:val="en-GB"/>
        </w:rPr>
        <w:t>for illustration purposes. Next, we create a clustering variable:</w:t>
      </w:r>
    </w:p>
    <w:p w14:paraId="2230CEB8"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reate a clustering variable</w:t>
      </w:r>
    </w:p>
    <w:p w14:paraId="45772430"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clust &lt;- factor(sample(1:5, size = N, replace = TRUE, prob = rep(0.2,5)))</w:t>
      </w:r>
    </w:p>
    <w:p w14:paraId="06B419E3"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data.bin &lt;- data.bin[order(data.cont$clust),]</w:t>
      </w:r>
    </w:p>
    <w:p w14:paraId="4651C1C7"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bin &lt;- data.bin[order(data.bin$clust),]</w:t>
      </w:r>
    </w:p>
    <w:p w14:paraId="0060E897" w14:textId="4983BE7E"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data.bin)</w:t>
      </w:r>
    </w:p>
    <w:p w14:paraId="795B98CE"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en-GB"/>
        </w:rPr>
        <w:t xml:space="preserve">           </w:t>
      </w:r>
      <w:r w:rsidRPr="006B12E3">
        <w:rPr>
          <w:rFonts w:ascii="Courier New" w:hAnsi="Courier New" w:cs="Courier New"/>
          <w:b/>
          <w:bCs/>
          <w:sz w:val="20"/>
          <w:szCs w:val="20"/>
          <w:lang w:val="fr-CH"/>
        </w:rPr>
        <w:t>x1         x2   x3 x4 x5         z1          z2  z3 z4 z5 y clust</w:t>
      </w:r>
    </w:p>
    <w:p w14:paraId="4A02152A"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11 -0.6914087 -1.2313564    0  0  1         NA  1.53889813   0  0  1 0     1</w:t>
      </w:r>
    </w:p>
    <w:p w14:paraId="4CF2CFB0"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21 -1.1537552  0.8313891    1  1  1         NA -0.18854078   0  0  2 0     1</w:t>
      </w:r>
    </w:p>
    <w:p w14:paraId="1A166E34"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0  0.9075665         NA    1  1  3  0.3859338 -0.60386017   0  0  2 0     1</w:t>
      </w:r>
    </w:p>
    <w:p w14:paraId="698E7D81"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1  0.5666889  0.4127938    0  0  1 -1.8668800 -0.07871549   0  0  4 0     1</w:t>
      </w:r>
    </w:p>
    <w:p w14:paraId="1A71BC0C"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2 -0.1716803  0.0967226    0  1  3 -0.3332295          NA   0  0  2 0     1</w:t>
      </w:r>
    </w:p>
    <w:p w14:paraId="542D3A7D" w14:textId="1847C758"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6  0.7355847  0.5791860 &lt;NA&gt;  0  4  0.6506267  0.88753494 0.5  1  2 1     1</w:t>
      </w:r>
    </w:p>
    <w:p w14:paraId="515F4FFF" w14:textId="68A67040" w:rsidR="003E3A4F" w:rsidRPr="0024007B" w:rsidRDefault="00820605" w:rsidP="003E3A4F">
      <w:pPr>
        <w:spacing w:after="0" w:line="240" w:lineRule="auto"/>
        <w:jc w:val="both"/>
        <w:rPr>
          <w:lang w:val="en-GB"/>
        </w:rPr>
      </w:pPr>
      <w:r w:rsidRPr="0024007B">
        <w:rPr>
          <w:lang w:val="en-GB"/>
        </w:rPr>
        <w:t>T</w:t>
      </w:r>
      <w:r w:rsidR="003E3A4F" w:rsidRPr="0024007B">
        <w:rPr>
          <w:lang w:val="en-GB"/>
        </w:rPr>
        <w:t>he true probability of an event for a new patient, according to the data generating mechanism:</w:t>
      </w:r>
    </w:p>
    <w:p w14:paraId="10A9E383" w14:textId="2910B4A3" w:rsidR="00820605" w:rsidRPr="0024007B" w:rsidRDefault="00820605" w:rsidP="00820605">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new.patient &lt;- </w:t>
      </w:r>
      <w:r w:rsidR="00D90634" w:rsidRPr="0024007B">
        <w:rPr>
          <w:rFonts w:ascii="Courier New" w:hAnsi="Courier New" w:cs="Courier New"/>
          <w:sz w:val="20"/>
          <w:szCs w:val="20"/>
          <w:lang w:val="fr-CH"/>
        </w:rPr>
        <w:t>new.patient &lt;- data.frame(x1=-0.3, x2=-0.5, x3=1, x4=1, x5=2)</w:t>
      </w:r>
    </w:p>
    <w:p w14:paraId="20FEFE81" w14:textId="44F6F41C" w:rsidR="00820605" w:rsidRPr="0024007B" w:rsidRDefault="00820605" w:rsidP="00820605">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ew.logit &lt;- with(new.patient,-2 +0.5*x1+0.1*x1^2+0.2*x2-0.05*x2^2+0.1*(x3==2)+0.2*(x4==2)+0.2*(x5==2)-0.1*(x5==3)+0.2*(x5==4))  # this is the true log odds</w:t>
      </w:r>
    </w:p>
    <w:p w14:paraId="3BFDA5B2" w14:textId="50FFC058" w:rsidR="003E3A4F" w:rsidRPr="0024007B" w:rsidRDefault="00820605" w:rsidP="00820605">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expit(new.logit)</w:t>
      </w:r>
    </w:p>
    <w:p w14:paraId="7E82D891" w14:textId="39401FEA" w:rsidR="00820605" w:rsidRPr="0024007B" w:rsidRDefault="00D90634"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1] 0.1124456</w:t>
      </w:r>
      <w:r w:rsidR="007A0EA8" w:rsidRPr="0024007B">
        <w:rPr>
          <w:rFonts w:ascii="Courier New" w:hAnsi="Courier New" w:cs="Courier New"/>
          <w:b/>
          <w:bCs/>
          <w:sz w:val="20"/>
          <w:szCs w:val="20"/>
          <w:lang w:val="en-GB"/>
        </w:rPr>
        <w:t xml:space="preserve"> </w:t>
      </w:r>
    </w:p>
    <w:p w14:paraId="4C14C476" w14:textId="77777777" w:rsidR="003E3A4F" w:rsidRPr="0024007B" w:rsidRDefault="003E3A4F" w:rsidP="00D73234">
      <w:pPr>
        <w:pStyle w:val="Heading2"/>
        <w:spacing w:before="120"/>
        <w:ind w:left="578" w:hanging="578"/>
        <w:rPr>
          <w:rFonts w:ascii="Times New Roman" w:hAnsi="Times New Roman" w:cs="Times New Roman"/>
          <w:i/>
          <w:iCs/>
          <w:color w:val="auto"/>
          <w:lang w:val="en-GB"/>
        </w:rPr>
      </w:pPr>
      <w:bookmarkStart w:id="14" w:name="_Toc163216017"/>
      <w:r w:rsidRPr="0024007B">
        <w:rPr>
          <w:rFonts w:ascii="Times New Roman" w:hAnsi="Times New Roman" w:cs="Times New Roman"/>
          <w:i/>
          <w:iCs/>
          <w:color w:val="auto"/>
          <w:lang w:val="en-GB"/>
        </w:rPr>
        <w:t>Perform multiple imputations</w:t>
      </w:r>
      <w:bookmarkEnd w:id="14"/>
    </w:p>
    <w:p w14:paraId="4422A80A" w14:textId="29E4D732" w:rsidR="00D73234" w:rsidRPr="0024007B" w:rsidRDefault="00D73234" w:rsidP="00D73234">
      <w:pPr>
        <w:spacing w:after="0" w:line="240" w:lineRule="auto"/>
        <w:rPr>
          <w:lang w:val="en-GB"/>
        </w:rPr>
      </w:pPr>
      <w:r w:rsidRPr="0024007B">
        <w:rPr>
          <w:lang w:val="en-GB"/>
        </w:rPr>
        <w:t>We can now perform the multiple imputations using the same code</w:t>
      </w:r>
      <w:r w:rsidR="00464AFF">
        <w:rPr>
          <w:lang w:val="en-GB"/>
        </w:rPr>
        <w:fldChar w:fldCharType="begin"/>
      </w:r>
      <w:r w:rsidR="003B437D">
        <w:rPr>
          <w:lang w:val="en-GB"/>
        </w:rPr>
        <w:instrText xml:space="preserve"> ADDIN ZOTERO_ITEM CSL_CITATION {"citationID":"ykGDE9la","properties":{"formattedCitation":"\\super 4\\nosupersub{}","plainCitation":"4","noteIndex":0},"citationItems":[{"id":4576,"uris":["http://zotero.org/users/1675074/items/HHQTZBVN"],"itemData":{"id":4576,"type":"software","abstract":"Contains many functions useful for data analysis, high-level graphics, utility operations, functions for computing sample size and power, simulation, importing and annotating datasets, imputing missing values, advanced table making, variable clustering, character string manipulation, conversion of R objects to LaTeX and html code, and recoding variables.","license":"GPL-2 | GPL-3 [expanded from: GPL (≥ 2)]","source":"R-Packages","title":"Hmisc: Harrell Miscellaneous","title-short":"Hmisc","URL":"https://CRAN.R-project.org/package=Hmisc","version":"4.6-0","author":[{"family":"Harrell","given":"Frank Jr"},{"family":"Dupont","given":"Charles"}],"accessed":{"date-parts":[["2022",1,26]]},"issued":{"date-parts":[["2021",10,7]]}}}],"schema":"https://github.com/citation-style-language/schema/raw/master/csl-citation.json"} </w:instrText>
      </w:r>
      <w:r w:rsidR="00464AFF">
        <w:rPr>
          <w:lang w:val="en-GB"/>
        </w:rPr>
        <w:fldChar w:fldCharType="separate"/>
      </w:r>
      <w:r w:rsidR="00464AFF" w:rsidRPr="00464AFF">
        <w:rPr>
          <w:szCs w:val="24"/>
          <w:vertAlign w:val="superscript"/>
        </w:rPr>
        <w:t>4</w:t>
      </w:r>
      <w:r w:rsidR="00464AFF">
        <w:rPr>
          <w:lang w:val="en-GB"/>
        </w:rPr>
        <w:fldChar w:fldCharType="end"/>
      </w:r>
      <w:r w:rsidRPr="0024007B">
        <w:rPr>
          <w:lang w:val="en-GB"/>
        </w:rPr>
        <w:t xml:space="preserve"> as in section </w:t>
      </w:r>
      <w:r w:rsidRPr="0024007B">
        <w:rPr>
          <w:lang w:val="en-GB"/>
        </w:rPr>
        <w:fldChar w:fldCharType="begin"/>
      </w:r>
      <w:r w:rsidRPr="0024007B">
        <w:rPr>
          <w:lang w:val="en-GB"/>
        </w:rPr>
        <w:instrText xml:space="preserve"> REF _Ref95219371 \r \h </w:instrText>
      </w:r>
      <w:r w:rsidR="008F2174" w:rsidRPr="0024007B">
        <w:rPr>
          <w:lang w:val="en-GB"/>
        </w:rPr>
        <w:instrText xml:space="preserve"> \* MERGEFORMAT </w:instrText>
      </w:r>
      <w:r w:rsidRPr="0024007B">
        <w:rPr>
          <w:lang w:val="en-GB"/>
        </w:rPr>
      </w:r>
      <w:r w:rsidRPr="0024007B">
        <w:rPr>
          <w:lang w:val="en-GB"/>
        </w:rPr>
        <w:fldChar w:fldCharType="separate"/>
      </w:r>
      <w:r w:rsidRPr="0024007B">
        <w:rPr>
          <w:lang w:val="en-GB"/>
        </w:rPr>
        <w:t>2.2</w:t>
      </w:r>
      <w:r w:rsidRPr="0024007B">
        <w:rPr>
          <w:lang w:val="en-GB"/>
        </w:rPr>
        <w:fldChar w:fldCharType="end"/>
      </w:r>
      <w:r w:rsidRPr="0024007B">
        <w:rPr>
          <w:lang w:val="en-GB"/>
        </w:rPr>
        <w:t>:</w:t>
      </w:r>
    </w:p>
    <w:p w14:paraId="647297D8" w14:textId="11AA188F"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Hmisc)</w:t>
      </w:r>
    </w:p>
    <w:p w14:paraId="1B3812F0"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impute &lt;- 10</w:t>
      </w:r>
    </w:p>
    <w:p w14:paraId="09BADADF" w14:textId="606B597A" w:rsidR="00D831A3" w:rsidRPr="0024007B" w:rsidRDefault="008F2174" w:rsidP="008F2174">
      <w:pPr>
        <w:shd w:val="clear" w:color="auto" w:fill="F2F2F2" w:themeFill="background1" w:themeFillShade="F2"/>
        <w:spacing w:after="0" w:line="240" w:lineRule="auto"/>
        <w:rPr>
          <w:noProof/>
        </w:rPr>
      </w:pPr>
      <w:r w:rsidRPr="0024007B">
        <w:rPr>
          <w:rFonts w:ascii="Courier New" w:hAnsi="Courier New" w:cs="Courier New"/>
          <w:sz w:val="20"/>
          <w:szCs w:val="20"/>
          <w:lang w:val="en-GB"/>
        </w:rPr>
        <w:t>a &lt;- aregImpute(data=data.bin, I(y)~x1+x2+I(x3)+I(x4)+I(x5)+z1+z2+z3+z4+z5</w:t>
      </w:r>
      <w:r w:rsidR="006B35E8" w:rsidRPr="0024007B">
        <w:rPr>
          <w:rFonts w:ascii="Courier New" w:hAnsi="Courier New" w:cs="Courier New"/>
          <w:sz w:val="20"/>
          <w:szCs w:val="20"/>
          <w:lang w:val="en-GB"/>
        </w:rPr>
        <w:t>+clust</w:t>
      </w:r>
      <w:r w:rsidR="00E54583" w:rsidRPr="0024007B">
        <w:rPr>
          <w:noProof/>
        </w:rPr>
        <w:t xml:space="preserve"> </w:t>
      </w:r>
    </w:p>
    <w:p w14:paraId="513B3004" w14:textId="7DC1AA9A"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n.impute=n.impute, nk=3, match='closest')</w:t>
      </w:r>
    </w:p>
    <w:p w14:paraId="66ADF772"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get imputed datasets</w:t>
      </w:r>
    </w:p>
    <w:p w14:paraId="3AFAC321"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mputed1=list()</w:t>
      </w:r>
    </w:p>
    <w:p w14:paraId="411CA659"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w:t>
      </w:r>
    </w:p>
    <w:p w14:paraId="6B70DF04" w14:textId="496D66B3" w:rsidR="00D7323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uted1[[i]] &lt;- impute.transcan(a, imputation=i, data=data.bin, list.out=TRUE,pr=FALSE, check=FALSE)}</w:t>
      </w:r>
    </w:p>
    <w:p w14:paraId="58DFDCFF" w14:textId="77777777" w:rsidR="00D73234" w:rsidRPr="0024007B" w:rsidRDefault="00D73234" w:rsidP="00D73234">
      <w:pPr>
        <w:pStyle w:val="Heading2"/>
        <w:spacing w:before="120"/>
        <w:ind w:left="578" w:hanging="578"/>
        <w:rPr>
          <w:rFonts w:ascii="Times New Roman" w:hAnsi="Times New Roman" w:cs="Times New Roman"/>
          <w:i/>
          <w:iCs/>
          <w:color w:val="auto"/>
          <w:lang w:val="en-GB"/>
        </w:rPr>
      </w:pPr>
      <w:bookmarkStart w:id="15" w:name="_Toc163216018"/>
      <w:r w:rsidRPr="0024007B">
        <w:rPr>
          <w:rFonts w:ascii="Times New Roman" w:hAnsi="Times New Roman" w:cs="Times New Roman"/>
          <w:i/>
          <w:iCs/>
          <w:color w:val="auto"/>
          <w:lang w:val="en-GB"/>
        </w:rPr>
        <w:t>Fit the competing prediction models</w:t>
      </w:r>
      <w:bookmarkEnd w:id="15"/>
    </w:p>
    <w:p w14:paraId="6B16EED0" w14:textId="7122373A" w:rsidR="00D73234" w:rsidRPr="0024007B" w:rsidRDefault="00420B62" w:rsidP="00A71DFD">
      <w:pPr>
        <w:spacing w:after="0" w:line="240" w:lineRule="auto"/>
        <w:jc w:val="both"/>
        <w:rPr>
          <w:lang w:val="en-GB"/>
        </w:rPr>
      </w:pPr>
      <w:r w:rsidRPr="0024007B">
        <w:rPr>
          <w:lang w:val="en-GB"/>
        </w:rPr>
        <w:t>Similar to</w:t>
      </w:r>
      <w:r w:rsidR="00D73234" w:rsidRPr="0024007B">
        <w:rPr>
          <w:lang w:val="en-GB"/>
        </w:rPr>
        <w:t xml:space="preserve"> the example of the continuous outcome, we provide code to fit three models. </w:t>
      </w:r>
      <w:r w:rsidRPr="0024007B">
        <w:rPr>
          <w:lang w:val="en-GB"/>
        </w:rPr>
        <w:t>First, a logistic regression with splines:</w:t>
      </w:r>
      <w:r w:rsidR="00464AFF">
        <w:rPr>
          <w:lang w:val="en-GB"/>
        </w:rPr>
        <w:fldChar w:fldCharType="begin"/>
      </w:r>
      <w:r w:rsidR="003B437D">
        <w:rPr>
          <w:lang w:val="en-GB"/>
        </w:rPr>
        <w:instrText xml:space="preserve"> ADDIN ZOTERO_ITEM CSL_CITATION {"citationID":"EwZaUaHz","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464AFF">
        <w:rPr>
          <w:lang w:val="en-GB"/>
        </w:rPr>
        <w:fldChar w:fldCharType="separate"/>
      </w:r>
      <w:r w:rsidR="00464AFF" w:rsidRPr="00464AFF">
        <w:rPr>
          <w:szCs w:val="24"/>
          <w:vertAlign w:val="superscript"/>
        </w:rPr>
        <w:t>5</w:t>
      </w:r>
      <w:r w:rsidR="00464AFF">
        <w:rPr>
          <w:lang w:val="en-GB"/>
        </w:rPr>
        <w:fldChar w:fldCharType="end"/>
      </w:r>
    </w:p>
    <w:p w14:paraId="3887E269" w14:textId="77777777"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rms)</w:t>
      </w:r>
    </w:p>
    <w:p w14:paraId="5005995B" w14:textId="77777777"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egression.splines&lt;-list()</w:t>
      </w:r>
    </w:p>
    <w:p w14:paraId="7F2BDAC0" w14:textId="7408714F"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  regression.splines[[i]]&lt;- lrm(y~rcs(x1,3)+rcs(x2,3)+x3+x4+x5, data=imputed1[[i]]) }</w:t>
      </w:r>
    </w:p>
    <w:p w14:paraId="5073EE4A" w14:textId="75964339" w:rsidR="00420B62" w:rsidRPr="0024007B" w:rsidRDefault="00420B62" w:rsidP="00420B62">
      <w:pPr>
        <w:spacing w:after="0" w:line="240" w:lineRule="auto"/>
        <w:rPr>
          <w:lang w:val="en-GB"/>
        </w:rPr>
      </w:pPr>
      <w:r w:rsidRPr="0024007B">
        <w:rPr>
          <w:lang w:val="en-GB"/>
        </w:rPr>
        <w:t>Let us plot the fitted splines</w:t>
      </w:r>
    </w:p>
    <w:p w14:paraId="05873EF8" w14:textId="2A38792E"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pl1&lt;-ggplot(data.frame(x1=seq(-3,3, 0.1), </w:t>
      </w:r>
    </w:p>
    <w:p w14:paraId="3087616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git.py=Predict(regression.splines[[i]], x1=seq(-3,3,0.1), x2=0, x3=1, x4=1, x5=2)$yhat), </w:t>
      </w:r>
    </w:p>
    <w:p w14:paraId="54B04D7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es(x=x1, y=logit.py)) + geom_smooth()</w:t>
      </w:r>
    </w:p>
    <w:p w14:paraId="0A9885AE"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
    <w:p w14:paraId="184D279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pl2&lt;-ggplot(data.frame(x2=seq(-3,3, 0.1), </w:t>
      </w:r>
    </w:p>
    <w:p w14:paraId="62F3F131"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git.py=Predict(regression.splines[[i]], x1=1, x2=seq(-3,3,0.1), x3=1, x4=1, x5=2)$yhat), </w:t>
      </w:r>
    </w:p>
    <w:p w14:paraId="4378C6E2"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es(x=x2, y=logit.py)) + geom_smooth()</w:t>
      </w:r>
    </w:p>
    <w:p w14:paraId="0B729D07"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
    <w:p w14:paraId="46FECF9D"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ridExtra)</w:t>
      </w:r>
    </w:p>
    <w:p w14:paraId="18B9E2B8" w14:textId="386F8B1C" w:rsidR="00D73234"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rid.arrange(spl1,spl2,ncol=2)</w:t>
      </w:r>
    </w:p>
    <w:p w14:paraId="0AED3DA3" w14:textId="5397ABF1" w:rsidR="00420B62" w:rsidRPr="0024007B" w:rsidRDefault="00FC16F5" w:rsidP="00420B62">
      <w:pPr>
        <w:spacing w:after="0" w:line="240" w:lineRule="auto"/>
        <w:jc w:val="center"/>
        <w:rPr>
          <w:rFonts w:ascii="Courier New" w:hAnsi="Courier New" w:cs="Courier New"/>
          <w:sz w:val="20"/>
          <w:szCs w:val="20"/>
          <w:lang w:val="en-GB"/>
        </w:rPr>
      </w:pPr>
      <w:r w:rsidRPr="0024007B">
        <w:rPr>
          <w:noProof/>
        </w:rPr>
        <w:lastRenderedPageBreak/>
        <w:drawing>
          <wp:inline distT="0" distB="0" distL="0" distR="0" wp14:anchorId="7CAC1AE2" wp14:editId="7A749D58">
            <wp:extent cx="3744261" cy="2494791"/>
            <wp:effectExtent l="0" t="0" r="8890"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6"/>
                    <a:stretch>
                      <a:fillRect/>
                    </a:stretch>
                  </pic:blipFill>
                  <pic:spPr>
                    <a:xfrm>
                      <a:off x="0" y="0"/>
                      <a:ext cx="3748973" cy="2497931"/>
                    </a:xfrm>
                    <a:prstGeom prst="rect">
                      <a:avLst/>
                    </a:prstGeom>
                  </pic:spPr>
                </pic:pic>
              </a:graphicData>
            </a:graphic>
          </wp:inline>
        </w:drawing>
      </w:r>
    </w:p>
    <w:p w14:paraId="32425672" w14:textId="1BD558EF" w:rsidR="00420B62" w:rsidRPr="0024007B" w:rsidRDefault="00420B62" w:rsidP="00420B62">
      <w:pPr>
        <w:spacing w:after="0" w:line="240" w:lineRule="auto"/>
        <w:jc w:val="center"/>
        <w:rPr>
          <w:rFonts w:ascii="Courier New" w:hAnsi="Courier New" w:cs="Courier New"/>
          <w:sz w:val="20"/>
          <w:szCs w:val="20"/>
          <w:lang w:val="en-GB"/>
        </w:rPr>
      </w:pPr>
    </w:p>
    <w:p w14:paraId="404CC6D6" w14:textId="0F1FE3E4" w:rsidR="00420B62" w:rsidRPr="0024007B" w:rsidRDefault="00420B62" w:rsidP="00420B62">
      <w:pPr>
        <w:spacing w:after="0" w:line="240" w:lineRule="auto"/>
        <w:rPr>
          <w:lang w:val="en-GB"/>
        </w:rPr>
      </w:pPr>
      <w:r w:rsidRPr="0024007B">
        <w:rPr>
          <w:lang w:val="en-GB"/>
        </w:rPr>
        <w:t>We can now use the fitted models (one per imputed dataset) to make predictions about new patients.</w:t>
      </w:r>
    </w:p>
    <w:p w14:paraId="3ABD3AB6" w14:textId="702A3AB5"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lr &lt;- function(new.patient, single.fit = NULL, multiple.fit = NULL){ </w:t>
      </w:r>
    </w:p>
    <w:p w14:paraId="02569D20"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4FD67E9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ygrid &lt;- expand.grid(k = 1:dim(new.patient)[1],i = 1:length(multiple.fit))  </w:t>
      </w:r>
    </w:p>
    <w:p w14:paraId="72C30F8B"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0382A2D"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i){ </w:t>
      </w:r>
    </w:p>
    <w:p w14:paraId="1424E65F" w14:textId="53221120"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ith(new.patient, Predict(multiple.fit[[i]], x1= x1[k], x2 = x2[k], x3= x3[k], x4= x4[k], x5= x5[k])$y)    }</w:t>
      </w:r>
    </w:p>
    <w:p w14:paraId="66A67418"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C0B5A8"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matrix(mapply(ff, mygrid$k, mygrid$i), </w:t>
      </w:r>
    </w:p>
    <w:p w14:paraId="6E05A7F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row = dim(new.patient)[1], ncol = length(multiple.fit))</w:t>
      </w:r>
    </w:p>
    <w:p w14:paraId="6A08FEC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w:t>
      </w:r>
    </w:p>
    <w:p w14:paraId="7622E88A"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is.null(single.fit)){</w:t>
      </w:r>
    </w:p>
    <w:p w14:paraId="343FE494"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w:t>
      </w:r>
    </w:p>
    <w:p w14:paraId="75EA2C0C" w14:textId="5CF7EDBD"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ith(new.patient, Predict(single.fit, x1= x1[k], x2 = x2[k], x3= x3[k], x4= x4[k], x5= x5[k])$y)    }</w:t>
      </w:r>
    </w:p>
    <w:p w14:paraId="6E1A42EF" w14:textId="2E6841D4"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sapply(1:dim(new.patient)[1], ff)  }</w:t>
      </w:r>
    </w:p>
    <w:p w14:paraId="4DC301BE" w14:textId="70B23782"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4D26A633" w14:textId="2CB98941" w:rsidR="00767CA1" w:rsidRPr="0024007B" w:rsidRDefault="00EB1EA0" w:rsidP="00EB1EA0">
      <w:pPr>
        <w:spacing w:after="0" w:line="240" w:lineRule="auto"/>
        <w:rPr>
          <w:lang w:val="en-GB"/>
        </w:rPr>
      </w:pPr>
      <w:r w:rsidRPr="0024007B">
        <w:rPr>
          <w:lang w:val="en-GB"/>
        </w:rPr>
        <w:t>The predicted probability of an event for the new patients created above is:</w:t>
      </w:r>
    </w:p>
    <w:p w14:paraId="4070CF28" w14:textId="1A312488" w:rsidR="00420B62" w:rsidRPr="0024007B" w:rsidRDefault="00EB1EA0"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xpit(prediction.lr(new.patient, multiple.fit = regression.splines))</w:t>
      </w:r>
    </w:p>
    <w:p w14:paraId="2A201658" w14:textId="70CD38D7" w:rsidR="00D90634" w:rsidRPr="006B12E3" w:rsidRDefault="00D90634"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6B12E3">
        <w:rPr>
          <w:rFonts w:ascii="Courier New" w:hAnsi="Courier New" w:cs="Courier New"/>
          <w:b/>
          <w:bCs/>
          <w:sz w:val="20"/>
          <w:szCs w:val="20"/>
          <w:lang w:val="en-GB"/>
        </w:rPr>
        <w:t xml:space="preserve">[1] 0.1941315 </w:t>
      </w:r>
    </w:p>
    <w:p w14:paraId="1A8BEB74" w14:textId="2B82591A" w:rsidR="00EB1EA0" w:rsidRPr="0024007B" w:rsidRDefault="00EB1EA0" w:rsidP="00EB1EA0">
      <w:pPr>
        <w:spacing w:after="0" w:line="240" w:lineRule="auto"/>
        <w:jc w:val="both"/>
        <w:rPr>
          <w:lang w:val="en-GB"/>
        </w:rPr>
      </w:pPr>
      <w:r w:rsidRPr="0024007B">
        <w:rPr>
          <w:lang w:val="en-GB"/>
        </w:rPr>
        <w:t xml:space="preserve">i.e. quite </w:t>
      </w:r>
      <w:r w:rsidR="00D90634" w:rsidRPr="0024007B">
        <w:rPr>
          <w:lang w:val="en-GB"/>
        </w:rPr>
        <w:t>far from</w:t>
      </w:r>
      <w:r w:rsidRPr="0024007B">
        <w:rPr>
          <w:lang w:val="en-GB"/>
        </w:rPr>
        <w:t xml:space="preserve"> the true</w:t>
      </w:r>
      <w:r w:rsidR="00C13900" w:rsidRPr="0024007B">
        <w:rPr>
          <w:lang w:val="en-GB"/>
        </w:rPr>
        <w:t xml:space="preserve"> probability given </w:t>
      </w:r>
      <w:r w:rsidRPr="0024007B">
        <w:rPr>
          <w:lang w:val="en-GB"/>
        </w:rPr>
        <w:t>above (0.1</w:t>
      </w:r>
      <w:r w:rsidR="00D90634" w:rsidRPr="0024007B">
        <w:rPr>
          <w:lang w:val="en-GB"/>
        </w:rPr>
        <w:t>1</w:t>
      </w:r>
      <w:r w:rsidRPr="0024007B">
        <w:rPr>
          <w:lang w:val="en-GB"/>
        </w:rPr>
        <w:t>). We can also calculate probabili</w:t>
      </w:r>
      <w:r w:rsidR="00C13900" w:rsidRPr="0024007B">
        <w:rPr>
          <w:lang w:val="en-GB"/>
        </w:rPr>
        <w:t>ty</w:t>
      </w:r>
      <w:r w:rsidRPr="0024007B">
        <w:rPr>
          <w:lang w:val="en-GB"/>
        </w:rPr>
        <w:t xml:space="preserve"> of an event for all patients with complete data in our dataset</w:t>
      </w:r>
      <w:r w:rsidR="00C13900" w:rsidRPr="0024007B">
        <w:rPr>
          <w:lang w:val="en-GB"/>
        </w:rPr>
        <w:t>, and show them in a histogram</w:t>
      </w:r>
      <w:r w:rsidRPr="0024007B">
        <w:rPr>
          <w:lang w:val="en-GB"/>
        </w:rPr>
        <w:t>:</w:t>
      </w:r>
    </w:p>
    <w:p w14:paraId="5301D8A4" w14:textId="098A06C4"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 &lt;- data.bin[complete.cases(data.bin[,c("x1","x2","x3","x4","x5","y")]),]</w:t>
      </w:r>
    </w:p>
    <w:p w14:paraId="08E0FD5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lr &lt;- prediction.lr(complete.data, multiple.fit = regression.splines) # these are patients with fully observed data</w:t>
      </w:r>
    </w:p>
    <w:p w14:paraId="3A63024A"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gplot(data.frame(p=expit(predicted.lr)), aes(x=p)) + </w:t>
      </w:r>
    </w:p>
    <w:p w14:paraId="55766D34" w14:textId="0F324C5F" w:rsidR="00420B62" w:rsidRPr="0024007B" w:rsidRDefault="00767CA1" w:rsidP="00420B6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histogram() + geom_histogram(color="black", fill="white")</w:t>
      </w:r>
    </w:p>
    <w:p w14:paraId="62C183B7" w14:textId="61A41697" w:rsidR="00420B62" w:rsidRPr="0024007B" w:rsidRDefault="00420B62" w:rsidP="006B4714">
      <w:pPr>
        <w:spacing w:after="0" w:line="240" w:lineRule="auto"/>
        <w:jc w:val="both"/>
        <w:rPr>
          <w:rFonts w:ascii="Courier New" w:hAnsi="Courier New" w:cs="Courier New"/>
          <w:sz w:val="20"/>
          <w:szCs w:val="20"/>
          <w:lang w:val="en-GB"/>
        </w:rPr>
      </w:pPr>
    </w:p>
    <w:p w14:paraId="38C4526F" w14:textId="245880F3" w:rsidR="00767CA1" w:rsidRPr="0024007B" w:rsidRDefault="00D90634" w:rsidP="00924A51">
      <w:pPr>
        <w:spacing w:after="0" w:line="240" w:lineRule="auto"/>
        <w:jc w:val="center"/>
        <w:rPr>
          <w:lang w:val="en-GB"/>
        </w:rPr>
      </w:pPr>
      <w:r w:rsidRPr="0024007B">
        <w:rPr>
          <w:noProof/>
        </w:rPr>
        <w:lastRenderedPageBreak/>
        <w:drawing>
          <wp:inline distT="0" distB="0" distL="0" distR="0" wp14:anchorId="7257C1B7" wp14:editId="7727CA09">
            <wp:extent cx="4152727" cy="2766951"/>
            <wp:effectExtent l="0" t="0" r="63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stretch>
                      <a:fillRect/>
                    </a:stretch>
                  </pic:blipFill>
                  <pic:spPr>
                    <a:xfrm>
                      <a:off x="0" y="0"/>
                      <a:ext cx="4155167" cy="2768577"/>
                    </a:xfrm>
                    <a:prstGeom prst="rect">
                      <a:avLst/>
                    </a:prstGeom>
                  </pic:spPr>
                </pic:pic>
              </a:graphicData>
            </a:graphic>
          </wp:inline>
        </w:drawing>
      </w:r>
    </w:p>
    <w:p w14:paraId="1B842BD0" w14:textId="236DA8F7" w:rsidR="006B4714" w:rsidRPr="0024007B" w:rsidRDefault="006B4714" w:rsidP="006B4714">
      <w:pPr>
        <w:spacing w:after="0" w:line="240" w:lineRule="auto"/>
        <w:rPr>
          <w:lang w:val="en-GB"/>
        </w:rPr>
      </w:pPr>
      <w:r w:rsidRPr="0024007B">
        <w:rPr>
          <w:lang w:val="en-GB"/>
        </w:rPr>
        <w:t>The second model is a GAM:</w:t>
      </w:r>
      <w:r w:rsidR="00464AFF">
        <w:rPr>
          <w:lang w:val="en-GB"/>
        </w:rPr>
        <w:fldChar w:fldCharType="begin"/>
      </w:r>
      <w:r w:rsidR="003B437D">
        <w:rPr>
          <w:lang w:val="en-GB"/>
        </w:rPr>
        <w:instrText xml:space="preserve"> ADDIN ZOTERO_ITEM CSL_CITATION {"citationID":"81X2WN6H","properties":{"formattedCitation":"\\super 7\\nosupersub{}","plainCitation":"7","noteIndex":0},"citationItems":[{"id":4578,"uris":["http://zotero.org/users/1675074/items/ULE6AVMI"],"itemData":{"id":4578,"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package=mgcv","version":"1.8-38","author":[{"family":"Wood","given":"Simon"}],"accessed":{"date-parts":[["2022",1,26]]},"issued":{"date-parts":[["2021",10,6]]}}}],"schema":"https://github.com/citation-style-language/schema/raw/master/csl-citation.json"} </w:instrText>
      </w:r>
      <w:r w:rsidR="00464AFF">
        <w:rPr>
          <w:lang w:val="en-GB"/>
        </w:rPr>
        <w:fldChar w:fldCharType="separate"/>
      </w:r>
      <w:r w:rsidR="00464AFF" w:rsidRPr="00464AFF">
        <w:rPr>
          <w:szCs w:val="24"/>
          <w:vertAlign w:val="superscript"/>
        </w:rPr>
        <w:t>7</w:t>
      </w:r>
      <w:r w:rsidR="00464AFF">
        <w:rPr>
          <w:lang w:val="en-GB"/>
        </w:rPr>
        <w:fldChar w:fldCharType="end"/>
      </w:r>
    </w:p>
    <w:p w14:paraId="36C0E9A3" w14:textId="59A58149"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gcv)</w:t>
      </w:r>
    </w:p>
    <w:p w14:paraId="21CFF1D3"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it.gam &lt;- list()</w:t>
      </w:r>
    </w:p>
    <w:p w14:paraId="417CFCC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w:t>
      </w:r>
    </w:p>
    <w:p w14:paraId="2525E77D" w14:textId="3D5DA0D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gam[[i]] &lt;- gam(y~x3+x4+x5+s(x1)+s(x2), data = imputed1[[i]], family=binomial)}</w:t>
      </w:r>
    </w:p>
    <w:p w14:paraId="3A2E6F9E"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
    <w:p w14:paraId="227CC5A2"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gam &lt;- function(new.patient, single.fit = NULL, multiple.fit = NULL){ </w:t>
      </w:r>
    </w:p>
    <w:p w14:paraId="25DA2FD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3E69FF08"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ygrid &lt;- expand.grid(k = 1:dim(new.patient)[1],i = 1:length(multiple.fit))</w:t>
      </w:r>
    </w:p>
    <w:p w14:paraId="0369AB0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7D2EC36"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i){ </w:t>
      </w:r>
    </w:p>
    <w:p w14:paraId="41BC7DBA"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gam(multiple.fit[[i]], newdata = new.patient[k,])  </w:t>
      </w:r>
    </w:p>
    <w:p w14:paraId="7730258E"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4EB75B9" w14:textId="1C42488A" w:rsidR="00F01696" w:rsidRPr="0024007B" w:rsidRDefault="00426DEC" w:rsidP="00F01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matrix(mapply(ff, mygrid$k, mygrid$i</w:t>
      </w:r>
    </w:p>
    <w:p w14:paraId="1810182B" w14:textId="44152504"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row = dim(new.patient)[1], ncol = length(multiple.fit))</w:t>
      </w:r>
    </w:p>
    <w:p w14:paraId="3C7BFAEB"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  </w:t>
      </w:r>
    </w:p>
    <w:p w14:paraId="7B55E64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is.null(single.fit)){</w:t>
      </w:r>
    </w:p>
    <w:p w14:paraId="29703AF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193C5D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 </w:t>
      </w:r>
    </w:p>
    <w:p w14:paraId="2D1A93D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gam(single.fit, newdata = new.patient[k,])  </w:t>
      </w:r>
    </w:p>
    <w:p w14:paraId="6FA66FC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1BFD5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sapply(1:dim(new.patient)[1], ff)</w:t>
      </w:r>
    </w:p>
    <w:p w14:paraId="4FD3B638"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07FC740" w14:textId="5F0100DD"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    </w:t>
      </w:r>
    </w:p>
    <w:p w14:paraId="210BC276"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0150FF5" w14:textId="7B2FA556" w:rsidR="00F01696" w:rsidRPr="0024007B" w:rsidRDefault="00F01696" w:rsidP="00F01696">
      <w:pPr>
        <w:spacing w:after="0" w:line="240" w:lineRule="auto"/>
        <w:rPr>
          <w:lang w:val="en-GB"/>
        </w:rPr>
      </w:pPr>
      <w:r w:rsidRPr="0024007B">
        <w:rPr>
          <w:lang w:val="en-GB"/>
        </w:rPr>
        <w:t>Predict in the complete dataset:</w:t>
      </w:r>
    </w:p>
    <w:p w14:paraId="5B2FE509" w14:textId="3A711A91"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ed.gam &lt;- prediction.gam(complete.data, multiple.fit = fit.gam) </w:t>
      </w:r>
    </w:p>
    <w:p w14:paraId="73D994EC" w14:textId="4F182AE2" w:rsidR="00F01696" w:rsidRPr="0024007B" w:rsidRDefault="00F01696" w:rsidP="00F01696">
      <w:pPr>
        <w:spacing w:after="0" w:line="240" w:lineRule="auto"/>
        <w:rPr>
          <w:rFonts w:ascii="Courier New" w:hAnsi="Courier New" w:cs="Courier New"/>
          <w:sz w:val="20"/>
          <w:szCs w:val="20"/>
        </w:rPr>
      </w:pPr>
      <w:r w:rsidRPr="0024007B">
        <w:rPr>
          <w:lang w:val="en-GB"/>
        </w:rPr>
        <w:t>Predict for a new patient:</w:t>
      </w:r>
    </w:p>
    <w:p w14:paraId="63E67AD3" w14:textId="5F3D6A80" w:rsidR="00C13900" w:rsidRPr="0024007B" w:rsidRDefault="00C13900"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xpit(prediction.gam(new.patient, multiple.fit = fit.gam))</w:t>
      </w:r>
    </w:p>
    <w:p w14:paraId="47B65555" w14:textId="76A38EB3" w:rsidR="00F01696" w:rsidRPr="0024007B" w:rsidRDefault="00D90634" w:rsidP="006B12E3">
      <w:pPr>
        <w:shd w:val="clear" w:color="auto" w:fill="FFF2CC" w:themeFill="accent4" w:themeFillTint="33"/>
        <w:spacing w:after="0" w:line="240" w:lineRule="auto"/>
        <w:jc w:val="both"/>
        <w:rPr>
          <w:rFonts w:ascii="Courier New" w:hAnsi="Courier New" w:cs="Courier New"/>
          <w:b/>
          <w:bCs/>
          <w:sz w:val="20"/>
          <w:szCs w:val="20"/>
        </w:rPr>
      </w:pPr>
      <w:r w:rsidRPr="0024007B">
        <w:rPr>
          <w:rFonts w:ascii="Courier New" w:hAnsi="Courier New" w:cs="Courier New"/>
          <w:b/>
          <w:bCs/>
          <w:sz w:val="20"/>
          <w:szCs w:val="20"/>
        </w:rPr>
        <w:t>[1] 0.1928841</w:t>
      </w:r>
    </w:p>
    <w:p w14:paraId="6D4C4548" w14:textId="7BA667CD" w:rsidR="006B4714" w:rsidRPr="0024007B" w:rsidRDefault="006B4714" w:rsidP="006B4714">
      <w:pPr>
        <w:spacing w:after="0" w:line="240" w:lineRule="auto"/>
        <w:rPr>
          <w:lang w:val="en-GB"/>
        </w:rPr>
      </w:pPr>
      <w:r w:rsidRPr="0024007B">
        <w:rPr>
          <w:lang w:val="en-GB"/>
        </w:rPr>
        <w:t xml:space="preserve">The third </w:t>
      </w:r>
      <w:r w:rsidR="00C13900" w:rsidRPr="0024007B">
        <w:rPr>
          <w:lang w:val="en-GB"/>
        </w:rPr>
        <w:t xml:space="preserve">model </w:t>
      </w:r>
      <w:r w:rsidRPr="0024007B">
        <w:rPr>
          <w:lang w:val="en-GB"/>
        </w:rPr>
        <w:t>is a ridge regression</w:t>
      </w:r>
      <w:r w:rsidR="00C13900" w:rsidRPr="0024007B">
        <w:rPr>
          <w:lang w:val="en-GB"/>
        </w:rPr>
        <w:t xml:space="preserve"> with only linear associations</w:t>
      </w:r>
      <w:r w:rsidRPr="0024007B">
        <w:rPr>
          <w:lang w:val="en-GB"/>
        </w:rPr>
        <w:t>:</w:t>
      </w:r>
    </w:p>
    <w:p w14:paraId="5CE47535" w14:textId="614800F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glmnet)</w:t>
      </w:r>
    </w:p>
    <w:p w14:paraId="43715BA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ambdas &lt;- 10^seq(2, -10, by = -0.3) </w:t>
      </w:r>
    </w:p>
    <w:p w14:paraId="384B2BCA"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it.ridge &lt;- list()</w:t>
      </w:r>
    </w:p>
    <w:p w14:paraId="251239E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w:t>
      </w:r>
    </w:p>
    <w:p w14:paraId="4744B48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imputed1[[i]] </w:t>
      </w:r>
    </w:p>
    <w:p w14:paraId="31CE75D0"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imp, data.frame(y, x1, x2, x3, x4, x5))</w:t>
      </w:r>
    </w:p>
    <w:p w14:paraId="588A6D1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model.matrix(y ~.,data = imp)</w:t>
      </w:r>
    </w:p>
    <w:p w14:paraId="51875AC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data_glmnet &lt;- data_glmnet[,-1]</w:t>
      </w:r>
    </w:p>
    <w:p w14:paraId="50B34FB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cbind(y = as.numeric(as.character(imp$y)), data_glmnet = data_glmnet)</w:t>
      </w:r>
    </w:p>
    <w:p w14:paraId="0A056F15"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as.matrix(data_glmnet[,-1])</w:t>
      </w:r>
    </w:p>
    <w:p w14:paraId="0D831F1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X)[3:4] &lt;- c("x3", "x4")</w:t>
      </w:r>
    </w:p>
    <w:p w14:paraId="7A4BAFF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data_glmnet[,1]</w:t>
      </w:r>
    </w:p>
    <w:p w14:paraId="7494ACEB" w14:textId="15AA5F42"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vfit &lt;- cv.glmnet(X,Y,family = "binomial",alpha=0, lambda = lambdas, nfolds=10)</w:t>
      </w:r>
    </w:p>
    <w:p w14:paraId="06BAAB6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min &lt;- cvfit$lambda.min</w:t>
      </w:r>
    </w:p>
    <w:p w14:paraId="424E8E5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ridge[[i]] &lt;- glmnet(X,Y,family = "binomial",alpha=0, lambda = lambda.min)</w:t>
      </w:r>
    </w:p>
    <w:p w14:paraId="5AB6BBF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F55432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p>
    <w:p w14:paraId="74FDFBE4"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predict for new patients</w:t>
      </w:r>
    </w:p>
    <w:p w14:paraId="4EB55A08"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rediction.ridge &lt;- function(new.patient, single.fit = NULL, multiple.fit = NULL){</w:t>
      </w:r>
    </w:p>
    <w:p w14:paraId="59AB050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f(!is.null(multiple.fit)){</w:t>
      </w:r>
    </w:p>
    <w:p w14:paraId="10ECA7A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ygrid &lt;- expand.grid(k = 1:dim(new.patient)[1],i = 1:length(multiple.fit))</w:t>
      </w:r>
    </w:p>
    <w:p w14:paraId="296F05C8" w14:textId="2F71AD7C"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i){ </w:t>
      </w:r>
    </w:p>
    <w:p w14:paraId="01E6D062" w14:textId="78DB44F0"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new.patient, data.frame(x1[k], x2[k], x3[k], x4[k], x52= x5[k]==2, x53= x5[k]==3, x54 = x5[k]==4))</w:t>
      </w:r>
    </w:p>
    <w:p w14:paraId="0ED4F06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3:7] &lt;- lapply(imp[,3:7], as.numeric)</w:t>
      </w:r>
    </w:p>
    <w:p w14:paraId="1A169C9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 &lt;- c(paste0("x",1:4), "x52", "x53", "x54")</w:t>
      </w:r>
    </w:p>
    <w:p w14:paraId="70825E8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multiple.fit[[i]], newx = as.matrix(imp))</w:t>
      </w:r>
    </w:p>
    <w:p w14:paraId="5470CBF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
    <w:p w14:paraId="064E8141"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_matrix &lt;- matrix(mapply(ff, mygrid$k, mygrid$i), </w:t>
      </w:r>
    </w:p>
    <w:p w14:paraId="0CC15403" w14:textId="0EF0ABB1"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nrow = dim(new.patient)[1], ncol = length(multiple.fit))</w:t>
      </w:r>
    </w:p>
    <w:p w14:paraId="6FC0AFCF"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apply(prediction_matrix, 1, mean)</w:t>
      </w:r>
    </w:p>
    <w:p w14:paraId="4E25854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else if(!is.null(single.fit)){</w:t>
      </w:r>
    </w:p>
    <w:p w14:paraId="10777A1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 </w:t>
      </w:r>
    </w:p>
    <w:p w14:paraId="5B80A4B1" w14:textId="4C0C79D3"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new.patient, data.frame(x1[k], x2[k], x3[k], x4[k], x52= x5[k]==2, x53= x5[k]==3, x54 = x5[k]==4))</w:t>
      </w:r>
    </w:p>
    <w:p w14:paraId="713B0B3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3:7] &lt;- lapply(imp[,3:7], as.numeric)</w:t>
      </w:r>
    </w:p>
    <w:p w14:paraId="012A32EC"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imp) &lt;- c(paste0("x",1:4), "x52", "x53", "x54")</w:t>
      </w:r>
    </w:p>
    <w:p w14:paraId="4AF0379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single.fit, newx = as.matrix(imp))</w:t>
      </w:r>
    </w:p>
    <w:p w14:paraId="7C925E7F"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64018F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sapply(1:dim(new.patient)[1], ff)</w:t>
      </w:r>
    </w:p>
    <w:p w14:paraId="340B564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1FA071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prediction)</w:t>
      </w:r>
    </w:p>
    <w:p w14:paraId="6C77BD9E" w14:textId="5FEEA54A" w:rsidR="006B4714"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57356D2" w14:textId="6970F8FB" w:rsidR="00F01696" w:rsidRPr="0024007B" w:rsidRDefault="00F01696" w:rsidP="00F01696">
      <w:pPr>
        <w:spacing w:after="0" w:line="240" w:lineRule="auto"/>
        <w:rPr>
          <w:lang w:val="en-GB"/>
        </w:rPr>
      </w:pPr>
      <w:r w:rsidRPr="0024007B">
        <w:rPr>
          <w:lang w:val="en-GB"/>
        </w:rPr>
        <w:t>Predict in the complete dataset:</w:t>
      </w:r>
    </w:p>
    <w:p w14:paraId="44D6A269" w14:textId="7D23CD6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ridge &lt;- prediction.ridge(complete.data, multiple.fit = fit.ridge)</w:t>
      </w:r>
    </w:p>
    <w:p w14:paraId="7921741A" w14:textId="77777777" w:rsidR="00F01696" w:rsidRPr="0024007B" w:rsidRDefault="00F01696" w:rsidP="00F01696">
      <w:pPr>
        <w:spacing w:after="0" w:line="240" w:lineRule="auto"/>
        <w:rPr>
          <w:rFonts w:ascii="Courier New" w:hAnsi="Courier New" w:cs="Courier New"/>
          <w:sz w:val="20"/>
          <w:szCs w:val="20"/>
        </w:rPr>
      </w:pPr>
      <w:r w:rsidRPr="0024007B">
        <w:rPr>
          <w:lang w:val="en-GB"/>
        </w:rPr>
        <w:t>Predict for a new patient:</w:t>
      </w:r>
    </w:p>
    <w:p w14:paraId="195D91CC" w14:textId="7317EB4C" w:rsidR="00C13900" w:rsidRPr="0024007B" w:rsidRDefault="00C13900" w:rsidP="00F01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xpit(prediction.ridge(new.patient, multiple.fit = fit.ridge))</w:t>
      </w:r>
    </w:p>
    <w:p w14:paraId="3C0C2788" w14:textId="0850D372" w:rsidR="00C13900" w:rsidRPr="0024007B" w:rsidRDefault="00D90634" w:rsidP="006B12E3">
      <w:pPr>
        <w:shd w:val="clear" w:color="auto" w:fill="FFF2CC" w:themeFill="accent4" w:themeFillTint="33"/>
        <w:spacing w:after="0" w:line="240" w:lineRule="auto"/>
        <w:rPr>
          <w:rFonts w:ascii="Courier New" w:hAnsi="Courier New" w:cs="Courier New"/>
          <w:b/>
          <w:bCs/>
          <w:sz w:val="20"/>
          <w:szCs w:val="20"/>
        </w:rPr>
      </w:pPr>
      <w:r w:rsidRPr="0024007B">
        <w:rPr>
          <w:rFonts w:ascii="Courier New" w:hAnsi="Courier New" w:cs="Courier New"/>
          <w:b/>
          <w:bCs/>
          <w:sz w:val="20"/>
          <w:szCs w:val="20"/>
        </w:rPr>
        <w:t>[1] 0.2303426</w:t>
      </w:r>
    </w:p>
    <w:p w14:paraId="4AF63FC1" w14:textId="64316209" w:rsidR="006B4714" w:rsidRPr="0024007B" w:rsidRDefault="006B4714" w:rsidP="006B4714">
      <w:pPr>
        <w:spacing w:after="0" w:line="240" w:lineRule="auto"/>
        <w:rPr>
          <w:lang w:val="en-GB"/>
        </w:rPr>
      </w:pPr>
      <w:r w:rsidRPr="0024007B">
        <w:rPr>
          <w:lang w:val="en-GB"/>
        </w:rPr>
        <w:t>Let us now compare the three predictions</w:t>
      </w:r>
      <w:r w:rsidR="00C13900" w:rsidRPr="0024007B">
        <w:rPr>
          <w:lang w:val="en-GB"/>
        </w:rPr>
        <w:t xml:space="preserve"> in the log-odds scale:</w:t>
      </w:r>
    </w:p>
    <w:p w14:paraId="03ACCD9A" w14:textId="44DCFA6D"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xislim1=c(-5,3)</w:t>
      </w:r>
    </w:p>
    <w:p w14:paraId="17584BD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1&lt;-ggplot(data.frame(predicted.gam=predicted.gam, predicted.lr=predicted.lr),</w:t>
      </w:r>
    </w:p>
    <w:p w14:paraId="31612D4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lr, y=predicted.gam))+  geom_point(size=1)+ </w:t>
      </w:r>
    </w:p>
    <w:p w14:paraId="7811BD0C"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5B8E7C87"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axislim1)+ylim(axislim1)</w:t>
      </w:r>
    </w:p>
    <w:p w14:paraId="044C3AF6"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p>
    <w:p w14:paraId="7B7EA2C4"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2&lt;-ggplot(data.frame(predicted.lr=predicted.lr, predicted.ridge=predicted.ridge),</w:t>
      </w:r>
    </w:p>
    <w:p w14:paraId="44372A45"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ridge, y=predicted.lr))+  geom_point(size=1)+ </w:t>
      </w:r>
    </w:p>
    <w:p w14:paraId="135D76A8"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geom_abline(intercept = 0, slope = 1, color="black",linetype="dashed", size=0.5)+</w:t>
      </w:r>
    </w:p>
    <w:p w14:paraId="039DB97E"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axislim1)+ylim(axislim1)</w:t>
      </w:r>
    </w:p>
    <w:p w14:paraId="54E1BB9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p>
    <w:p w14:paraId="72E56444"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3&lt;-ggplot(data.frame(predicted.gam=predicted.gam, predicted.ridge=predicted.ridge),</w:t>
      </w:r>
    </w:p>
    <w:p w14:paraId="6544868D"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es(x=predicted.ridge, y=predicted.gam))+  geom_point(size=1)+ </w:t>
      </w:r>
    </w:p>
    <w:p w14:paraId="10EAC73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 = 0, slope = 1, color="black",linetype="dashed", size=0.5)+</w:t>
      </w:r>
    </w:p>
    <w:p w14:paraId="19E8287F"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lim(axislim1)+ylim(axislim1)</w:t>
      </w:r>
    </w:p>
    <w:p w14:paraId="40D2CA77" w14:textId="7A66627B" w:rsidR="006B471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rid.arrange(p1, p2, p3, ncol=3)</w:t>
      </w:r>
    </w:p>
    <w:p w14:paraId="426C1837" w14:textId="46AA014C" w:rsidR="006B4714" w:rsidRPr="0024007B" w:rsidRDefault="00D90634" w:rsidP="00AC5B17">
      <w:pPr>
        <w:spacing w:after="0" w:line="240" w:lineRule="auto"/>
        <w:jc w:val="center"/>
        <w:rPr>
          <w:lang w:val="en-GB"/>
        </w:rPr>
      </w:pPr>
      <w:r w:rsidRPr="0024007B">
        <w:rPr>
          <w:noProof/>
        </w:rPr>
        <w:drawing>
          <wp:inline distT="0" distB="0" distL="0" distR="0" wp14:anchorId="03008852" wp14:editId="0BBFDE1E">
            <wp:extent cx="5731510" cy="1972945"/>
            <wp:effectExtent l="0" t="0" r="2540" b="825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8"/>
                    <a:stretch>
                      <a:fillRect/>
                    </a:stretch>
                  </pic:blipFill>
                  <pic:spPr>
                    <a:xfrm>
                      <a:off x="0" y="0"/>
                      <a:ext cx="5731510" cy="1972945"/>
                    </a:xfrm>
                    <a:prstGeom prst="rect">
                      <a:avLst/>
                    </a:prstGeom>
                  </pic:spPr>
                </pic:pic>
              </a:graphicData>
            </a:graphic>
          </wp:inline>
        </w:drawing>
      </w:r>
    </w:p>
    <w:p w14:paraId="7EC07AFD" w14:textId="7748ADAA" w:rsidR="00AC5B17" w:rsidRPr="0024007B" w:rsidRDefault="00AC5B17" w:rsidP="00AC5B17">
      <w:pPr>
        <w:spacing w:after="0" w:line="240" w:lineRule="auto"/>
        <w:jc w:val="both"/>
        <w:rPr>
          <w:b/>
          <w:bCs/>
          <w:lang w:val="en-GB"/>
        </w:rPr>
      </w:pPr>
      <w:r w:rsidRPr="0024007B">
        <w:rPr>
          <w:lang w:val="en-GB"/>
        </w:rPr>
        <w:t xml:space="preserve">We see similar predictions for </w:t>
      </w:r>
      <w:r w:rsidR="00552AD1" w:rsidRPr="0024007B">
        <w:rPr>
          <w:lang w:val="en-GB"/>
        </w:rPr>
        <w:t xml:space="preserve">logistic regression </w:t>
      </w:r>
      <w:r w:rsidRPr="0024007B">
        <w:rPr>
          <w:lang w:val="en-GB"/>
        </w:rPr>
        <w:t xml:space="preserve">and GAM, and </w:t>
      </w:r>
      <w:r w:rsidR="00D90634" w:rsidRPr="0024007B">
        <w:rPr>
          <w:lang w:val="en-GB"/>
        </w:rPr>
        <w:t>important</w:t>
      </w:r>
      <w:r w:rsidRPr="0024007B">
        <w:rPr>
          <w:lang w:val="en-GB"/>
        </w:rPr>
        <w:t xml:space="preserve"> differences with the predictions from ridge</w:t>
      </w:r>
      <w:r w:rsidR="00D90634" w:rsidRPr="0024007B">
        <w:rPr>
          <w:lang w:val="en-GB"/>
        </w:rPr>
        <w:t xml:space="preserve"> (wh</w:t>
      </w:r>
      <w:r w:rsidR="008023D8" w:rsidRPr="0024007B">
        <w:rPr>
          <w:lang w:val="en-GB"/>
        </w:rPr>
        <w:t>ich only included linear terms)</w:t>
      </w:r>
      <w:r w:rsidRPr="0024007B">
        <w:rPr>
          <w:lang w:val="en-GB"/>
        </w:rPr>
        <w:t xml:space="preserve">. </w:t>
      </w:r>
    </w:p>
    <w:p w14:paraId="393B3332" w14:textId="77777777" w:rsidR="00AC5B17" w:rsidRPr="0024007B" w:rsidRDefault="00AC5B17" w:rsidP="00AC5B17">
      <w:pPr>
        <w:pStyle w:val="Heading2"/>
        <w:spacing w:before="120" w:line="240" w:lineRule="auto"/>
        <w:ind w:left="578" w:hanging="578"/>
        <w:rPr>
          <w:rFonts w:ascii="Times New Roman" w:hAnsi="Times New Roman" w:cs="Times New Roman"/>
          <w:i/>
          <w:iCs/>
          <w:color w:val="auto"/>
          <w:lang w:val="en-GB"/>
        </w:rPr>
      </w:pPr>
      <w:bookmarkStart w:id="16" w:name="_Toc163216019"/>
      <w:r w:rsidRPr="0024007B">
        <w:rPr>
          <w:rFonts w:ascii="Times New Roman" w:hAnsi="Times New Roman" w:cs="Times New Roman"/>
          <w:i/>
          <w:iCs/>
          <w:color w:val="auto"/>
          <w:lang w:val="en-GB"/>
        </w:rPr>
        <w:t>Calculate apparent performance of the models</w:t>
      </w:r>
      <w:bookmarkEnd w:id="16"/>
    </w:p>
    <w:p w14:paraId="2B56B578" w14:textId="0BA349DF" w:rsidR="006B4714" w:rsidRPr="0024007B" w:rsidRDefault="00AC5B17" w:rsidP="006B4714">
      <w:pPr>
        <w:spacing w:after="0" w:line="240" w:lineRule="auto"/>
        <w:rPr>
          <w:lang w:val="en-GB"/>
        </w:rPr>
      </w:pPr>
      <w:r w:rsidRPr="0024007B">
        <w:rPr>
          <w:lang w:val="en-GB"/>
        </w:rPr>
        <w:t xml:space="preserve">For </w:t>
      </w:r>
      <w:r w:rsidRPr="00464AFF">
        <w:rPr>
          <w:lang w:val="en-GB"/>
        </w:rPr>
        <w:t xml:space="preserve">binary outcomes we need to assess performance in terms of </w:t>
      </w:r>
      <w:r w:rsidR="00233145" w:rsidRPr="00464AFF">
        <w:rPr>
          <w:lang w:val="en-GB"/>
        </w:rPr>
        <w:t>discrimination and calibration</w:t>
      </w:r>
      <w:r w:rsidR="00464AFF" w:rsidRPr="00464AFF">
        <w:rPr>
          <w:lang w:val="en-GB"/>
        </w:rPr>
        <w:t xml:space="preserve">. We will use the </w:t>
      </w:r>
      <w:r w:rsidR="00464AFF" w:rsidRPr="00464AFF">
        <w:rPr>
          <w:rFonts w:ascii="Courier New" w:hAnsi="Courier New" w:cs="Courier New"/>
          <w:b/>
          <w:bCs/>
          <w:lang w:val="en-GB"/>
        </w:rPr>
        <w:t>pROC</w:t>
      </w:r>
      <w:r w:rsidR="00464AFF" w:rsidRPr="00464AFF">
        <w:rPr>
          <w:lang w:val="en-GB"/>
        </w:rPr>
        <w:t xml:space="preserve"> package</w:t>
      </w:r>
      <w:r w:rsidR="00464AFF">
        <w:rPr>
          <w:lang w:val="en-GB"/>
        </w:rPr>
        <w:t>.</w:t>
      </w:r>
      <w:r w:rsidR="00464AFF">
        <w:rPr>
          <w:lang w:val="en-GB"/>
        </w:rPr>
        <w:fldChar w:fldCharType="begin"/>
      </w:r>
      <w:r w:rsidR="003B437D">
        <w:rPr>
          <w:lang w:val="en-GB"/>
        </w:rPr>
        <w:instrText xml:space="preserve"> ADDIN ZOTERO_ITEM CSL_CITATION {"citationID":"gAsAfbL6","properties":{"formattedCitation":"\\super 11\\nosupersub{}","plainCitation":"11","noteIndex":0},"citationItems":[{"id":3823,"uris":["http://zotero.org/groups/550611/items/JHVT4QAK"],"itemData":{"id":3823,"type":"article-journal","container-title":"BMC Bioinformatics","DOI":"10.1186/1471-2105-12-77","ISSN":"1471-2105","issue":"1","language":"en","page":"77","source":"CrossRef","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464AFF">
        <w:rPr>
          <w:lang w:val="en-GB"/>
        </w:rPr>
        <w:fldChar w:fldCharType="separate"/>
      </w:r>
      <w:r w:rsidR="003B437D" w:rsidRPr="003B437D">
        <w:rPr>
          <w:szCs w:val="24"/>
          <w:vertAlign w:val="superscript"/>
        </w:rPr>
        <w:t>11</w:t>
      </w:r>
      <w:r w:rsidR="00464AFF">
        <w:rPr>
          <w:lang w:val="en-GB"/>
        </w:rPr>
        <w:fldChar w:fldCharType="end"/>
      </w:r>
    </w:p>
    <w:p w14:paraId="31EA6FE1"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pROC)</w:t>
      </w:r>
    </w:p>
    <w:p w14:paraId="09D2CDA7"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auc.LR&lt;-auc(complete.data$y~predicted.LR)</w:t>
      </w:r>
    </w:p>
    <w:p w14:paraId="77283B02"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auc.gam&lt;-auc(complete.data$y~predicted.gam)</w:t>
      </w:r>
    </w:p>
    <w:p w14:paraId="5D6CB688"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auc.ridge&lt;-auc(complete.data$y~predicted.ridge)</w:t>
      </w:r>
    </w:p>
    <w:p w14:paraId="1AD8AD9F"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p>
    <w:p w14:paraId="2EA37485" w14:textId="6093A2C8"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alibration in the large</w:t>
      </w:r>
    </w:p>
    <w:p w14:paraId="4FB9E87C" w14:textId="3A3B4ACB"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complete.data$y=="1")</w:t>
      </w:r>
    </w:p>
    <w:p w14:paraId="0FB1274A" w14:textId="2700F0B8"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095238</w:t>
      </w:r>
    </w:p>
    <w:p w14:paraId="2A18B28B" w14:textId="2E762EF4"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expit(predicted.LR))</w:t>
      </w:r>
    </w:p>
    <w:p w14:paraId="06F4249B" w14:textId="71183127"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311552</w:t>
      </w:r>
    </w:p>
    <w:p w14:paraId="10863BA4" w14:textId="48229569"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expit(predicted.gam))</w:t>
      </w:r>
    </w:p>
    <w:p w14:paraId="71CABAE1" w14:textId="3B51B8CF"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329497</w:t>
      </w:r>
    </w:p>
    <w:p w14:paraId="08AABE73"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expit(predicted.ridge))</w:t>
      </w:r>
    </w:p>
    <w:p w14:paraId="1958FA47" w14:textId="680499E4" w:rsidR="000749E7"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3687317</w:t>
      </w:r>
    </w:p>
    <w:p w14:paraId="1390A6DC" w14:textId="30CA46B0" w:rsidR="008023D8" w:rsidRPr="0024007B" w:rsidRDefault="008023D8" w:rsidP="008023D8">
      <w:pPr>
        <w:spacing w:after="0" w:line="240" w:lineRule="auto"/>
        <w:rPr>
          <w:lang w:val="en-GB"/>
        </w:rPr>
      </w:pPr>
      <w:r w:rsidRPr="0024007B">
        <w:rPr>
          <w:lang w:val="en-GB"/>
        </w:rPr>
        <w:t>We see that the mean estimated event rate by ridge is quite off. Next, we fit calibration lines</w:t>
      </w:r>
      <w:r w:rsidR="00A71DFD">
        <w:rPr>
          <w:lang w:val="en-GB"/>
        </w:rPr>
        <w:t xml:space="preserve"> and calculate AUC</w:t>
      </w:r>
      <w:r w:rsidRPr="0024007B">
        <w:rPr>
          <w:lang w:val="en-GB"/>
        </w:rPr>
        <w:t>:</w:t>
      </w:r>
    </w:p>
    <w:p w14:paraId="6C1320C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alculate_performance2 &lt;- function(observed, predicted){</w:t>
      </w:r>
    </w:p>
    <w:p w14:paraId="073D0803" w14:textId="153E0E1D"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uc &lt;- auc(observed~predicted)</w:t>
      </w:r>
    </w:p>
    <w:p w14:paraId="16BFD51A" w14:textId="3FDFA21B"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lm.fit &lt;- summary(glm(observed~predicted, family = binomial))</w:t>
      </w:r>
    </w:p>
    <w:p w14:paraId="585F0F93"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calibration.intercept &lt;- glm.fit$coef[1,1]</w:t>
      </w:r>
    </w:p>
    <w:p w14:paraId="51E55F08"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alibration.slope &lt;- glm.fit$coef[2,1]</w:t>
      </w:r>
    </w:p>
    <w:p w14:paraId="677B8D92"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vec &lt;- c(auc, calibration.intercept, calibration.slope)</w:t>
      </w:r>
    </w:p>
    <w:p w14:paraId="09F307D0"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names(vec) &lt;- c("auc", "calibration intercept", "calibration slope")</w:t>
      </w:r>
    </w:p>
    <w:p w14:paraId="4B7F6E02"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return(vec)</w:t>
      </w:r>
    </w:p>
    <w:p w14:paraId="72AC2C73"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2321CEE"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678CB8B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pROC)</w:t>
      </w:r>
    </w:p>
    <w:p w14:paraId="1C963D2A"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lr &lt;- calculate_performance2(complete.data$y, predicted.lr)</w:t>
      </w:r>
    </w:p>
    <w:p w14:paraId="4AB5261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apparent.gam &lt;- calculate_performance2(complete.data$y, predicted.gam) </w:t>
      </w:r>
    </w:p>
    <w:p w14:paraId="2282EBD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ridge &lt;- calculate_performance2(complete.data$y, predicted.ridge)</w:t>
      </w:r>
    </w:p>
    <w:p w14:paraId="059C9527" w14:textId="015AC905" w:rsidR="006B4714" w:rsidRPr="0024007B" w:rsidRDefault="00671C07" w:rsidP="006F37E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rbind(apparent.lr, apparent.gam, apparent.ridge),2)</w:t>
      </w:r>
    </w:p>
    <w:p w14:paraId="5B7228B9"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auc calibration intercept calibration slope</w:t>
      </w:r>
    </w:p>
    <w:p w14:paraId="45912ADB"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apparent.lr    0.82                  0.05              1.22</w:t>
      </w:r>
    </w:p>
    <w:p w14:paraId="6D25F1BE"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apparent.gam   0.83                  0.08              1.28</w:t>
      </w:r>
    </w:p>
    <w:p w14:paraId="6EFFF45F"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apparent.ridge 0.80                 -0.83              1.49 </w:t>
      </w:r>
    </w:p>
    <w:p w14:paraId="3517F21B" w14:textId="6CD98E03" w:rsidR="00D35B86" w:rsidRPr="0024007B" w:rsidRDefault="00D35B86" w:rsidP="006B4714">
      <w:pPr>
        <w:spacing w:after="0" w:line="240" w:lineRule="auto"/>
        <w:rPr>
          <w:lang w:val="en-GB"/>
        </w:rPr>
      </w:pPr>
      <w:r w:rsidRPr="0024007B">
        <w:rPr>
          <w:lang w:val="en-GB"/>
        </w:rPr>
        <w:t xml:space="preserve">We can also assess performance using the </w:t>
      </w:r>
      <w:r w:rsidRPr="0024007B">
        <w:rPr>
          <w:rFonts w:ascii="Courier New" w:hAnsi="Courier New" w:cs="Courier New"/>
          <w:lang w:val="en-GB"/>
        </w:rPr>
        <w:t>val.prob</w:t>
      </w:r>
      <w:r w:rsidRPr="0024007B">
        <w:rPr>
          <w:lang w:val="en-GB"/>
        </w:rPr>
        <w:t xml:space="preserve"> function in </w:t>
      </w:r>
      <w:r w:rsidRPr="0024007B">
        <w:rPr>
          <w:rFonts w:ascii="Courier New" w:hAnsi="Courier New" w:cs="Courier New"/>
          <w:b/>
          <w:bCs/>
          <w:lang w:val="en-GB"/>
        </w:rPr>
        <w:t>rms</w:t>
      </w:r>
      <w:r w:rsidRPr="0024007B">
        <w:rPr>
          <w:lang w:val="en-GB"/>
        </w:rPr>
        <w:t>:</w:t>
      </w:r>
      <w:r w:rsidR="00464AFF">
        <w:rPr>
          <w:lang w:val="en-GB"/>
        </w:rPr>
        <w:fldChar w:fldCharType="begin"/>
      </w:r>
      <w:r w:rsidR="003B437D">
        <w:rPr>
          <w:lang w:val="en-GB"/>
        </w:rPr>
        <w:instrText xml:space="preserve"> ADDIN ZOTERO_ITEM CSL_CITATION {"citationID":"1pXDb7N1","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464AFF">
        <w:rPr>
          <w:lang w:val="en-GB"/>
        </w:rPr>
        <w:fldChar w:fldCharType="separate"/>
      </w:r>
      <w:r w:rsidR="00464AFF" w:rsidRPr="00464AFF">
        <w:rPr>
          <w:szCs w:val="24"/>
          <w:vertAlign w:val="superscript"/>
        </w:rPr>
        <w:t>5</w:t>
      </w:r>
      <w:r w:rsidR="00464AFF">
        <w:rPr>
          <w:lang w:val="en-GB"/>
        </w:rPr>
        <w:fldChar w:fldCharType="end"/>
      </w:r>
    </w:p>
    <w:p w14:paraId="45EF79D1" w14:textId="77777777"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val.prob(y=as.numeric(complete.data$y)-1,p=expit(predicted.LR))</w:t>
      </w:r>
    </w:p>
    <w:p w14:paraId="0F2131ED" w14:textId="77777777"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val.prob(y=as.numeric(complete.data$y)-1,p=expit(predicted.gam))</w:t>
      </w:r>
    </w:p>
    <w:p w14:paraId="62836D64" w14:textId="07851343"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val.prob(y=as.numeric(complete.data$y)-1,p=expit(predicted.ridge))</w:t>
      </w:r>
    </w:p>
    <w:p w14:paraId="7D4094F2" w14:textId="35FE0D0F" w:rsidR="006F37E4" w:rsidRPr="0024007B" w:rsidRDefault="00F14285" w:rsidP="006B4714">
      <w:pPr>
        <w:spacing w:after="0" w:line="240" w:lineRule="auto"/>
      </w:pPr>
      <w:r w:rsidRPr="0024007B">
        <w:t>Here is the plot for the first model</w:t>
      </w:r>
      <w:r w:rsidR="005B7E74" w:rsidRPr="0024007B">
        <w:t xml:space="preserve">, showing that </w:t>
      </w:r>
      <w:r w:rsidR="00A71DFD">
        <w:t>it</w:t>
      </w:r>
      <w:r w:rsidR="005B7E74" w:rsidRPr="0024007B">
        <w:t xml:space="preserve"> is </w:t>
      </w:r>
      <w:r w:rsidR="0072579E">
        <w:t>relatively well</w:t>
      </w:r>
      <w:r w:rsidR="005B7E74" w:rsidRPr="0024007B">
        <w:t xml:space="preserve"> calibrated. </w:t>
      </w:r>
    </w:p>
    <w:p w14:paraId="0ACEDB49" w14:textId="285F3653" w:rsidR="00F14285" w:rsidRPr="0024007B" w:rsidRDefault="00671C07" w:rsidP="00F14285">
      <w:pPr>
        <w:spacing w:after="0" w:line="240" w:lineRule="auto"/>
        <w:jc w:val="center"/>
      </w:pPr>
      <w:r w:rsidRPr="0024007B">
        <w:rPr>
          <w:noProof/>
        </w:rPr>
        <w:drawing>
          <wp:inline distT="0" distB="0" distL="0" distR="0" wp14:anchorId="67B3D495" wp14:editId="3EDD52D9">
            <wp:extent cx="5731510" cy="3385820"/>
            <wp:effectExtent l="0" t="0" r="254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9"/>
                    <a:stretch>
                      <a:fillRect/>
                    </a:stretch>
                  </pic:blipFill>
                  <pic:spPr>
                    <a:xfrm>
                      <a:off x="0" y="0"/>
                      <a:ext cx="5731510" cy="3385820"/>
                    </a:xfrm>
                    <a:prstGeom prst="rect">
                      <a:avLst/>
                    </a:prstGeom>
                  </pic:spPr>
                </pic:pic>
              </a:graphicData>
            </a:graphic>
          </wp:inline>
        </w:drawing>
      </w:r>
    </w:p>
    <w:p w14:paraId="31F2FD1F" w14:textId="15664E0C" w:rsidR="00D35B86" w:rsidRPr="0024007B" w:rsidRDefault="00D35B86" w:rsidP="006B4714">
      <w:pPr>
        <w:spacing w:after="0" w:line="240" w:lineRule="auto"/>
        <w:rPr>
          <w:lang w:val="en-GB"/>
        </w:rPr>
      </w:pPr>
      <w:r w:rsidRPr="0024007B">
        <w:rPr>
          <w:lang w:val="en-GB"/>
        </w:rPr>
        <w:t xml:space="preserve">Finally, here is alternative code for </w:t>
      </w:r>
      <w:r w:rsidR="00F14285" w:rsidRPr="0024007B">
        <w:rPr>
          <w:lang w:val="en-GB"/>
        </w:rPr>
        <w:t>obtaining</w:t>
      </w:r>
      <w:r w:rsidR="005B7E74" w:rsidRPr="0024007B">
        <w:rPr>
          <w:lang w:val="en-GB"/>
        </w:rPr>
        <w:t xml:space="preserve"> a </w:t>
      </w:r>
      <w:r w:rsidRPr="0024007B">
        <w:rPr>
          <w:lang w:val="en-GB"/>
        </w:rPr>
        <w:t>calibration plot</w:t>
      </w:r>
    </w:p>
    <w:p w14:paraId="1EC94234" w14:textId="21528BA2"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f.calibration &lt;- data.frame(y = complete.data$y, predicted.lr = expit(predicted.lr))</w:t>
      </w:r>
    </w:p>
    <w:p w14:paraId="29FD99B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groups &lt;- 10</w:t>
      </w:r>
    </w:p>
    <w:p w14:paraId="00FEA64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1 &lt;- quantile(df.calibration$predicted.lr, probs = seq(0, 1, 1/Ngroups))</w:t>
      </w:r>
    </w:p>
    <w:p w14:paraId="443D860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074B6FAC"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1&lt;-list()</w:t>
      </w:r>
    </w:p>
    <w:p w14:paraId="7407D01B"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groups) {</w:t>
      </w:r>
    </w:p>
    <w:p w14:paraId="403A5C12" w14:textId="77777777" w:rsidR="00885AC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1[[i]] &lt;- df.calibration[df.calibration$predicted.lr &gt;= d1[i] &amp; df.calibration$predicted.lr &lt; d1[i+1],] </w:t>
      </w:r>
    </w:p>
    <w:p w14:paraId="035D776F" w14:textId="0700AEB0"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33BB94FF"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3E4FD2E7"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redicted &lt;- observed &lt;- vector(mode = "numeric", length = Ngroups)</w:t>
      </w:r>
    </w:p>
    <w:p w14:paraId="175AC0B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groups) {</w:t>
      </w:r>
    </w:p>
    <w:p w14:paraId="0F9FC2F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ed[i] &lt;- mean(g1[[i]]$predicted.lr)</w:t>
      </w:r>
    </w:p>
    <w:p w14:paraId="665E71E0" w14:textId="77777777" w:rsidR="00885AC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bserved[i] &lt;- mean(g1[[i]]$y == 1)</w:t>
      </w:r>
    </w:p>
    <w:p w14:paraId="4F0C318D" w14:textId="19EAF8FB"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1D5C51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F5E4A9"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1 &lt;- data.frame(pred = predicted, obs = observed)</w:t>
      </w:r>
    </w:p>
    <w:p w14:paraId="1451E5D0"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gplot(dat1,aes(x=pred,y=obs))+geom_point(size=3,shape=20)+</w:t>
      </w:r>
    </w:p>
    <w:p w14:paraId="24EA1BCE"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bs(x="Predicted  from LR", y="Observed") +</w:t>
      </w:r>
    </w:p>
    <w:p w14:paraId="033F7C06" w14:textId="39425E4A" w:rsidR="00D35B86"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0,slope=1,color="black",linetype="dashed",size=0.7) + geom_smooth(method="lm",colour="blue",size=0.7) + theme(aspect.ratio=1)</w:t>
      </w:r>
    </w:p>
    <w:p w14:paraId="3836AB42" w14:textId="44512127" w:rsidR="00F14285" w:rsidRPr="0024007B" w:rsidRDefault="00671C07" w:rsidP="00F14285">
      <w:pPr>
        <w:jc w:val="center"/>
        <w:rPr>
          <w:rFonts w:ascii="Courier New" w:hAnsi="Courier New" w:cs="Courier New"/>
          <w:sz w:val="20"/>
          <w:szCs w:val="20"/>
          <w:lang w:val="en-GB"/>
        </w:rPr>
      </w:pPr>
      <w:r w:rsidRPr="0024007B">
        <w:rPr>
          <w:noProof/>
        </w:rPr>
        <w:lastRenderedPageBreak/>
        <w:drawing>
          <wp:inline distT="0" distB="0" distL="0" distR="0" wp14:anchorId="7771AD6E" wp14:editId="254A4B45">
            <wp:extent cx="4254500" cy="2513294"/>
            <wp:effectExtent l="0" t="0" r="0" b="190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0"/>
                    <a:stretch>
                      <a:fillRect/>
                    </a:stretch>
                  </pic:blipFill>
                  <pic:spPr>
                    <a:xfrm>
                      <a:off x="0" y="0"/>
                      <a:ext cx="4264429" cy="2519159"/>
                    </a:xfrm>
                    <a:prstGeom prst="rect">
                      <a:avLst/>
                    </a:prstGeom>
                  </pic:spPr>
                </pic:pic>
              </a:graphicData>
            </a:graphic>
          </wp:inline>
        </w:drawing>
      </w:r>
    </w:p>
    <w:p w14:paraId="3C801EA6" w14:textId="50FD8142" w:rsidR="006F37E4" w:rsidRPr="0024007B" w:rsidRDefault="006F37E4" w:rsidP="006B4714">
      <w:pPr>
        <w:pStyle w:val="Heading2"/>
        <w:spacing w:before="120" w:line="240" w:lineRule="auto"/>
        <w:ind w:left="578" w:hanging="578"/>
        <w:rPr>
          <w:rFonts w:ascii="Times New Roman" w:hAnsi="Times New Roman" w:cs="Times New Roman"/>
          <w:i/>
          <w:iCs/>
          <w:color w:val="auto"/>
          <w:lang w:val="en-GB"/>
        </w:rPr>
      </w:pPr>
      <w:bookmarkStart w:id="17" w:name="_Toc163216020"/>
      <w:r w:rsidRPr="0024007B">
        <w:rPr>
          <w:rFonts w:ascii="Times New Roman" w:hAnsi="Times New Roman" w:cs="Times New Roman"/>
          <w:i/>
          <w:iCs/>
          <w:color w:val="auto"/>
          <w:lang w:val="en-GB"/>
        </w:rPr>
        <w:t>Calculate optimism-corrected performance of the models</w:t>
      </w:r>
      <w:bookmarkEnd w:id="17"/>
    </w:p>
    <w:p w14:paraId="35939E5C" w14:textId="23CCEACC" w:rsidR="00D35B86" w:rsidRPr="0024007B" w:rsidRDefault="00D35B86" w:rsidP="0027318B">
      <w:pPr>
        <w:rPr>
          <w:lang w:val="en-GB"/>
        </w:rPr>
      </w:pPr>
      <w:r w:rsidRPr="0024007B">
        <w:rPr>
          <w:lang w:val="en-GB"/>
        </w:rPr>
        <w:t xml:space="preserve">We will use bootstrapping to obtain an optimism-corrected assessment of model performance, as we did in Section </w:t>
      </w:r>
      <w:r w:rsidRPr="0024007B">
        <w:rPr>
          <w:lang w:val="en-GB"/>
        </w:rPr>
        <w:fldChar w:fldCharType="begin"/>
      </w:r>
      <w:r w:rsidRPr="0024007B">
        <w:rPr>
          <w:lang w:val="en-GB"/>
        </w:rPr>
        <w:instrText xml:space="preserve"> REF _Ref95225082 \r \h </w:instrText>
      </w:r>
      <w:r w:rsidR="008F1452" w:rsidRPr="0024007B">
        <w:rPr>
          <w:lang w:val="en-GB"/>
        </w:rPr>
        <w:instrText xml:space="preserve"> \* MERGEFORMAT </w:instrText>
      </w:r>
      <w:r w:rsidRPr="0024007B">
        <w:rPr>
          <w:lang w:val="en-GB"/>
        </w:rPr>
      </w:r>
      <w:r w:rsidRPr="0024007B">
        <w:rPr>
          <w:lang w:val="en-GB"/>
        </w:rPr>
        <w:fldChar w:fldCharType="separate"/>
      </w:r>
      <w:r w:rsidRPr="0024007B">
        <w:rPr>
          <w:lang w:val="en-GB"/>
        </w:rPr>
        <w:t>2.5</w:t>
      </w:r>
      <w:r w:rsidRPr="0024007B">
        <w:rPr>
          <w:lang w:val="en-GB"/>
        </w:rPr>
        <w:fldChar w:fldCharType="end"/>
      </w:r>
      <w:r w:rsidRPr="0024007B">
        <w:rPr>
          <w:lang w:val="en-GB"/>
        </w:rPr>
        <w:t>:</w:t>
      </w:r>
    </w:p>
    <w:p w14:paraId="6C569CB0" w14:textId="2E94CD90"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ernal CV via bootstrapping -------------------</w:t>
      </w:r>
    </w:p>
    <w:p w14:paraId="51C604A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bootstrap in each multiply imputed dataset</w:t>
      </w:r>
    </w:p>
    <w:p w14:paraId="34AD1FC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bootstrap &lt;- 10</w:t>
      </w:r>
    </w:p>
    <w:p w14:paraId="70A82BF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lr.eachbootstrap &lt;- optimism.gam.eachbootstrap &lt;- optimism.ridge.eachbootstrap &lt;- matrix(NA, N.bootstrap, 3)</w:t>
      </w:r>
    </w:p>
    <w:p w14:paraId="7EAAADE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lr &lt;- optimism.gam &lt;- optimism.ridge &lt;- matrix(NA, n.impute, 3)</w:t>
      </w:r>
    </w:p>
    <w:p w14:paraId="74DEE37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25C9370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impute){</w:t>
      </w:r>
    </w:p>
    <w:p w14:paraId="334FF50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or(j in 1:N.bootstrap){</w:t>
      </w:r>
    </w:p>
    <w:p w14:paraId="495441AB" w14:textId="3645C138" w:rsidR="009E0ED9" w:rsidRPr="0024007B" w:rsidRDefault="009E0ED9" w:rsidP="00A71DFD">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sample &lt;- sample(length(imputed1[[i]]$y),replace = T) </w:t>
      </w:r>
    </w:p>
    <w:p w14:paraId="73AD53E4" w14:textId="460837FB"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create bootstrap sample</w:t>
      </w:r>
    </w:p>
    <w:p w14:paraId="5B7845D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boot &lt;- lapply(imputed1[[i]], function(x){x[boot.sample]}) </w:t>
      </w:r>
    </w:p>
    <w:p w14:paraId="301B43A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FF70F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fit spline model in bootstrap sample</w:t>
      </w:r>
    </w:p>
    <w:p w14:paraId="029E04B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gression.splines.boot&lt;- lrm(y~rcs(x1,3)+rcs(x2,3)+x3+x4+x5,data=imp.boot) </w:t>
      </w:r>
    </w:p>
    <w:p w14:paraId="03275E1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8512CA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fit gam model in bootstrap sample</w:t>
      </w:r>
    </w:p>
    <w:p w14:paraId="7D2B48D8"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gam.boot &lt;- gam(y~x3+x4+x5+s(x1)+s(x2), data = imp.boot, family = binomial)</w:t>
      </w:r>
    </w:p>
    <w:p w14:paraId="00968FE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2B1B8E4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fit ridge model in bootstrap sample</w:t>
      </w:r>
    </w:p>
    <w:p w14:paraId="5B2DE8D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imp.boot</w:t>
      </w:r>
    </w:p>
    <w:p w14:paraId="0B4AB4E0"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imp, data.frame(y, x1, x2, x3, x4, x5))</w:t>
      </w:r>
    </w:p>
    <w:p w14:paraId="4C099DB0"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model.matrix(y ~.,data = imp)</w:t>
      </w:r>
    </w:p>
    <w:p w14:paraId="27F3382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data_glmnet[,-1]</w:t>
      </w:r>
    </w:p>
    <w:p w14:paraId="38BD705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cbind(y = as.numeric(as.character(imp$y)), data_glmnet = data_glmnet)</w:t>
      </w:r>
    </w:p>
    <w:p w14:paraId="568B29A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as.matrix(data_glmnet[,-1])</w:t>
      </w:r>
    </w:p>
    <w:p w14:paraId="33C984B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X)[3:4] &lt;- c("x3", "x4")</w:t>
      </w:r>
    </w:p>
    <w:p w14:paraId="54F46DC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data_glmnet[,1]</w:t>
      </w:r>
    </w:p>
    <w:p w14:paraId="4023CE8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vfit &lt;- cv.glmnet(X,Y,family = "binomial",alpha=0,</w:t>
      </w:r>
    </w:p>
    <w:p w14:paraId="38B6A7B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 = lambdas, nfolds=10)</w:t>
      </w:r>
    </w:p>
    <w:p w14:paraId="524E25A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min &lt;- cvfit$lambda.min</w:t>
      </w:r>
    </w:p>
    <w:p w14:paraId="1B07344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ridge.boot &lt;- glmnet(X,Y,family = "binomial", alpha=0, lambda = lambda.min)</w:t>
      </w:r>
    </w:p>
    <w:p w14:paraId="7E6DAC5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5079349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predict in bootstrap</w:t>
      </w:r>
    </w:p>
    <w:p w14:paraId="54E3342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f1 &lt;- as.data.frame(do.call(cbind, lapply(imp.boot, function(x) {as.numeric(as.character(x))})))</w:t>
      </w:r>
    </w:p>
    <w:p w14:paraId="2B53EDC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DD65EBC"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lr &lt;- prediction.lr(f1, single.fit = regression.splines.boot)</w:t>
      </w:r>
    </w:p>
    <w:p w14:paraId="33FD31E8"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gam &lt;- prediction.gam(f1, single.fit = fit.gam.boot)</w:t>
      </w:r>
    </w:p>
    <w:p w14:paraId="1370626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ridge &lt;- prediction.ridge(f1, single.fit = fit.ridge.boot)</w:t>
      </w:r>
    </w:p>
    <w:p w14:paraId="597CE4E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7678FE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r.boot &lt;- calculate_performance2(f1$y, boot.prediction.lr)</w:t>
      </w:r>
    </w:p>
    <w:p w14:paraId="4B0833A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am.boot &lt;- calculate_performance2(f1$y, boot.prediction.gam)</w:t>
      </w:r>
    </w:p>
    <w:p w14:paraId="14B3A53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idge.boot &lt;- calculate_performance2(f1$y, boot.prediction.ridge)</w:t>
      </w:r>
    </w:p>
    <w:p w14:paraId="4AD5938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E8A9C5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predict in test data</w:t>
      </w:r>
    </w:p>
    <w:p w14:paraId="269D2CD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2 &lt;- as.data.frame(do.call(cbind, lapply(imputed1[[i]], function(x) {as.numeric(as.character(x))})))</w:t>
      </w:r>
    </w:p>
    <w:p w14:paraId="76CF2A5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lr &lt;- prediction.lr(f2, single.fit = regression.splines.boot)</w:t>
      </w:r>
    </w:p>
    <w:p w14:paraId="049963A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gam &lt;- prediction.gam(f2, single.fit = fit.gam.boot)</w:t>
      </w:r>
    </w:p>
    <w:p w14:paraId="0B9152F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ridge &lt;- prediction.ridge(f2, single.fit = fit.ridge.boot)</w:t>
      </w:r>
    </w:p>
    <w:p w14:paraId="612992C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2F067C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r.test &lt;- calculate_performance2(f2$y, test.prediction.lr)</w:t>
      </w:r>
    </w:p>
    <w:p w14:paraId="2BC94F4D"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am.test &lt;- calculate_performance2(f2$y, test.prediction.gam)</w:t>
      </w:r>
    </w:p>
    <w:p w14:paraId="64F3FDE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idge.test &lt;- calculate_performance2(f2$y, test.prediction.ridge)</w:t>
      </w:r>
    </w:p>
    <w:p w14:paraId="7F61A62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6030B27C"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lr.eachbootstrap[j,] &lt;- lr.boot - lr.test</w:t>
      </w:r>
    </w:p>
    <w:p w14:paraId="473C2A6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gam.eachbootstrap[j,] &lt;- gam.boot - gam.test</w:t>
      </w:r>
    </w:p>
    <w:p w14:paraId="6A342FD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ridge.eachbootstrap[j,] &lt;- ridge.boot - ridge.test</w:t>
      </w:r>
    </w:p>
    <w:p w14:paraId="6F1D788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58A55F7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lr[i,] &lt;- apply(optimism.lr.eachbootstrap, 2, mean)</w:t>
      </w:r>
    </w:p>
    <w:p w14:paraId="5B4CD18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gam[i,] &lt;- apply(optimism.gam.eachbootstrap, 2, mean)</w:t>
      </w:r>
    </w:p>
    <w:p w14:paraId="2D0E9B0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ridge[i,] &lt;- apply(optimism.ridge.eachbootstrap, 2, mean)</w:t>
      </w:r>
    </w:p>
    <w:p w14:paraId="245D5E5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CF8F57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int(paste0("imputation done: ", i))</w:t>
      </w:r>
    </w:p>
    <w:p w14:paraId="65ECAE9D"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43F3B09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6C9D4A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lr &lt;- apply(optimism.lr, 2, mean)</w:t>
      </w:r>
    </w:p>
    <w:p w14:paraId="37F1433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gam &lt;- apply(optimism.gam, 2, mean)</w:t>
      </w:r>
    </w:p>
    <w:p w14:paraId="3DADA38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optimism.ridge &lt;- apply(optimism.ridge, 2, mean)</w:t>
      </w:r>
    </w:p>
    <w:p w14:paraId="49672B2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15EEC74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lr &lt;- apparent.lr - mean.optimism.lr</w:t>
      </w:r>
    </w:p>
    <w:p w14:paraId="0460391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gam &lt;- apparent.gam - mean.optimism.gam</w:t>
      </w:r>
    </w:p>
    <w:p w14:paraId="7A7B5E6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ridge &lt;- apparent.ridge - mean.optimism.ridge</w:t>
      </w:r>
    </w:p>
    <w:p w14:paraId="6F9E884F" w14:textId="77777777" w:rsidR="009E0ED9" w:rsidRPr="0024007B" w:rsidRDefault="009E0ED9" w:rsidP="009E0ED9">
      <w:pPr>
        <w:shd w:val="clear" w:color="auto" w:fill="F2F2F2" w:themeFill="background1" w:themeFillShade="F2"/>
        <w:spacing w:after="0" w:line="240" w:lineRule="auto"/>
        <w:rPr>
          <w:rFonts w:ascii="Courier New" w:hAnsi="Courier New" w:cs="Courier New"/>
          <w:b/>
          <w:bCs/>
          <w:sz w:val="20"/>
          <w:szCs w:val="20"/>
          <w:lang w:val="en-GB"/>
        </w:rPr>
      </w:pPr>
      <w:r w:rsidRPr="0024007B">
        <w:rPr>
          <w:rFonts w:ascii="Courier New" w:hAnsi="Courier New" w:cs="Courier New"/>
          <w:sz w:val="20"/>
          <w:szCs w:val="20"/>
          <w:lang w:val="en-GB"/>
        </w:rPr>
        <w:t>round(rbind(optimism.corrected.lr, optimism.corrected.gam, optimism.corrected.ridge),2)</w:t>
      </w:r>
      <w:r w:rsidR="00123956" w:rsidRPr="0024007B">
        <w:rPr>
          <w:rFonts w:ascii="Courier New" w:hAnsi="Courier New" w:cs="Courier New"/>
          <w:b/>
          <w:bCs/>
          <w:sz w:val="20"/>
          <w:szCs w:val="20"/>
          <w:lang w:val="en-GB"/>
        </w:rPr>
        <w:t xml:space="preserve">   </w:t>
      </w:r>
    </w:p>
    <w:p w14:paraId="343E4133" w14:textId="09FDB743"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auc calibration intercept calibration slope</w:t>
      </w:r>
    </w:p>
    <w:p w14:paraId="53581765" w14:textId="77777777"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optimism.corrected.lr    0.78                 -0.17              1.00</w:t>
      </w:r>
    </w:p>
    <w:p w14:paraId="75865DAC" w14:textId="77777777"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optimism.corrected.gam   0.75                 -0.35              0.82</w:t>
      </w:r>
    </w:p>
    <w:p w14:paraId="475E86BC" w14:textId="13F499B1"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optimism.corrected.ridge 0.76                 -1.01              1.30</w:t>
      </w:r>
    </w:p>
    <w:p w14:paraId="29B8E1E3" w14:textId="77777777" w:rsidR="009E0ED9" w:rsidRPr="0024007B" w:rsidRDefault="009E0ED9" w:rsidP="009E0ED9">
      <w:pPr>
        <w:spacing w:after="0" w:line="240" w:lineRule="auto"/>
        <w:rPr>
          <w:rFonts w:ascii="Courier New" w:hAnsi="Courier New" w:cs="Courier New"/>
          <w:b/>
          <w:bCs/>
          <w:sz w:val="20"/>
          <w:szCs w:val="20"/>
          <w:lang w:val="en-GB"/>
        </w:rPr>
      </w:pPr>
    </w:p>
    <w:p w14:paraId="01D9FD35" w14:textId="49738EDD" w:rsidR="00123956" w:rsidRPr="0024007B" w:rsidRDefault="00123956" w:rsidP="0019133C">
      <w:pPr>
        <w:spacing w:after="0" w:line="240" w:lineRule="auto"/>
        <w:rPr>
          <w:lang w:val="en-GB"/>
        </w:rPr>
      </w:pPr>
      <w:r w:rsidRPr="0024007B">
        <w:rPr>
          <w:lang w:val="en-GB"/>
        </w:rPr>
        <w:t xml:space="preserve">Based on these results, </w:t>
      </w:r>
      <w:r w:rsidR="009E0ED9" w:rsidRPr="0024007B">
        <w:rPr>
          <w:lang w:val="en-GB"/>
        </w:rPr>
        <w:t>the logistic regression with splines model seems to be the best in both calibration and discrimination</w:t>
      </w:r>
      <w:r w:rsidRPr="0024007B">
        <w:rPr>
          <w:lang w:val="en-GB"/>
        </w:rPr>
        <w:t xml:space="preserve">. </w:t>
      </w:r>
    </w:p>
    <w:p w14:paraId="11A0E956" w14:textId="77777777" w:rsidR="00123956" w:rsidRPr="0024007B" w:rsidRDefault="00123956" w:rsidP="0019133C">
      <w:pPr>
        <w:pStyle w:val="Heading2"/>
        <w:spacing w:before="120" w:line="240" w:lineRule="auto"/>
        <w:ind w:left="578" w:hanging="578"/>
        <w:rPr>
          <w:rFonts w:ascii="Times New Roman" w:hAnsi="Times New Roman" w:cs="Times New Roman"/>
          <w:i/>
          <w:iCs/>
          <w:color w:val="auto"/>
          <w:lang w:val="en-GB"/>
        </w:rPr>
      </w:pPr>
      <w:bookmarkStart w:id="18" w:name="_Toc163216021"/>
      <w:r w:rsidRPr="0024007B">
        <w:rPr>
          <w:rFonts w:ascii="Times New Roman" w:hAnsi="Times New Roman" w:cs="Times New Roman"/>
          <w:i/>
          <w:iCs/>
          <w:color w:val="auto"/>
          <w:lang w:val="en-GB"/>
        </w:rPr>
        <w:t>Perform internal-external cross-validation</w:t>
      </w:r>
      <w:bookmarkEnd w:id="18"/>
    </w:p>
    <w:p w14:paraId="25719654" w14:textId="07586B54" w:rsidR="00123956" w:rsidRPr="0024007B" w:rsidRDefault="00123956" w:rsidP="0019133C">
      <w:pPr>
        <w:spacing w:after="0" w:line="240" w:lineRule="auto"/>
        <w:rPr>
          <w:lang w:val="en-GB"/>
        </w:rPr>
      </w:pPr>
      <w:r w:rsidRPr="0024007B">
        <w:rPr>
          <w:lang w:val="en-GB"/>
        </w:rPr>
        <w:t xml:space="preserve">We follow the procedures of Section </w:t>
      </w:r>
      <w:r w:rsidRPr="0024007B">
        <w:rPr>
          <w:lang w:val="en-GB"/>
        </w:rPr>
        <w:fldChar w:fldCharType="begin"/>
      </w:r>
      <w:r w:rsidRPr="0024007B">
        <w:rPr>
          <w:lang w:val="en-GB"/>
        </w:rPr>
        <w:instrText xml:space="preserve"> REF _Ref95290119 \r \h </w:instrText>
      </w:r>
      <w:r w:rsidR="008F1452" w:rsidRPr="0024007B">
        <w:rPr>
          <w:lang w:val="en-GB"/>
        </w:rPr>
        <w:instrText xml:space="preserve"> \* MERGEFORMAT </w:instrText>
      </w:r>
      <w:r w:rsidRPr="0024007B">
        <w:rPr>
          <w:lang w:val="en-GB"/>
        </w:rPr>
      </w:r>
      <w:r w:rsidRPr="0024007B">
        <w:rPr>
          <w:lang w:val="en-GB"/>
        </w:rPr>
        <w:fldChar w:fldCharType="separate"/>
      </w:r>
      <w:r w:rsidRPr="0024007B">
        <w:rPr>
          <w:lang w:val="en-GB"/>
        </w:rPr>
        <w:t>2.6</w:t>
      </w:r>
      <w:r w:rsidRPr="0024007B">
        <w:rPr>
          <w:lang w:val="en-GB"/>
        </w:rPr>
        <w:fldChar w:fldCharType="end"/>
      </w:r>
      <w:r w:rsidRPr="0024007B">
        <w:rPr>
          <w:lang w:val="en-GB"/>
        </w:rPr>
        <w:t>:</w:t>
      </w:r>
    </w:p>
    <w:p w14:paraId="3A7F6951" w14:textId="09E59C36"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ernal-external CV -------------------</w:t>
      </w:r>
    </w:p>
    <w:p w14:paraId="44F81EB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lusters &lt;- unique(data.bin$clust)</w:t>
      </w:r>
    </w:p>
    <w:p w14:paraId="7DC0427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clust &lt;- length(clusters) # 5 clusters in this example</w:t>
      </w:r>
    </w:p>
    <w:p w14:paraId="53C23767"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data.in &lt;- data.leftout &lt;- list()</w:t>
      </w:r>
    </w:p>
    <w:p w14:paraId="5CD44D8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57AFD99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reate the datasets</w:t>
      </w:r>
    </w:p>
    <w:p w14:paraId="103C292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i in 1:N.clust){</w:t>
      </w:r>
    </w:p>
    <w:p w14:paraId="6F02FA0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in[[i]]&lt;-data.bin[data.bin$clust!=clusters[i],]</w:t>
      </w:r>
    </w:p>
    <w:p w14:paraId="603EE85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leftout[[i]]&lt;-data.bin[data.bin$clust==clusters[i],]</w:t>
      </w:r>
    </w:p>
    <w:p w14:paraId="6864069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mplete.index &lt;- complete.cases(data.leftout[[i]][,c(paste0("x", 1:5), "y")])</w:t>
      </w:r>
    </w:p>
    <w:p w14:paraId="605D45B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leftout[[i]] &lt;- data.leftout[[i]][complete.index,] </w:t>
      </w:r>
    </w:p>
    <w:p w14:paraId="7548512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725F011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41B8BB3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impute &lt;- 10</w:t>
      </w:r>
    </w:p>
    <w:p w14:paraId="66F34FA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1F437A4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mputed &lt;- regression.splines.CV &lt;- fit.gam.CV &lt;- fit.ridge.CV &lt;- list()</w:t>
      </w:r>
    </w:p>
    <w:p w14:paraId="7AB5FF7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rediction.lr &lt;- leftout.prediction.gam &lt;- leftout.prediction.ridge &lt;- list()</w:t>
      </w:r>
    </w:p>
    <w:p w14:paraId="3316F2C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erformance.lr &lt;- leftout.performance.gam &lt;- leftout.performance.ridge &lt;- list()</w:t>
      </w:r>
    </w:p>
    <w:p w14:paraId="126D18C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E5D867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i in 1:N.clust){</w:t>
      </w:r>
    </w:p>
    <w:p w14:paraId="64FCE8E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 &lt;- aregImpute(data=data.in[[i]], I(y)~x1+x2+I(x3)+I(x4)+I(x5), n.impute=n.impute, nk=3, match='closest')</w:t>
      </w:r>
    </w:p>
    <w:p w14:paraId="557F1BF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860A1D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or (j in 1:n.impute){</w:t>
      </w:r>
    </w:p>
    <w:p w14:paraId="4ABCAF24" w14:textId="48A67DC3"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uted[[j]] &lt;- impute.transcan(a, imputation=j, data=data.in[[i]], list.out=TRUE, pr=FALSE, check=FALSE)</w:t>
      </w:r>
    </w:p>
    <w:p w14:paraId="4397DD9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gression.splines.CV[[j]]&lt;- lrm(y~rcs(x1,3)+rcs(x2,3)+x3+x4+x5,data=imputed[[j]]) </w:t>
      </w:r>
    </w:p>
    <w:p w14:paraId="341D61D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gam.CV[[j]] &lt;- gam(y ~ x3+x4+x5+s(x1)+s(x2), data = imputed[[j]], family = binomial)</w:t>
      </w:r>
    </w:p>
    <w:p w14:paraId="6640645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F55CCD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imputed[[j]], data.frame(y, x1, x2, x3, x4, x5))</w:t>
      </w:r>
    </w:p>
    <w:p w14:paraId="299F7A1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model.matrix(y ~.,data = imp)</w:t>
      </w:r>
    </w:p>
    <w:p w14:paraId="661CA4F7"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data_glmnet[,-1]</w:t>
      </w:r>
    </w:p>
    <w:p w14:paraId="73F1904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_glmnet &lt;- cbind(y = as.numeric(as.character(imp$y)), data_glmnet = data_glmnet)</w:t>
      </w:r>
    </w:p>
    <w:p w14:paraId="15394AB1"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as.matrix(data_glmnet[,-1])</w:t>
      </w:r>
    </w:p>
    <w:p w14:paraId="51F319A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names(X)[3:4] &lt;- c("x3", "x4")</w:t>
      </w:r>
    </w:p>
    <w:p w14:paraId="762CF695"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data_glmnet[,1]</w:t>
      </w:r>
    </w:p>
    <w:p w14:paraId="35FCB22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vfit &lt;- cv.glmnet(X,Y,family = "binomial",alpha=0,</w:t>
      </w:r>
    </w:p>
    <w:p w14:paraId="3A4C78E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 = lambdas, nfolds=10)</w:t>
      </w:r>
    </w:p>
    <w:p w14:paraId="22C65EB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min &lt;- cvfit$lambda.min</w:t>
      </w:r>
    </w:p>
    <w:p w14:paraId="2F2BE8B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ridge.CV[[j]] &lt;- glmnet(X,Y,family = "binomial", alpha=0, lambda = lambda.min)</w:t>
      </w:r>
    </w:p>
    <w:p w14:paraId="428CBA8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BDDCB41"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6CB452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rediction.lr[[i]] &lt;- prediction.lr(data.leftout[[i]], multiple.fit = regression.splines.CV)</w:t>
      </w:r>
    </w:p>
    <w:p w14:paraId="6F286FA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rediction.gam[[i]] &lt;- prediction.gam(data.leftout[[i]], multiple.fit = fit.gam.CV)</w:t>
      </w:r>
    </w:p>
    <w:p w14:paraId="7D51854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rediction.ridge[[i]] &lt;- prediction.ridge(data.leftout[[i]], multiple.fit = fit.ridge.CV)</w:t>
      </w:r>
    </w:p>
    <w:p w14:paraId="3B730CF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7C5830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erformance.lr[[i]] &lt;- calculate_performance2(data.leftout[[i]]$y, leftout.prediction.lr[[i]])</w:t>
      </w:r>
    </w:p>
    <w:p w14:paraId="7F3F68F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erformance.gam[[i]] &lt;- calculate_performance2(data.leftout[[i]]$y, leftout.prediction.gam[[i]])</w:t>
      </w:r>
    </w:p>
    <w:p w14:paraId="3EAAE75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erformance.ridge[[i]] &lt;- calculate_performance2(data.leftout[[i]]$y, leftout.prediction.ridge[[i]])</w:t>
      </w:r>
    </w:p>
    <w:p w14:paraId="3D7A723D"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1D7D626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6E34035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erformance per cluster</w:t>
      </w:r>
    </w:p>
    <w:p w14:paraId="5C722F1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leftout.performance.lr</w:t>
      </w:r>
    </w:p>
    <w:p w14:paraId="2384C48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erformance.gam</w:t>
      </w:r>
    </w:p>
    <w:p w14:paraId="3774DDC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erformance.ridge</w:t>
      </w:r>
    </w:p>
    <w:p w14:paraId="196C76C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116851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performance aggregating all cluster</w:t>
      </w:r>
    </w:p>
    <w:p w14:paraId="07FBBAE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rediction.lr.agg &lt;- do.call(c, leftout.prediction.lr)</w:t>
      </w:r>
    </w:p>
    <w:p w14:paraId="5F3E5F7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rediction.gam.agg &lt;- do.call(c, leftout.prediction.gam)</w:t>
      </w:r>
    </w:p>
    <w:p w14:paraId="76E1953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rediction.ridge.agg &lt;- do.call(c, leftout.prediction.ridge)</w:t>
      </w:r>
    </w:p>
    <w:p w14:paraId="4725A31D"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observed &lt;- do.call(rbind, data.leftout)$y</w:t>
      </w:r>
    </w:p>
    <w:p w14:paraId="09EF646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cluster &lt;- do.call(rbind, data.leftout)$clust</w:t>
      </w:r>
    </w:p>
    <w:p w14:paraId="3FECA215"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412DC7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lr &lt;- calculate_performance2(IECV.observed, leftout.prediction.lr.agg)</w:t>
      </w:r>
    </w:p>
    <w:p w14:paraId="12A09D1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gam &lt;- calculate_performance2(IECV.observed, leftout.prediction.gam.agg)</w:t>
      </w:r>
    </w:p>
    <w:p w14:paraId="36B76FD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ridge &lt;- calculate_performance2(IECV.observed, leftout.prediction.ridge.agg)</w:t>
      </w:r>
    </w:p>
    <w:p w14:paraId="6888C826" w14:textId="364B82CC" w:rsidR="0019133C"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rbind(IECV.lr, IECV.gam, IECV.ridge),2)</w:t>
      </w:r>
    </w:p>
    <w:p w14:paraId="3CCD613A"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auc calibration intercept calibration slope</w:t>
      </w:r>
    </w:p>
    <w:p w14:paraId="2E17C8BC"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lr    0.74                 -0.33              0.78</w:t>
      </w:r>
    </w:p>
    <w:p w14:paraId="617CA5E4"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gam   0.75                 -0.54              0.62</w:t>
      </w:r>
    </w:p>
    <w:p w14:paraId="65B683FA"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ridge 0.73                 -0.85              1.06</w:t>
      </w:r>
    </w:p>
    <w:p w14:paraId="2434A85E" w14:textId="77C0E8AC" w:rsidR="0019133C" w:rsidRPr="0024007B" w:rsidRDefault="0019133C" w:rsidP="00821004">
      <w:pPr>
        <w:spacing w:after="0" w:line="240" w:lineRule="auto"/>
        <w:rPr>
          <w:lang w:val="en-GB"/>
        </w:rPr>
      </w:pPr>
      <w:r w:rsidRPr="0024007B">
        <w:rPr>
          <w:lang w:val="en-GB"/>
        </w:rPr>
        <w:t>We can also see the performance of a model when predicting in each of the left-out clusters, to get a sense about the expected heterogeneity of the performance of the prediction model in a new setting:</w:t>
      </w:r>
    </w:p>
    <w:p w14:paraId="0CC4D4BE"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uc.clusters=data.frame(auc=rep(NA,N.clust), SE=NA, cluster=NA)</w:t>
      </w:r>
    </w:p>
    <w:p w14:paraId="7622439A"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i in 1:N.clust){</w:t>
      </w:r>
    </w:p>
    <w:p w14:paraId="1B886F32"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cl&lt;-Int.ext.complete[Int.ext.complete$cluster==clusters[i],]</w:t>
      </w:r>
    </w:p>
    <w:p w14:paraId="5C1E9B91"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oc1&lt;-roc(d.cl$observed,d.cl$predicted.ridge)</w:t>
      </w:r>
    </w:p>
    <w:p w14:paraId="1D42F1AE"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auc.clusters$auc[i]&lt;-auc(roc1)</w:t>
      </w:r>
    </w:p>
    <w:p w14:paraId="2C3E582F"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auc.clusters$SE[i]&lt;-(ci(roc1)[3]-ci(roc1)[1])/3.92</w:t>
      </w:r>
    </w:p>
    <w:p w14:paraId="6EC9D0D9"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auc.clusters$cluster[i]&lt;-clusters[i]</w:t>
      </w:r>
    </w:p>
    <w:p w14:paraId="4F5E0380" w14:textId="1EB509D0"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24642C3" w14:textId="67F38E05" w:rsidR="00440C5E" w:rsidRPr="0024007B" w:rsidRDefault="00440C5E"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auc.clusters,digits=2)</w:t>
      </w:r>
    </w:p>
    <w:p w14:paraId="11ABE855"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auc   SE cluster</w:t>
      </w:r>
    </w:p>
    <w:p w14:paraId="0AFCBEBA"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1 0.62 0.25       1</w:t>
      </w:r>
    </w:p>
    <w:p w14:paraId="1D2DA1BD"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2 0.88 0.07       2</w:t>
      </w:r>
    </w:p>
    <w:p w14:paraId="7AA2A407"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3 0.79 0.13       3</w:t>
      </w:r>
    </w:p>
    <w:p w14:paraId="4C7B8E9D"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4 0.60 0.21       4</w:t>
      </w:r>
    </w:p>
    <w:p w14:paraId="059C3BCC" w14:textId="3B1AF06E"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5 0.72 0.15       5</w:t>
      </w:r>
    </w:p>
    <w:p w14:paraId="7A0A33E9" w14:textId="2CDF1737" w:rsidR="00440C5E" w:rsidRPr="0024007B" w:rsidRDefault="00440C5E" w:rsidP="00440C5E">
      <w:pPr>
        <w:spacing w:after="0" w:line="240" w:lineRule="auto"/>
        <w:rPr>
          <w:lang w:val="en-GB"/>
        </w:rPr>
      </w:pPr>
      <w:r w:rsidRPr="0024007B">
        <w:rPr>
          <w:lang w:val="en-GB"/>
        </w:rPr>
        <w:t>Finally we can create a forestplot for AUC</w:t>
      </w:r>
      <w:r w:rsidR="00464AFF">
        <w:rPr>
          <w:lang w:val="en-GB"/>
        </w:rPr>
        <w:t xml:space="preserve"> using </w:t>
      </w:r>
      <w:r w:rsidR="00464AFF" w:rsidRPr="00464AFF">
        <w:rPr>
          <w:rFonts w:ascii="Courier New" w:hAnsi="Courier New" w:cs="Courier New"/>
          <w:b/>
          <w:bCs/>
          <w:lang w:val="en-GB"/>
        </w:rPr>
        <w:t>meta</w:t>
      </w:r>
      <w:r w:rsidRPr="0024007B">
        <w:rPr>
          <w:lang w:val="en-GB"/>
        </w:rPr>
        <w:t>:</w:t>
      </w:r>
      <w:r w:rsidR="00464AFF">
        <w:rPr>
          <w:lang w:val="en-GB"/>
        </w:rPr>
        <w:fldChar w:fldCharType="begin"/>
      </w:r>
      <w:r w:rsidR="003B437D">
        <w:rPr>
          <w:lang w:val="en-GB"/>
        </w:rPr>
        <w:instrText xml:space="preserve"> ADDIN ZOTERO_ITEM CSL_CITATION {"citationID":"RTDBtXMJ","properties":{"formattedCitation":"\\super 12\\nosupersub{}","plainCitation":"12","noteIndex":0},"citationItems":[{"id":4025,"uris":["http://zotero.org/users/1675074/items/M4RW4UKB"],"itemData":{"id":4025,"type":"software","abstract":"User-friendly general package providing standard methods for meta-analysis and supporting Schwarzer, Carpenter, and Rücker &lt;doi:10.1007/978-3-319-21416-0&gt;, \"Meta-Analysis with R\" (2015): - fixed effect and random effects meta-analysis; - several plots (forest, funnel, Galbraith / radial, L'Abbe, Baujat, bubble); - statistical tests and trim-and-fill method to evaluate bias in meta-analysis; - import data from 'RevMan 5'; - prediction interval, Hartung-Knapp and Paule-Mandel method for random effects model; - cumulative meta-analysis and leave-one-out meta-analysis; - meta-regression (if R package 'metafor' is installed); - generalised linear mixed models (if R packages 'metafor', 'lme4', 'numDeriv', and 'BiasedUrn' are installed); - produce forest plot summarising several (subgroup) meta-analyses.","license":"GPL-2 | GPL-3 [expanded from: GPL (≥ 2)]","source":"R-Packages","title":"meta: General Package for Meta-Analysis","title-short":"meta","URL":"https://CRAN.R-project.org/package=meta","author":[{"family":"Schwarzer","given":"Guido"}],"issued":{"date-parts":[["2018",11,29]]}}}],"schema":"https://github.com/citation-style-language/schema/raw/master/csl-citation.json"} </w:instrText>
      </w:r>
      <w:r w:rsidR="00464AFF">
        <w:rPr>
          <w:lang w:val="en-GB"/>
        </w:rPr>
        <w:fldChar w:fldCharType="separate"/>
      </w:r>
      <w:r w:rsidR="003B437D" w:rsidRPr="003B437D">
        <w:rPr>
          <w:szCs w:val="24"/>
          <w:vertAlign w:val="superscript"/>
        </w:rPr>
        <w:t>12</w:t>
      </w:r>
      <w:r w:rsidR="00464AFF">
        <w:rPr>
          <w:lang w:val="en-GB"/>
        </w:rPr>
        <w:fldChar w:fldCharType="end"/>
      </w:r>
    </w:p>
    <w:p w14:paraId="64B92A47" w14:textId="082B23D4"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meta)</w:t>
      </w:r>
    </w:p>
    <w:p w14:paraId="2E97CB66" w14:textId="77777777" w:rsidR="0019133C" w:rsidRPr="003B437D" w:rsidRDefault="0019133C" w:rsidP="0019133C">
      <w:pPr>
        <w:shd w:val="clear" w:color="auto" w:fill="F2F2F2" w:themeFill="background1" w:themeFillShade="F2"/>
        <w:spacing w:after="0" w:line="240" w:lineRule="auto"/>
        <w:rPr>
          <w:rFonts w:ascii="Courier New" w:hAnsi="Courier New" w:cs="Courier New"/>
          <w:sz w:val="20"/>
          <w:szCs w:val="20"/>
        </w:rPr>
      </w:pPr>
      <w:r w:rsidRPr="003B437D">
        <w:rPr>
          <w:rFonts w:ascii="Courier New" w:hAnsi="Courier New" w:cs="Courier New"/>
          <w:sz w:val="20"/>
          <w:szCs w:val="20"/>
        </w:rPr>
        <w:t>meta.AUC&lt;-metagen(TE=auc, seTE=SE, studlab = cluster, data=auc.clusters)</w:t>
      </w:r>
    </w:p>
    <w:p w14:paraId="1062C739" w14:textId="063F1468" w:rsidR="0019133C" w:rsidRPr="0024007B" w:rsidRDefault="00440C5E"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estplot</w:t>
      </w:r>
      <w:r w:rsidR="0019133C" w:rsidRPr="0024007B">
        <w:rPr>
          <w:rFonts w:ascii="Courier New" w:hAnsi="Courier New" w:cs="Courier New"/>
          <w:sz w:val="20"/>
          <w:szCs w:val="20"/>
          <w:lang w:val="en-GB"/>
        </w:rPr>
        <w:t>&lt;-forest(meta.AUC, prediction = T, xlim=c(0.4,1),</w:t>
      </w:r>
    </w:p>
    <w:p w14:paraId="38818DE7"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olgap.left="5mm", rightcols = c("effect", "ci"),</w:t>
      </w:r>
    </w:p>
    <w:p w14:paraId="3D52B900" w14:textId="5D2DB999"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labs = c("Cluster", "AUC", "seTE"))</w:t>
      </w:r>
    </w:p>
    <w:p w14:paraId="5085C631" w14:textId="1AF59BC1" w:rsidR="00C36663" w:rsidRPr="0024007B" w:rsidRDefault="00F3693E" w:rsidP="00440C5E">
      <w:pPr>
        <w:spacing w:after="0" w:line="240" w:lineRule="auto"/>
        <w:jc w:val="center"/>
        <w:rPr>
          <w:lang w:val="en-GB"/>
        </w:rPr>
      </w:pPr>
      <w:r>
        <w:rPr>
          <w:noProof/>
        </w:rPr>
        <w:lastRenderedPageBreak/>
        <w:drawing>
          <wp:inline distT="0" distB="0" distL="0" distR="0" wp14:anchorId="5B650058" wp14:editId="30D8C292">
            <wp:extent cx="5731510" cy="3040380"/>
            <wp:effectExtent l="0" t="0" r="2540" b="7620"/>
            <wp:docPr id="13" name="Picture 13"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ox and whisker chart&#10;&#10;Description automatically generated"/>
                    <pic:cNvPicPr/>
                  </pic:nvPicPr>
                  <pic:blipFill>
                    <a:blip r:embed="rId21"/>
                    <a:stretch>
                      <a:fillRect/>
                    </a:stretch>
                  </pic:blipFill>
                  <pic:spPr>
                    <a:xfrm>
                      <a:off x="0" y="0"/>
                      <a:ext cx="5731510" cy="3040380"/>
                    </a:xfrm>
                    <a:prstGeom prst="rect">
                      <a:avLst/>
                    </a:prstGeom>
                  </pic:spPr>
                </pic:pic>
              </a:graphicData>
            </a:graphic>
          </wp:inline>
        </w:drawing>
      </w:r>
    </w:p>
    <w:p w14:paraId="3711360B" w14:textId="4126F7E8" w:rsidR="00C36663" w:rsidRPr="0024007B" w:rsidRDefault="00C36663" w:rsidP="00C36663">
      <w:pPr>
        <w:pStyle w:val="Heading2"/>
        <w:spacing w:before="120" w:line="240" w:lineRule="auto"/>
        <w:ind w:left="578" w:hanging="578"/>
        <w:rPr>
          <w:rFonts w:ascii="Times New Roman" w:hAnsi="Times New Roman" w:cs="Times New Roman"/>
          <w:i/>
          <w:iCs/>
          <w:color w:val="auto"/>
          <w:lang w:val="en-GB"/>
        </w:rPr>
      </w:pPr>
      <w:bookmarkStart w:id="19" w:name="_Ref113889417"/>
      <w:bookmarkStart w:id="20" w:name="_Toc163216022"/>
      <w:r w:rsidRPr="0024007B">
        <w:rPr>
          <w:rFonts w:ascii="Times New Roman" w:hAnsi="Times New Roman" w:cs="Times New Roman"/>
          <w:i/>
          <w:iCs/>
          <w:color w:val="auto"/>
          <w:lang w:val="en-GB"/>
        </w:rPr>
        <w:t>Decision curve analysis</w:t>
      </w:r>
      <w:bookmarkEnd w:id="19"/>
      <w:bookmarkEnd w:id="20"/>
    </w:p>
    <w:p w14:paraId="17F9A3F4" w14:textId="5AF537FB" w:rsidR="008237FA" w:rsidRPr="0024007B" w:rsidRDefault="0072579E" w:rsidP="008237FA">
      <w:pPr>
        <w:spacing w:after="0" w:line="240" w:lineRule="auto"/>
        <w:rPr>
          <w:lang w:val="en-GB"/>
        </w:rPr>
      </w:pPr>
      <w:r>
        <w:rPr>
          <w:lang w:val="en-GB"/>
        </w:rPr>
        <w:t>W</w:t>
      </w:r>
      <w:r w:rsidR="008237FA" w:rsidRPr="0024007B">
        <w:rPr>
          <w:lang w:val="en-GB"/>
        </w:rPr>
        <w:t xml:space="preserve">e </w:t>
      </w:r>
      <w:r w:rsidR="00A71DFD">
        <w:rPr>
          <w:lang w:val="en-GB"/>
        </w:rPr>
        <w:t>perform a</w:t>
      </w:r>
      <w:r w:rsidR="008237FA" w:rsidRPr="0024007B">
        <w:rPr>
          <w:lang w:val="en-GB"/>
        </w:rPr>
        <w:t xml:space="preserve"> decision curve analysis (DCA)</w:t>
      </w:r>
      <w:r w:rsidR="005D5D64" w:rsidRPr="0024007B">
        <w:rPr>
          <w:lang w:val="en-GB"/>
        </w:rPr>
        <w:t xml:space="preserve"> using the complete dataset</w:t>
      </w:r>
      <w:r w:rsidR="00D4240E">
        <w:rPr>
          <w:lang w:val="en-GB"/>
        </w:rPr>
        <w:t xml:space="preserve">, via the </w:t>
      </w:r>
      <w:r w:rsidR="00D4240E" w:rsidRPr="00D4240E">
        <w:rPr>
          <w:rFonts w:ascii="Courier New" w:hAnsi="Courier New" w:cs="Courier New"/>
          <w:b/>
          <w:bCs/>
          <w:lang w:val="en-GB"/>
        </w:rPr>
        <w:t>dcurves</w:t>
      </w:r>
      <w:r w:rsidR="00D4240E">
        <w:rPr>
          <w:lang w:val="en-GB"/>
        </w:rPr>
        <w:t xml:space="preserve"> package</w:t>
      </w:r>
      <w:r w:rsidR="005D5D64" w:rsidRPr="0024007B">
        <w:rPr>
          <w:lang w:val="en-GB"/>
        </w:rPr>
        <w:t>.</w:t>
      </w:r>
      <w:r w:rsidR="00D4240E">
        <w:rPr>
          <w:lang w:val="en-GB"/>
        </w:rPr>
        <w:fldChar w:fldCharType="begin"/>
      </w:r>
      <w:r w:rsidR="003B437D">
        <w:rPr>
          <w:lang w:val="en-GB"/>
        </w:rPr>
        <w:instrText xml:space="preserve"> ADDIN ZOTERO_ITEM CSL_CITATION {"citationID":"Bn05eIxX","properties":{"formattedCitation":"\\super 13\\nosupersub{}","plainCitation":"13","noteIndex":0},"citationItems":[{"id":4756,"uris":["http://zotero.org/users/1675074/items/QR3X9377"],"itemData":{"id":4756,"type":"software","abstract":"Diagnostic and prognostic models are typically evaluated with measures of accuracy that do not address clinical consequences. Decision-analytic techniques allow assessment of clinical outcomes, but often require collection of additional information may be cumbersome to apply to models that yield a continuous result. Decision curve analysis is a method for evaluating and comparing prediction models that incorporates clinical consequences, requires only the data set on which the models are tested, and can be applied to models that have either continuous or dichotomous results. See the following references for details on the methods: Vickers (2006) &lt;doi:10.1177/0272989X06295361&gt;, Vickers (2008) &lt;doi:10.1186/1472-6947-8-53&gt;, and Pfeiffer (2020) &lt;doi:10.1002/bimj.201800240&gt;.","license":"MIT + file LICENSE","source":"R-Packages","title":"dcurves: Decision Curve Analysis for Model Evaluation","title-short":"dcurves","URL":"https://CRAN.R-project.org/package=dcurves","version":"0.3.0","author":[{"family":"Sjoberg","given":"Daniel D."},{"family":"Vertosick","given":"Emily"}],"accessed":{"date-parts":[["2022",9,13]]},"issued":{"date-parts":[["2022",5,25]]}}}],"schema":"https://github.com/citation-style-language/schema/raw/master/csl-citation.json"} </w:instrText>
      </w:r>
      <w:r w:rsidR="00D4240E">
        <w:rPr>
          <w:lang w:val="en-GB"/>
        </w:rPr>
        <w:fldChar w:fldCharType="separate"/>
      </w:r>
      <w:r w:rsidR="003B437D" w:rsidRPr="003B437D">
        <w:rPr>
          <w:szCs w:val="24"/>
          <w:vertAlign w:val="superscript"/>
        </w:rPr>
        <w:t>13</w:t>
      </w:r>
      <w:r w:rsidR="00D4240E">
        <w:rPr>
          <w:lang w:val="en-GB"/>
        </w:rPr>
        <w:fldChar w:fldCharType="end"/>
      </w:r>
      <w:r w:rsidR="005D5D64" w:rsidRPr="0024007B">
        <w:rPr>
          <w:lang w:val="en-GB"/>
        </w:rPr>
        <w:t xml:space="preserve"> </w:t>
      </w:r>
    </w:p>
    <w:p w14:paraId="28DC6988"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plot a decision curve analysis</w:t>
      </w:r>
    </w:p>
    <w:p w14:paraId="2AC95A8D"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see also https://cran.r-project.org/web/packages/dcurves/vignettes/dca.html</w:t>
      </w:r>
    </w:p>
    <w:p w14:paraId="785E6E12" w14:textId="77777777" w:rsidR="00007ABB" w:rsidRDefault="00007ABB" w:rsidP="008237FA">
      <w:pPr>
        <w:shd w:val="clear" w:color="auto" w:fill="F2F2F2" w:themeFill="background1" w:themeFillShade="F2"/>
        <w:spacing w:after="0" w:line="240" w:lineRule="auto"/>
        <w:rPr>
          <w:rFonts w:ascii="Courier New" w:hAnsi="Courier New" w:cs="Courier New"/>
          <w:sz w:val="20"/>
          <w:szCs w:val="20"/>
          <w:lang w:val="el-GR"/>
        </w:rPr>
      </w:pPr>
    </w:p>
    <w:p w14:paraId="09A3AC64" w14:textId="731499D5"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library(dcurves)</w:t>
      </w:r>
    </w:p>
    <w:p w14:paraId="671931A5"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for.dca=data.frame(obs=as.numeric(complete.data$y)-1, </w:t>
      </w:r>
    </w:p>
    <w:p w14:paraId="4C92856B"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gam=expit(predicted.gam),</w:t>
      </w:r>
    </w:p>
    <w:p w14:paraId="2C154B17"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lr=expit(predicted.lr), predicted.ridge=expit(predicted.ridge))</w:t>
      </w:r>
    </w:p>
    <w:p w14:paraId="47EE7670"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for.dca=data.frame(obs=as.numeric(complete.data$y)-1, </w:t>
      </w:r>
    </w:p>
    <w:p w14:paraId="224292A9"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gam=expit(predicted.gam), predicted.ridge=expit(predicted.ridge),</w:t>
      </w:r>
    </w:p>
    <w:p w14:paraId="6F012D6A"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lr=expit(predicted.lr))</w:t>
      </w:r>
    </w:p>
    <w:p w14:paraId="1B383B6A"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dca1&lt;-dca(obs~predicted.lr+predicted.ridge+predicted.gam, data=for.dca)</w:t>
      </w:r>
    </w:p>
    <w:p w14:paraId="3B6A698C" w14:textId="77777777" w:rsidR="005D5D64"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plot(dca1, smooth = TRUE)</w:t>
      </w:r>
    </w:p>
    <w:p w14:paraId="2664E34B" w14:textId="57216EB9" w:rsidR="005D5D64" w:rsidRPr="0024007B" w:rsidRDefault="005D5D64" w:rsidP="005D5D64">
      <w:pPr>
        <w:spacing w:after="0" w:line="240" w:lineRule="auto"/>
        <w:rPr>
          <w:lang w:val="en-GB"/>
        </w:rPr>
      </w:pPr>
    </w:p>
    <w:p w14:paraId="14564CDE" w14:textId="77777777" w:rsidR="005D5D64" w:rsidRPr="0024007B" w:rsidRDefault="005D5D64" w:rsidP="005D5D64">
      <w:pPr>
        <w:spacing w:after="0" w:line="240" w:lineRule="auto"/>
        <w:rPr>
          <w:noProof/>
        </w:rPr>
      </w:pPr>
    </w:p>
    <w:p w14:paraId="567AAAD3" w14:textId="77777777" w:rsidR="005D5D64" w:rsidRPr="0024007B" w:rsidRDefault="005D5D64" w:rsidP="005D5D64">
      <w:pPr>
        <w:spacing w:after="0" w:line="240" w:lineRule="auto"/>
        <w:rPr>
          <w:lang w:val="en-GB"/>
        </w:rPr>
      </w:pPr>
      <w:r w:rsidRPr="0024007B">
        <w:rPr>
          <w:noProof/>
        </w:rPr>
        <w:lastRenderedPageBreak/>
        <w:drawing>
          <wp:inline distT="0" distB="0" distL="0" distR="0" wp14:anchorId="05708EB0" wp14:editId="52D06480">
            <wp:extent cx="5731510" cy="4206240"/>
            <wp:effectExtent l="0" t="0" r="254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2"/>
                    <a:stretch>
                      <a:fillRect/>
                    </a:stretch>
                  </pic:blipFill>
                  <pic:spPr>
                    <a:xfrm>
                      <a:off x="0" y="0"/>
                      <a:ext cx="5731510" cy="4206240"/>
                    </a:xfrm>
                    <a:prstGeom prst="rect">
                      <a:avLst/>
                    </a:prstGeom>
                  </pic:spPr>
                </pic:pic>
              </a:graphicData>
            </a:graphic>
          </wp:inline>
        </w:drawing>
      </w:r>
    </w:p>
    <w:p w14:paraId="54017983" w14:textId="3A7D33CC" w:rsidR="00744130" w:rsidRDefault="005D5D64" w:rsidP="005D5D64">
      <w:pPr>
        <w:spacing w:after="0" w:line="240" w:lineRule="auto"/>
        <w:rPr>
          <w:lang w:val="en-GB"/>
        </w:rPr>
      </w:pPr>
      <w:r w:rsidRPr="0024007B">
        <w:rPr>
          <w:lang w:val="en-GB"/>
        </w:rPr>
        <w:t xml:space="preserve">We see </w:t>
      </w:r>
      <w:r w:rsidR="0069411F" w:rsidRPr="0024007B">
        <w:t xml:space="preserve">again </w:t>
      </w:r>
      <w:r w:rsidRPr="0024007B">
        <w:rPr>
          <w:lang w:val="en-GB"/>
        </w:rPr>
        <w:t xml:space="preserve">that the ridge model is underperforming. We also see that for a threshold probability of ~10% or less, the treat all strategy is equally beneficial </w:t>
      </w:r>
      <w:r w:rsidR="00A71DFD">
        <w:rPr>
          <w:lang w:val="en-GB"/>
        </w:rPr>
        <w:t>to</w:t>
      </w:r>
      <w:r w:rsidRPr="0024007B">
        <w:rPr>
          <w:lang w:val="en-GB"/>
        </w:rPr>
        <w:t xml:space="preserve"> </w:t>
      </w:r>
      <w:r w:rsidR="00A71DFD">
        <w:rPr>
          <w:lang w:val="en-GB"/>
        </w:rPr>
        <w:t xml:space="preserve">using </w:t>
      </w:r>
      <w:r w:rsidRPr="0024007B">
        <w:rPr>
          <w:lang w:val="en-GB"/>
        </w:rPr>
        <w:t xml:space="preserve">our models. </w:t>
      </w:r>
      <w:r w:rsidR="0069411F" w:rsidRPr="0024007B">
        <w:rPr>
          <w:lang w:val="en-GB"/>
        </w:rPr>
        <w:t xml:space="preserve">Of note, </w:t>
      </w:r>
      <w:r w:rsidR="00BE169C">
        <w:rPr>
          <w:lang w:val="en-GB"/>
        </w:rPr>
        <w:t>the decision curve</w:t>
      </w:r>
      <w:r w:rsidR="0069411F" w:rsidRPr="0024007B">
        <w:rPr>
          <w:lang w:val="en-GB"/>
        </w:rPr>
        <w:t xml:space="preserve"> analysis </w:t>
      </w:r>
      <w:r w:rsidR="00BE169C">
        <w:rPr>
          <w:lang w:val="en-GB"/>
        </w:rPr>
        <w:t xml:space="preserve">presented in this section </w:t>
      </w:r>
      <w:r w:rsidR="0069411F" w:rsidRPr="0024007B">
        <w:rPr>
          <w:lang w:val="en-GB"/>
        </w:rPr>
        <w:t xml:space="preserve">used in-sample predictions (i.e. it may be prone to overfitting). </w:t>
      </w:r>
      <w:r w:rsidR="005E54BE" w:rsidRPr="0024007B">
        <w:rPr>
          <w:lang w:val="en-GB"/>
        </w:rPr>
        <w:t>One way to correct for this is again bootstrapping</w:t>
      </w:r>
      <w:r w:rsidR="00007ABB">
        <w:rPr>
          <w:lang w:val="en-GB"/>
        </w:rPr>
        <w:t xml:space="preserve"> or cross-validation</w:t>
      </w:r>
      <w:r w:rsidR="005E54BE" w:rsidRPr="0024007B">
        <w:rPr>
          <w:lang w:val="en-GB"/>
        </w:rPr>
        <w:t>;</w:t>
      </w:r>
      <w:r w:rsidR="005E54BE" w:rsidRPr="0024007B">
        <w:rPr>
          <w:lang w:val="en-GB"/>
        </w:rPr>
        <w:fldChar w:fldCharType="begin"/>
      </w:r>
      <w:r w:rsidR="00007ABB">
        <w:rPr>
          <w:lang w:val="en-GB"/>
        </w:rPr>
        <w:instrText xml:space="preserve"> ADDIN ZOTERO_ITEM CSL_CITATION {"citationID":"mBJKsQwN","properties":{"unsorted":true,"formattedCitation":"\\super 14,15\\nosupersub{}","plainCitation":"14,15","noteIndex":0},"citationItems":[{"id":5492,"uris":["http://zotero.org/users/1675074/items/WS87Z47V"],"itemData":{"id":5492,"type":"article-journal","abstract":"Decision curve analysis is a novel method for evaluating diagnostic tests, prediction models and molecular markers. It combines the mathematical simplicity of accuracy measures, such as sensitivity and specificity, with the clinical applicability of decision analytic approaches. Most critically, decision curve analysis can be applied directly to a data set, and does not require the sort of external data on costs, benefits and preferences typically required by traditional decision analytic techniques.","container-title":"BMC Medical Informatics and Decision Making","DOI":"10.1186/1472-6947-8-53","ISSN":"1472-6947","issue":"1","journalAbbreviation":"BMC Medical Informatics and Decision Making","page":"53","source":"BioMed Central","title":"Extensions to decision curve analysis, a novel method for evaluating diagnostic tests, prediction models and molecular markers","volume":"8","author":[{"family":"Vickers","given":"Andrew J."},{"family":"Cronin","given":"Angel M."},{"family":"Elkin","given":"Elena B."},{"family":"Gonen","given":"Mithat"}],"issued":{"date-parts":[["2008",11,26]]}}},{"id":4757,"uris":["http://zotero.org/users/1675074/items/Q5VAXQDD"],"itemData":{"id":4757,"type":"article-journal","abstract":"Decision curve analysis: a technical note","container-title":"Annals of Translational Medicine","DOI":"10.21037/atm.2018.07.02","ISSN":"2305-5847, 2305-5839","issue":"15","language":"en","note":"number: 15\npublisher: AME Publishing Company","page":"19-19","source":"atm.amegroups.com","title":"Decision curve analysis: a technical note","title-short":"Decision curve analysis","volume":"6","author":[{"family":"Zhang","given":"Zhongheng"},{"family":"Rousson","given":"Valentin"},{"family":"Lee","given":"Wen-Chung"},{"family":"Ferdynus","given":"Cyril"},{"family":"Chen","given":"Mingyu"},{"family":"Qian","given":"Xin"},{"family":"Guo","given":"Yizhan"},{"family":"Group","given":"written on behalf of AME Big-Data Clinical Trial Collaborative"}],"issued":{"date-parts":[["2018",8]]}}}],"schema":"https://github.com/citation-style-language/schema/raw/master/csl-citation.json"} </w:instrText>
      </w:r>
      <w:r w:rsidR="005E54BE" w:rsidRPr="0024007B">
        <w:rPr>
          <w:lang w:val="en-GB"/>
        </w:rPr>
        <w:fldChar w:fldCharType="separate"/>
      </w:r>
      <w:r w:rsidR="00007ABB" w:rsidRPr="00007ABB">
        <w:rPr>
          <w:vertAlign w:val="superscript"/>
        </w:rPr>
        <w:t>14,15</w:t>
      </w:r>
      <w:r w:rsidR="005E54BE" w:rsidRPr="0024007B">
        <w:rPr>
          <w:lang w:val="en-GB"/>
        </w:rPr>
        <w:fldChar w:fldCharType="end"/>
      </w:r>
      <w:r w:rsidR="005E54BE" w:rsidRPr="0024007B">
        <w:rPr>
          <w:lang w:val="en-GB"/>
        </w:rPr>
        <w:t xml:space="preserve"> however, we do not apply this method here. </w:t>
      </w:r>
    </w:p>
    <w:p w14:paraId="07C271F2" w14:textId="77777777" w:rsidR="00BE169C" w:rsidRPr="0024007B" w:rsidRDefault="00BE169C" w:rsidP="005D5D64">
      <w:pPr>
        <w:spacing w:after="0" w:line="240" w:lineRule="auto"/>
        <w:rPr>
          <w:lang w:val="en-GB"/>
        </w:rPr>
      </w:pPr>
    </w:p>
    <w:p w14:paraId="14EDDBF7" w14:textId="309B403A" w:rsidR="005D5D64" w:rsidRPr="0024007B" w:rsidRDefault="005D5D64">
      <w:pPr>
        <w:rPr>
          <w:lang w:val="en-GB"/>
        </w:rPr>
      </w:pPr>
      <w:r w:rsidRPr="0024007B">
        <w:rPr>
          <w:lang w:val="en-GB"/>
        </w:rPr>
        <w:br w:type="page"/>
      </w:r>
    </w:p>
    <w:p w14:paraId="4653F435" w14:textId="6796AF34" w:rsidR="00B63D73" w:rsidRPr="0024007B" w:rsidRDefault="00B63D73" w:rsidP="00B63D73">
      <w:pPr>
        <w:pStyle w:val="Heading1"/>
        <w:rPr>
          <w:rFonts w:ascii="Times New Roman" w:hAnsi="Times New Roman" w:cs="Times New Roman"/>
          <w:b/>
          <w:bCs/>
          <w:color w:val="auto"/>
          <w:lang w:val="en-GB"/>
        </w:rPr>
      </w:pPr>
      <w:bookmarkStart w:id="21" w:name="_Toc163216023"/>
      <w:r w:rsidRPr="0024007B">
        <w:rPr>
          <w:rFonts w:ascii="Times New Roman" w:hAnsi="Times New Roman" w:cs="Times New Roman"/>
          <w:b/>
          <w:bCs/>
          <w:color w:val="auto"/>
          <w:lang w:val="en-GB"/>
        </w:rPr>
        <w:lastRenderedPageBreak/>
        <w:t xml:space="preserve">Example for time-to-event </w:t>
      </w:r>
      <w:r w:rsidR="00DB3ADA" w:rsidRPr="0024007B">
        <w:rPr>
          <w:rFonts w:ascii="Times New Roman" w:hAnsi="Times New Roman" w:cs="Times New Roman"/>
          <w:b/>
          <w:bCs/>
          <w:color w:val="auto"/>
          <w:lang w:val="en-GB"/>
        </w:rPr>
        <w:t>outcomes</w:t>
      </w:r>
      <w:bookmarkEnd w:id="21"/>
    </w:p>
    <w:p w14:paraId="588FCFB6" w14:textId="77777777" w:rsidR="00BE6AD0" w:rsidRPr="0024007B" w:rsidRDefault="00BE6AD0" w:rsidP="00BE6AD0">
      <w:pPr>
        <w:pStyle w:val="Heading2"/>
        <w:spacing w:before="120"/>
        <w:ind w:left="578" w:hanging="578"/>
        <w:rPr>
          <w:rFonts w:ascii="Times New Roman" w:hAnsi="Times New Roman" w:cs="Times New Roman"/>
          <w:i/>
          <w:iCs/>
          <w:color w:val="auto"/>
          <w:lang w:val="en-GB"/>
        </w:rPr>
      </w:pPr>
      <w:bookmarkStart w:id="22" w:name="_Toc163216024"/>
      <w:r w:rsidRPr="0024007B">
        <w:rPr>
          <w:rFonts w:ascii="Times New Roman" w:hAnsi="Times New Roman" w:cs="Times New Roman"/>
          <w:i/>
          <w:iCs/>
          <w:color w:val="auto"/>
          <w:lang w:val="en-GB"/>
        </w:rPr>
        <w:t>Simulate a toy example</w:t>
      </w:r>
      <w:bookmarkEnd w:id="22"/>
    </w:p>
    <w:p w14:paraId="20206C95" w14:textId="6E69D614" w:rsidR="00BE6AD0" w:rsidRPr="0024007B" w:rsidRDefault="00BE6AD0" w:rsidP="00BE6AD0">
      <w:pPr>
        <w:jc w:val="both"/>
        <w:rPr>
          <w:rFonts w:ascii="Courier New" w:hAnsi="Courier New" w:cs="Courier New"/>
        </w:rPr>
      </w:pPr>
      <w:r w:rsidRPr="0024007B">
        <w:rPr>
          <w:lang w:val="en-GB"/>
        </w:rPr>
        <w:t xml:space="preserve">We follow the methods of Section </w:t>
      </w:r>
      <w:r w:rsidRPr="0024007B">
        <w:rPr>
          <w:lang w:val="en-GB"/>
        </w:rPr>
        <w:fldChar w:fldCharType="begin"/>
      </w:r>
      <w:r w:rsidRPr="0024007B">
        <w:rPr>
          <w:lang w:val="en-GB"/>
        </w:rPr>
        <w:instrText xml:space="preserve"> REF _Ref95219133 \r \h  \* MERGEFORMAT </w:instrText>
      </w:r>
      <w:r w:rsidRPr="0024007B">
        <w:rPr>
          <w:lang w:val="en-GB"/>
        </w:rPr>
      </w:r>
      <w:r w:rsidRPr="0024007B">
        <w:rPr>
          <w:lang w:val="en-GB"/>
        </w:rPr>
        <w:fldChar w:fldCharType="separate"/>
      </w:r>
      <w:r w:rsidRPr="0024007B">
        <w:rPr>
          <w:lang w:val="en-GB"/>
        </w:rPr>
        <w:t>2.1</w:t>
      </w:r>
      <w:r w:rsidRPr="0024007B">
        <w:rPr>
          <w:lang w:val="en-GB"/>
        </w:rPr>
        <w:fldChar w:fldCharType="end"/>
      </w:r>
      <w:r w:rsidRPr="0024007B">
        <w:rPr>
          <w:lang w:val="en-GB"/>
        </w:rPr>
        <w:t xml:space="preserve"> to generate an example dataset.</w:t>
      </w:r>
      <w:r w:rsidRPr="0024007B">
        <w:t xml:space="preserve"> </w:t>
      </w:r>
      <w:r w:rsidRPr="0024007B">
        <w:rPr>
          <w:lang w:val="en-GB"/>
        </w:rPr>
        <w:t xml:space="preserve">Here we will generate </w:t>
      </w:r>
      <w:r w:rsidR="00210E6F" w:rsidRPr="0024007B">
        <w:rPr>
          <w:lang w:val="en-GB"/>
        </w:rPr>
        <w:t xml:space="preserve">5 </w:t>
      </w:r>
      <w:r w:rsidRPr="0024007B">
        <w:rPr>
          <w:lang w:val="en-GB"/>
        </w:rPr>
        <w:t xml:space="preserve">covariates </w:t>
      </w:r>
      <w:r w:rsidR="00F152E0" w:rsidRPr="0024007B">
        <w:rPr>
          <w:rFonts w:ascii="Courier New" w:hAnsi="Courier New" w:cs="Courier New"/>
          <w:lang w:val="en-GB"/>
        </w:rPr>
        <w:t xml:space="preserve">x1, x2, x3, x4, x5, </w:t>
      </w:r>
      <w:r w:rsidR="00210E6F" w:rsidRPr="0024007B">
        <w:rPr>
          <w:lang w:val="en-GB"/>
        </w:rPr>
        <w:t xml:space="preserve">and five auxiliary variables </w:t>
      </w:r>
      <w:r w:rsidR="00F152E0" w:rsidRPr="0024007B">
        <w:rPr>
          <w:rFonts w:ascii="Courier New" w:hAnsi="Courier New" w:cs="Courier New"/>
          <w:lang w:val="en-GB"/>
        </w:rPr>
        <w:t xml:space="preserve">z1, z2, z3, z4, z5, </w:t>
      </w:r>
      <w:r w:rsidR="00F152E0" w:rsidRPr="0024007B">
        <w:rPr>
          <w:lang w:val="en-GB"/>
        </w:rPr>
        <w:t>a clustering variable</w:t>
      </w:r>
      <w:r w:rsidR="00F152E0" w:rsidRPr="0024007B">
        <w:rPr>
          <w:rFonts w:ascii="Courier New" w:hAnsi="Courier New" w:cs="Courier New"/>
          <w:lang w:val="en-GB"/>
        </w:rPr>
        <w:t xml:space="preserve"> clust, </w:t>
      </w:r>
      <w:r w:rsidR="00F152E0" w:rsidRPr="0024007B">
        <w:rPr>
          <w:lang w:val="en-GB"/>
        </w:rPr>
        <w:t xml:space="preserve">the </w:t>
      </w:r>
      <w:r w:rsidR="00F152E0" w:rsidRPr="0024007B">
        <w:rPr>
          <w:rFonts w:ascii="Courier New" w:hAnsi="Courier New" w:cs="Courier New"/>
          <w:lang w:val="en-GB"/>
        </w:rPr>
        <w:t>time</w:t>
      </w:r>
      <w:r w:rsidR="00F152E0" w:rsidRPr="0024007B">
        <w:rPr>
          <w:lang w:val="en-GB"/>
        </w:rPr>
        <w:t xml:space="preserve"> of follow-up for each patient</w:t>
      </w:r>
      <w:r w:rsidR="00680872" w:rsidRPr="0024007B">
        <w:rPr>
          <w:lang w:val="en-GB"/>
        </w:rPr>
        <w:t xml:space="preserve"> </w:t>
      </w:r>
      <w:r w:rsidR="00F152E0" w:rsidRPr="0024007B">
        <w:rPr>
          <w:lang w:val="en-GB"/>
        </w:rPr>
        <w:t>and the censoring</w:t>
      </w:r>
      <w:r w:rsidR="00F152E0" w:rsidRPr="0024007B">
        <w:rPr>
          <w:rFonts w:ascii="Courier New" w:hAnsi="Courier New" w:cs="Courier New"/>
          <w:lang w:val="en-GB"/>
        </w:rPr>
        <w:t xml:space="preserve"> status</w:t>
      </w:r>
      <w:r w:rsidR="00F152E0" w:rsidRPr="0024007B">
        <w:rPr>
          <w:lang w:val="en-GB"/>
        </w:rPr>
        <w:t xml:space="preserve"> (0 or 1)</w:t>
      </w:r>
      <w:r w:rsidR="00F152E0" w:rsidRPr="0024007B">
        <w:rPr>
          <w:rFonts w:ascii="Courier New" w:hAnsi="Courier New" w:cs="Courier New"/>
          <w:lang w:val="en-GB"/>
        </w:rPr>
        <w:t xml:space="preserve">. </w:t>
      </w:r>
    </w:p>
    <w:p w14:paraId="0FFC5137" w14:textId="49AAAB29"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move(list=ls())</w:t>
      </w:r>
    </w:p>
    <w:p w14:paraId="5DC470E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et.seed(42) # the answer to life the universe and everything</w:t>
      </w:r>
    </w:p>
    <w:p w14:paraId="542BA05C"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28B3D8D8"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simulate data</w:t>
      </w:r>
    </w:p>
    <w:p w14:paraId="16928DC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ASS)</w:t>
      </w:r>
    </w:p>
    <w:p w14:paraId="0F5573FE" w14:textId="069153D2"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N &lt;- </w:t>
      </w:r>
      <w:r w:rsidR="009402F1" w:rsidRPr="0024007B">
        <w:rPr>
          <w:rFonts w:ascii="Courier New" w:hAnsi="Courier New" w:cs="Courier New"/>
          <w:sz w:val="20"/>
          <w:szCs w:val="20"/>
        </w:rPr>
        <w:t>500</w:t>
      </w:r>
    </w:p>
    <w:p w14:paraId="5C4F9E4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igma &lt;- outer(1:10, 1:10, function(x,y) 0.5^abs(x-y)) #variance covariance matrix for covariates</w:t>
      </w:r>
    </w:p>
    <w:p w14:paraId="7578F7A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3CC23316"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 &lt;- mvrnorm(n = N, rep(0, 10), Sigma)</w:t>
      </w:r>
    </w:p>
    <w:p w14:paraId="012EB66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3] &lt;- ifelse(x[,3] &gt; 0.5, 1, 0) #binary predictor</w:t>
      </w:r>
    </w:p>
    <w:p w14:paraId="7819287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4] &lt;- ifelse(x[,4] &gt; 0, 1, 0) #binary predictor</w:t>
      </w:r>
    </w:p>
    <w:p w14:paraId="7833731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5] &lt;- ifelse(x[,5] &gt; 1, 1, 0) #binary predictor</w:t>
      </w:r>
    </w:p>
    <w:p w14:paraId="68D4295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8] &lt;- ifelse(x[,8] &gt; 2, 1, 0) #binary auxiliary variable</w:t>
      </w:r>
    </w:p>
    <w:p w14:paraId="2E4256DB"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9] &lt;- ifelse(x[,9] &gt; 2, 1, 0) #binary auxiliary variable</w:t>
      </w:r>
    </w:p>
    <w:p w14:paraId="420AD32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10] &lt;- cut(x[,10], breaks=c(-Inf, -1, 1, 2, Inf)) #categorical with 4 categories</w:t>
      </w:r>
    </w:p>
    <w:p w14:paraId="3453062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701F426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 &lt;- data.frame(x)</w:t>
      </w:r>
    </w:p>
    <w:p w14:paraId="7A446E5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lnames(survdat.compl) &lt;- paste0("x", 1:10)</w:t>
      </w:r>
    </w:p>
    <w:p w14:paraId="2E4B087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ate &lt;- with(survdat.compl, exp(x1+0.4*x1^2+0.4*x2+0.05*x2^2+(x3==2)+0.5*(x4==2)-</w:t>
      </w:r>
    </w:p>
    <w:p w14:paraId="0F90312C"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0.5*(x5==1)+rnorm(N,0,0.1))/10)</w:t>
      </w:r>
    </w:p>
    <w:p w14:paraId="29BB0F19"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c(3:5, 8:10)] &lt;- lapply(survdat.compl[,c(3:5, 8:10)], factor)</w:t>
      </w:r>
    </w:p>
    <w:p w14:paraId="083EE8B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70722B3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ulltime &lt;- rexp(N, rate = rate)</w:t>
      </w:r>
    </w:p>
    <w:p w14:paraId="66EFBC8F"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enstimes &lt;- 5 + 20*runif(N)</w:t>
      </w:r>
    </w:p>
    <w:p w14:paraId="162197F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ean(censtimes)</w:t>
      </w:r>
    </w:p>
    <w:p w14:paraId="21D076D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time &lt;- pmin(fulltime, censtimes)</w:t>
      </w:r>
    </w:p>
    <w:p w14:paraId="556AE25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status &lt;- as.numeric(censtimes &gt; fulltime)</w:t>
      </w:r>
    </w:p>
    <w:p w14:paraId="007A79E8"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lnames(survdat.compl)[6:10]=c("z1","z2" ,"z3", "z4", "z5")</w:t>
      </w:r>
    </w:p>
    <w:p w14:paraId="61DA95D0" w14:textId="75A35946" w:rsidR="00A60E93"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able(survdat.compl$status)</w:t>
      </w:r>
    </w:p>
    <w:p w14:paraId="19F27626" w14:textId="77777777" w:rsidR="009402F1" w:rsidRPr="0024007B" w:rsidRDefault="009402F1" w:rsidP="00F3693E">
      <w:pPr>
        <w:shd w:val="clear" w:color="auto" w:fill="FFF2CC" w:themeFill="accent4" w:themeFillTint="33"/>
        <w:spacing w:after="0"/>
        <w:jc w:val="both"/>
        <w:rPr>
          <w:rFonts w:ascii="Courier New" w:hAnsi="Courier New" w:cs="Courier New"/>
          <w:b/>
          <w:bCs/>
          <w:sz w:val="18"/>
          <w:szCs w:val="18"/>
          <w:lang w:val="en-GB"/>
        </w:rPr>
      </w:pPr>
      <w:r w:rsidRPr="0024007B">
        <w:rPr>
          <w:rFonts w:ascii="Courier New" w:hAnsi="Courier New" w:cs="Courier New"/>
          <w:b/>
          <w:bCs/>
          <w:sz w:val="18"/>
          <w:szCs w:val="18"/>
          <w:lang w:val="en-GB"/>
        </w:rPr>
        <w:t xml:space="preserve">  0   1 </w:t>
      </w:r>
    </w:p>
    <w:p w14:paraId="5DF4C282" w14:textId="77777777" w:rsidR="009402F1" w:rsidRPr="0024007B" w:rsidRDefault="009402F1" w:rsidP="00F3693E">
      <w:pPr>
        <w:shd w:val="clear" w:color="auto" w:fill="FFF2CC" w:themeFill="accent4" w:themeFillTint="33"/>
        <w:spacing w:after="0"/>
        <w:jc w:val="both"/>
        <w:rPr>
          <w:rFonts w:ascii="Courier New" w:hAnsi="Courier New" w:cs="Courier New"/>
          <w:b/>
          <w:bCs/>
          <w:sz w:val="18"/>
          <w:szCs w:val="18"/>
          <w:lang w:val="en-GB"/>
        </w:rPr>
      </w:pPr>
      <w:r w:rsidRPr="0024007B">
        <w:rPr>
          <w:rFonts w:ascii="Courier New" w:hAnsi="Courier New" w:cs="Courier New"/>
          <w:b/>
          <w:bCs/>
          <w:sz w:val="18"/>
          <w:szCs w:val="18"/>
          <w:lang w:val="en-GB"/>
        </w:rPr>
        <w:t xml:space="preserve">137 363 </w:t>
      </w:r>
    </w:p>
    <w:p w14:paraId="6CD07564" w14:textId="23AD0346" w:rsidR="00680872" w:rsidRPr="0024007B" w:rsidRDefault="00A60E93" w:rsidP="009402F1">
      <w:pPr>
        <w:spacing w:after="0"/>
        <w:jc w:val="both"/>
        <w:rPr>
          <w:lang w:val="en-GB"/>
        </w:rPr>
      </w:pPr>
      <w:r w:rsidRPr="0024007B">
        <w:rPr>
          <w:lang w:val="en-GB"/>
        </w:rPr>
        <w:t xml:space="preserve">i.e. </w:t>
      </w:r>
      <w:r w:rsidR="009402F1" w:rsidRPr="0024007B">
        <w:t>137</w:t>
      </w:r>
      <w:r w:rsidRPr="0024007B">
        <w:rPr>
          <w:lang w:val="en-GB"/>
        </w:rPr>
        <w:t xml:space="preserve"> patients were censored</w:t>
      </w:r>
      <w:r w:rsidR="00A42F1C" w:rsidRPr="0024007B">
        <w:rPr>
          <w:lang w:val="en-GB"/>
        </w:rPr>
        <w:t xml:space="preserve"> while </w:t>
      </w:r>
      <w:r w:rsidR="009402F1" w:rsidRPr="0024007B">
        <w:t>363</w:t>
      </w:r>
      <w:r w:rsidR="00A42F1C" w:rsidRPr="0024007B">
        <w:rPr>
          <w:lang w:val="en-GB"/>
        </w:rPr>
        <w:t xml:space="preserve"> experienced the event. </w:t>
      </w:r>
    </w:p>
    <w:p w14:paraId="739BB3D3" w14:textId="33E82B43" w:rsidR="00B63D73" w:rsidRPr="0024007B" w:rsidRDefault="00A60E93" w:rsidP="005006E1">
      <w:pPr>
        <w:spacing w:after="0"/>
        <w:jc w:val="both"/>
        <w:rPr>
          <w:lang w:val="en-GB"/>
        </w:rPr>
      </w:pPr>
      <w:r w:rsidRPr="0024007B">
        <w:rPr>
          <w:lang w:val="en-GB"/>
        </w:rPr>
        <w:t>Next, we introduce missing data in the covariates and we create a clustering variable:</w:t>
      </w:r>
    </w:p>
    <w:p w14:paraId="20499FEE"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roduce missing data for the covariates</w:t>
      </w:r>
    </w:p>
    <w:p w14:paraId="43892189"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missing.matrix=matrix(0, nrow=nrow(survdat.compl), ncol=10)</w:t>
      </w:r>
    </w:p>
    <w:p w14:paraId="7ED867D2"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missing.matrix=matrix(rbinom(length(missing.matrix),1, p=0.1), nrow=nrow(survdat.compl))</w:t>
      </w:r>
    </w:p>
    <w:p w14:paraId="4F13E870"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survdat=survdat.compl[,1:10]</w:t>
      </w:r>
    </w:p>
    <w:p w14:paraId="49C8E1FC"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survdat[missing.matrix==1]=NA</w:t>
      </w:r>
    </w:p>
    <w:p w14:paraId="3A925D75"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urvdat=cbind(survdat, survdat.compl[11:12])</w:t>
      </w:r>
    </w:p>
    <w:p w14:paraId="1C183456"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p>
    <w:p w14:paraId="679C911F"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create clusters</w:t>
      </w:r>
    </w:p>
    <w:p w14:paraId="7C782FD8"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urvdat$clust &lt;- factor(sample(1:5, size = N, replace = TRUE, prob = rep(0.2,5)))</w:t>
      </w:r>
    </w:p>
    <w:p w14:paraId="3BE50DD2" w14:textId="526422D5"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survdat &lt;- survdat[order(survdat$clust),]</w:t>
      </w:r>
    </w:p>
    <w:p w14:paraId="1BF16CB9" w14:textId="5D50123F"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survdat)</w:t>
      </w:r>
    </w:p>
    <w:p w14:paraId="284AC700" w14:textId="0A4B01F4"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lastRenderedPageBreak/>
        <w:t>x1         x2 x3 x4   x5          z1         z2   z3 z4   z5       time status clust</w:t>
      </w:r>
    </w:p>
    <w:p w14:paraId="57C11D6C"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10  1.5967150         NA  0  0 &lt;NA&gt;  0.38452856  1.0118199    0  0    2  1.0591365      1     1</w:t>
      </w:r>
    </w:p>
    <w:p w14:paraId="26928A95"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14 -0.7489477 -0.4119789  0  1    0 -0.04344516 -0.1876478    0  0    2 13.2169852      1     1</w:t>
      </w:r>
    </w:p>
    <w:p w14:paraId="5EDB4181"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18  1.7327055 -0.6244390  0  1    1          NA  2.7708399 &lt;NA&gt;  0 &lt;NA&gt;  0.2686032      1     1</w:t>
      </w:r>
    </w:p>
    <w:p w14:paraId="1C6CE7BA"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27 -1.4119981 -0.2056145  0  0    0  1.15318721  0.6450764    0  0    4 16.8137300      0     1</w:t>
      </w:r>
    </w:p>
    <w:p w14:paraId="190299B3"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29  0.6733386  0.3010077  0  0 &lt;NA&gt;  0.65092121  0.9063692    0  0    1  5.0152636      1     1</w:t>
      </w:r>
    </w:p>
    <w:p w14:paraId="78064101" w14:textId="13CF1450" w:rsidR="00A60E93"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35 -0.5702342 -0.6440433  0  0    0 -0.51055435  0.3857109    0  0    2  9.8360372      0     1</w:t>
      </w:r>
    </w:p>
    <w:p w14:paraId="7CE748B3" w14:textId="2FF56FB5" w:rsidR="00680872" w:rsidRPr="007B0A9C" w:rsidRDefault="00680872" w:rsidP="00680872">
      <w:pPr>
        <w:pStyle w:val="Heading2"/>
        <w:spacing w:before="120"/>
        <w:ind w:left="578" w:hanging="578"/>
        <w:rPr>
          <w:rFonts w:ascii="Times New Roman" w:hAnsi="Times New Roman" w:cs="Times New Roman"/>
          <w:i/>
          <w:iCs/>
          <w:color w:val="auto"/>
          <w:lang w:val="en-GB"/>
        </w:rPr>
      </w:pPr>
      <w:bookmarkStart w:id="23" w:name="_Toc163216025"/>
      <w:r w:rsidRPr="007B0A9C">
        <w:rPr>
          <w:rFonts w:ascii="Times New Roman" w:hAnsi="Times New Roman" w:cs="Times New Roman"/>
          <w:i/>
          <w:iCs/>
          <w:color w:val="auto"/>
          <w:lang w:val="en-GB"/>
        </w:rPr>
        <w:t>Visualize data</w:t>
      </w:r>
      <w:bookmarkEnd w:id="23"/>
    </w:p>
    <w:p w14:paraId="4FDCE44D" w14:textId="037D4518" w:rsidR="00680872" w:rsidRPr="0024007B" w:rsidRDefault="00680872" w:rsidP="00A71DFD">
      <w:pPr>
        <w:spacing w:after="0" w:line="240" w:lineRule="auto"/>
        <w:jc w:val="both"/>
        <w:rPr>
          <w:lang w:val="en-GB"/>
        </w:rPr>
      </w:pPr>
      <w:r w:rsidRPr="007B0A9C">
        <w:rPr>
          <w:lang w:val="en-GB"/>
        </w:rPr>
        <w:t xml:space="preserve">Before commencing with the </w:t>
      </w:r>
      <w:r w:rsidR="00A71DFD" w:rsidRPr="007B0A9C">
        <w:rPr>
          <w:lang w:val="en-GB"/>
        </w:rPr>
        <w:t>analyses,</w:t>
      </w:r>
      <w:r w:rsidRPr="007B0A9C">
        <w:rPr>
          <w:lang w:val="en-GB"/>
        </w:rPr>
        <w:t xml:space="preserve"> we can visualize the data, starting with a Kaplan-Meier curve</w:t>
      </w:r>
      <w:r w:rsidR="007B0A9C" w:rsidRPr="007B0A9C">
        <w:rPr>
          <w:lang w:val="en-GB"/>
        </w:rPr>
        <w:t xml:space="preserve">. We use </w:t>
      </w:r>
      <w:r w:rsidR="007B0A9C" w:rsidRPr="007B0A9C">
        <w:rPr>
          <w:rFonts w:ascii="Courier New" w:hAnsi="Courier New" w:cs="Courier New"/>
          <w:b/>
          <w:bCs/>
          <w:sz w:val="24"/>
          <w:szCs w:val="24"/>
          <w:lang w:val="en-GB"/>
        </w:rPr>
        <w:t>ggplot2</w:t>
      </w:r>
      <w:r w:rsidR="007B0A9C" w:rsidRPr="007B0A9C">
        <w:rPr>
          <w:lang w:val="en-GB"/>
        </w:rPr>
        <w:t xml:space="preserve">, </w:t>
      </w:r>
      <w:r w:rsidR="007B0A9C" w:rsidRPr="007B0A9C">
        <w:rPr>
          <w:rFonts w:ascii="Courier New" w:hAnsi="Courier New" w:cs="Courier New"/>
          <w:b/>
          <w:bCs/>
          <w:sz w:val="24"/>
          <w:szCs w:val="24"/>
          <w:lang w:val="en-GB"/>
        </w:rPr>
        <w:t>ggfortify</w:t>
      </w:r>
      <w:r w:rsidR="007B0A9C" w:rsidRPr="007B0A9C">
        <w:rPr>
          <w:lang w:val="en-GB"/>
        </w:rPr>
        <w:t xml:space="preserve">, and </w:t>
      </w:r>
      <w:r w:rsidR="007B0A9C" w:rsidRPr="007B0A9C">
        <w:rPr>
          <w:rFonts w:ascii="Courier New" w:hAnsi="Courier New" w:cs="Courier New"/>
          <w:b/>
          <w:bCs/>
          <w:sz w:val="24"/>
          <w:szCs w:val="24"/>
          <w:lang w:val="en-GB"/>
        </w:rPr>
        <w:t>survival</w:t>
      </w:r>
      <w:r w:rsidR="007B0A9C" w:rsidRPr="007B0A9C">
        <w:rPr>
          <w:lang w:val="en-GB"/>
        </w:rPr>
        <w:t xml:space="preserve"> here</w:t>
      </w:r>
      <w:r w:rsidRPr="007B0A9C">
        <w:rPr>
          <w:lang w:val="en-GB"/>
        </w:rPr>
        <w:t>:</w:t>
      </w:r>
      <w:r w:rsidR="007B0A9C" w:rsidRPr="007B0A9C">
        <w:rPr>
          <w:lang w:val="en-GB"/>
        </w:rPr>
        <w:fldChar w:fldCharType="begin"/>
      </w:r>
      <w:r w:rsidR="00007ABB">
        <w:rPr>
          <w:lang w:val="en-GB"/>
        </w:rPr>
        <w:instrText xml:space="preserve"> ADDIN ZOTERO_ITEM CSL_CITATION {"citationID":"xxBEhh23","properties":{"formattedCitation":"\\super 3,16,17\\nosupersub{}","plainCitation":"3,16,17","noteIndex":0},"citationItems":[{"id":4751,"uris":["http://zotero.org/users/1675074/items/7FJCI58K"],"itemData":{"id":4751,"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13]]},"issued":{"date-parts":[["2022",5,3]]}},"locator":"2"},{"id":4745,"uris":["http://zotero.org/users/1675074/items/4ZDR7P4N"],"itemData":{"id":4745,"type":"software","abstract":"Unified plotting tools for statistics commonly used, such as GLM, time series, PCA families, clustering and survival analysis. The package offers a single plotting interface for these analysis results and plots in a unified style using 'ggplot2'.","license":"MIT + file LICENSE","source":"R-Packages","title":"ggfortify: Data Visualization Tools for Statistical Analysis Results","title-short":"ggfortify","URL":"https://CRAN.R-project.org/package=ggfortify","version":"0.4.14","author":[{"family":"Horikoshi","given":"Masaaki"},{"family":"Tang  [aut","given":"Yuan"},{"family":"cre","given":""},{"family":"Dickey","given":"Austin"},{"family":"Grenié","given":"Matthias"},{"family":"Thompson","given":"Ryan"},{"family":"Selzer","given":"Luciano"},{"family":"Strbenac","given":"Dario"},{"family":"Voronin","given":"Kirill"},{"family":"Pulatov","given":"Damir"}],"accessed":{"date-parts":[["2022",9,13]]},"issued":{"date-parts":[["2022",1,3]]}}},{"id":4746,"uris":["http://zotero.org/users/1675074/items/PY6CVMLE"],"itemData":{"id":4746,"type":"software","abstract":"Contains the core survival analysis routines, including definition of Surv objects, Kaplan-Meier and Aalen-Johansen (multi-state) curves, Cox models, and parametric accelerated failure time models.","license":"LGPL-2 | LGPL-2.1 | LGPL-3 [expanded from: LGPL (≥ 2)]","source":"R-Packages","title":"survival: Survival Analysis","title-short":"survival","URL":"https://CRAN.R-project.org/package=survival","version":"3.4-0","author":[{"family":"Therneau","given":"Terry M."},{"family":"2009)","given":"Thomas Lumley (original S.-&gt;R port and R.","non-dropping-particle":"until","dropping-particle":"maintainer"},{"family":"Elizabeth","given":"Atkinson"},{"family":"Cynthia","given":"Crowson"}],"accessed":{"date-parts":[["2022",9,13]]},"issued":{"date-parts":[["2022",8,9]]}}}],"schema":"https://github.com/citation-style-language/schema/raw/master/csl-citation.json"} </w:instrText>
      </w:r>
      <w:r w:rsidR="007B0A9C" w:rsidRPr="007B0A9C">
        <w:rPr>
          <w:lang w:val="en-GB"/>
        </w:rPr>
        <w:fldChar w:fldCharType="separate"/>
      </w:r>
      <w:r w:rsidR="00007ABB" w:rsidRPr="00007ABB">
        <w:rPr>
          <w:vertAlign w:val="superscript"/>
        </w:rPr>
        <w:t>3,16,17</w:t>
      </w:r>
      <w:r w:rsidR="007B0A9C" w:rsidRPr="007B0A9C">
        <w:rPr>
          <w:lang w:val="en-GB"/>
        </w:rPr>
        <w:fldChar w:fldCharType="end"/>
      </w:r>
    </w:p>
    <w:p w14:paraId="3EA42D53"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KM curve</w:t>
      </w:r>
    </w:p>
    <w:p w14:paraId="3B6BAADC"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gplot2)</w:t>
      </w:r>
    </w:p>
    <w:p w14:paraId="2C868E5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gfortify)</w:t>
      </w:r>
    </w:p>
    <w:p w14:paraId="41107AD3"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survival)</w:t>
      </w:r>
    </w:p>
    <w:p w14:paraId="3044BFDA"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odel_fit &lt;- survfit(Surv(time, status) ~ 1, data=survdat) </w:t>
      </w:r>
    </w:p>
    <w:p w14:paraId="5880E7CF"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p>
    <w:p w14:paraId="6449D35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autoplot(model_fit) + </w:t>
      </w:r>
    </w:p>
    <w:p w14:paraId="7F3D234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abs(x = "\n Survival Time (Days) ", y = "Survival Probabilities \n", </w:t>
      </w:r>
    </w:p>
    <w:p w14:paraId="677EDB2A"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tle = "Survival Times") + </w:t>
      </w:r>
    </w:p>
    <w:p w14:paraId="08AAD70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heme(plot.title = element_text(hjust = 0.5), </w:t>
      </w:r>
    </w:p>
    <w:p w14:paraId="1D07787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xis.title.x = element_text(face="bold", size = 12),</w:t>
      </w:r>
    </w:p>
    <w:p w14:paraId="42A62A8D"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xis.title.y = element_text(face="bold", size = 12),</w:t>
      </w:r>
    </w:p>
    <w:p w14:paraId="4BB503E8" w14:textId="5A8F700F"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gend.title = element_text(face="bold", size = 10))</w:t>
      </w:r>
    </w:p>
    <w:p w14:paraId="4BCAD6A0" w14:textId="77777777" w:rsidR="00680872" w:rsidRPr="0024007B" w:rsidRDefault="00680872" w:rsidP="00680872">
      <w:pPr>
        <w:spacing w:after="0" w:line="240" w:lineRule="auto"/>
        <w:rPr>
          <w:lang w:val="en-GB"/>
        </w:rPr>
      </w:pPr>
    </w:p>
    <w:p w14:paraId="3BA330FC" w14:textId="09DC1122" w:rsidR="00680872" w:rsidRPr="0024007B" w:rsidRDefault="009402F1" w:rsidP="00680872">
      <w:pPr>
        <w:spacing w:after="0" w:line="240" w:lineRule="auto"/>
        <w:jc w:val="center"/>
        <w:rPr>
          <w:lang w:val="en-GB"/>
        </w:rPr>
      </w:pPr>
      <w:r w:rsidRPr="0024007B">
        <w:rPr>
          <w:noProof/>
        </w:rPr>
        <w:drawing>
          <wp:inline distT="0" distB="0" distL="0" distR="0" wp14:anchorId="5A89FCDF" wp14:editId="15D32FFF">
            <wp:extent cx="3913281" cy="3547793"/>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23"/>
                    <a:stretch>
                      <a:fillRect/>
                    </a:stretch>
                  </pic:blipFill>
                  <pic:spPr>
                    <a:xfrm>
                      <a:off x="0" y="0"/>
                      <a:ext cx="3918076" cy="3552140"/>
                    </a:xfrm>
                    <a:prstGeom prst="rect">
                      <a:avLst/>
                    </a:prstGeom>
                  </pic:spPr>
                </pic:pic>
              </a:graphicData>
            </a:graphic>
          </wp:inline>
        </w:drawing>
      </w:r>
    </w:p>
    <w:p w14:paraId="5CBE1889" w14:textId="77777777" w:rsidR="00680872" w:rsidRPr="0024007B" w:rsidRDefault="00680872" w:rsidP="00680872">
      <w:pPr>
        <w:spacing w:after="0" w:line="240" w:lineRule="auto"/>
        <w:rPr>
          <w:lang w:val="en-GB"/>
        </w:rPr>
      </w:pPr>
    </w:p>
    <w:p w14:paraId="2AD42512" w14:textId="1EC2529E" w:rsidR="00680872" w:rsidRPr="0024007B" w:rsidRDefault="00680872">
      <w:pPr>
        <w:rPr>
          <w:lang w:val="en-GB"/>
        </w:rPr>
      </w:pPr>
      <w:r w:rsidRPr="0024007B">
        <w:rPr>
          <w:lang w:val="en-GB"/>
        </w:rPr>
        <w:t>We can also plot for different levels of the covariates</w:t>
      </w:r>
      <w:r w:rsidR="00A71DFD">
        <w:rPr>
          <w:lang w:val="en-GB"/>
        </w:rPr>
        <w:t xml:space="preserve">, e.g. for </w:t>
      </w:r>
      <w:r w:rsidRPr="0024007B">
        <w:rPr>
          <w:lang w:val="en-GB"/>
        </w:rPr>
        <w:t xml:space="preserve">different values of </w:t>
      </w:r>
      <w:r w:rsidRPr="0024007B">
        <w:rPr>
          <w:rFonts w:ascii="Courier New" w:hAnsi="Courier New" w:cs="Courier New"/>
          <w:lang w:val="en-GB"/>
        </w:rPr>
        <w:t>x5</w:t>
      </w:r>
      <w:r w:rsidR="00A71DFD">
        <w:rPr>
          <w:rFonts w:ascii="Courier New" w:hAnsi="Courier New" w:cs="Courier New"/>
          <w:lang w:val="en-GB"/>
        </w:rPr>
        <w:t>:</w:t>
      </w:r>
      <w:r w:rsidRPr="0024007B">
        <w:rPr>
          <w:lang w:val="en-GB"/>
        </w:rPr>
        <w:t xml:space="preserve"> </w:t>
      </w:r>
    </w:p>
    <w:p w14:paraId="77FA52F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 survival curves for specific levels of covariates </w:t>
      </w:r>
    </w:p>
    <w:p w14:paraId="594D4377"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odel_fit2 &lt;- survfit(Surv(time, status) ~ x5, data=survdat) </w:t>
      </w:r>
    </w:p>
    <w:p w14:paraId="04220A92"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autoplot(model_fit2) + </w:t>
      </w:r>
    </w:p>
    <w:p w14:paraId="28FC2A7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abs(x = "\n Survival Time (Days) ", y = "Survival Probabilities \n", </w:t>
      </w:r>
    </w:p>
    <w:p w14:paraId="6CF56C72"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tle = "Survival Times") + </w:t>
      </w:r>
    </w:p>
    <w:p w14:paraId="1E4E361F"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heme(plot.title = element_text(hjust = 0.5), </w:t>
      </w:r>
    </w:p>
    <w:p w14:paraId="397EFB89"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xis.title.x = element_text(face="bold", size = 12),</w:t>
      </w:r>
    </w:p>
    <w:p w14:paraId="57847A0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xis.title.y = element_text(face="bold", size = 12),</w:t>
      </w:r>
    </w:p>
    <w:p w14:paraId="14A4B64C"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gend.title = element_text(face="bold", size = 10))+ xlim(0,30)</w:t>
      </w:r>
    </w:p>
    <w:p w14:paraId="767535D5" w14:textId="00659F4D" w:rsidR="007B0569" w:rsidRPr="0024007B" w:rsidRDefault="009402F1" w:rsidP="007B0569">
      <w:pPr>
        <w:jc w:val="center"/>
        <w:rPr>
          <w:lang w:val="en-GB"/>
        </w:rPr>
      </w:pPr>
      <w:r w:rsidRPr="0024007B">
        <w:rPr>
          <w:noProof/>
        </w:rPr>
        <w:lastRenderedPageBreak/>
        <w:drawing>
          <wp:inline distT="0" distB="0" distL="0" distR="0" wp14:anchorId="559CF32F" wp14:editId="38D55605">
            <wp:extent cx="3538845" cy="3208328"/>
            <wp:effectExtent l="0" t="0" r="508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4"/>
                    <a:stretch>
                      <a:fillRect/>
                    </a:stretch>
                  </pic:blipFill>
                  <pic:spPr>
                    <a:xfrm>
                      <a:off x="0" y="0"/>
                      <a:ext cx="3542600" cy="3211732"/>
                    </a:xfrm>
                    <a:prstGeom prst="rect">
                      <a:avLst/>
                    </a:prstGeom>
                  </pic:spPr>
                </pic:pic>
              </a:graphicData>
            </a:graphic>
          </wp:inline>
        </w:drawing>
      </w:r>
    </w:p>
    <w:p w14:paraId="1627CA40" w14:textId="77777777" w:rsidR="007B0569" w:rsidRPr="0024007B" w:rsidRDefault="007B0569" w:rsidP="007B0569">
      <w:pPr>
        <w:pStyle w:val="Heading2"/>
        <w:spacing w:before="0" w:line="240" w:lineRule="auto"/>
        <w:ind w:left="578" w:hanging="578"/>
        <w:rPr>
          <w:rFonts w:ascii="Times New Roman" w:hAnsi="Times New Roman" w:cs="Times New Roman"/>
          <w:i/>
          <w:iCs/>
          <w:color w:val="auto"/>
          <w:lang w:val="en-GB"/>
        </w:rPr>
      </w:pPr>
      <w:bookmarkStart w:id="24" w:name="_Toc163216026"/>
      <w:r w:rsidRPr="0024007B">
        <w:rPr>
          <w:rFonts w:ascii="Times New Roman" w:hAnsi="Times New Roman" w:cs="Times New Roman"/>
          <w:i/>
          <w:iCs/>
          <w:color w:val="auto"/>
          <w:lang w:val="en-GB"/>
        </w:rPr>
        <w:t>Perform multiple imputations</w:t>
      </w:r>
      <w:bookmarkEnd w:id="24"/>
    </w:p>
    <w:p w14:paraId="0A19630A" w14:textId="46B7FBAA" w:rsidR="00A60E93" w:rsidRPr="0024007B" w:rsidRDefault="007B0569" w:rsidP="007B0569">
      <w:pPr>
        <w:jc w:val="both"/>
        <w:rPr>
          <w:lang w:val="en-GB"/>
        </w:rPr>
      </w:pPr>
      <w:r w:rsidRPr="0024007B">
        <w:rPr>
          <w:lang w:val="en-GB"/>
        </w:rPr>
        <w:t xml:space="preserve">The data has several missing entries, </w:t>
      </w:r>
      <w:r w:rsidR="0021618D" w:rsidRPr="0024007B">
        <w:rPr>
          <w:lang w:val="en-GB"/>
        </w:rPr>
        <w:t>so</w:t>
      </w:r>
      <w:r w:rsidRPr="0024007B">
        <w:rPr>
          <w:lang w:val="en-GB"/>
        </w:rPr>
        <w:t xml:space="preserve"> we need </w:t>
      </w:r>
      <w:r w:rsidR="0021618D" w:rsidRPr="0024007B">
        <w:rPr>
          <w:lang w:val="en-GB"/>
        </w:rPr>
        <w:t>to perform multiple imputations. Following White and Royston,</w:t>
      </w:r>
      <w:r w:rsidR="0021618D" w:rsidRPr="0024007B">
        <w:rPr>
          <w:lang w:val="en-GB"/>
        </w:rPr>
        <w:fldChar w:fldCharType="begin"/>
      </w:r>
      <w:r w:rsidR="00007ABB">
        <w:rPr>
          <w:lang w:val="en-GB"/>
        </w:rPr>
        <w:instrText xml:space="preserve"> ADDIN ZOTERO_ITEM CSL_CITATION {"citationID":"oLoMw4eo","properties":{"formattedCitation":"\\super 18\\nosupersub{}","plainCitation":"18","noteIndex":0},"citationItems":[{"id":4763,"uris":["http://zotero.org/users/1675074/items/HU5L5BQR"],"itemData":{"id":4763,"type":"article-journal","abstract":"Multiple imputation is commonly used to impute missing data, and is typically more efficient than complete cases analysis in regression analysis when covariates have missing values. Imputation may be performed using a regression model for the incomplete covariates on other covariates and, importantly, on the outcome. With a survival outcome, it is a common practice to use the event indicator D and the log of the observed event or censoring time T in the imputation model, but the rationale is not clear., We assume that the survival outcome follows a proportional hazards model given covariates X and Z. We show that a suitable model for imputing binary or Normal X is a logistic or linear regression on the event indicator D, the cumulative baseline hazard H0(T), and the other covariates Z. This result is exact in the case of a single binary covariate; in other cases, it is approximately valid for small covariate effects and/or small cumulative incidence. If we do not know H0(T), we approximate it by the Nelson–Aalen estimator of H(T) or estimate it by Cox regression., We compare the methods using simulation studies. We find that using log T biases covariate-outcome associations towards the null, while the new methods have lower bias. Overall, we recommend including the event indicator and the Nelson–Aalen estimator of H(T) in the imputation model. Copyright © 2009 John Wiley &amp; Sons, Ltd.","container-title":"Statistics in Medicine","DOI":"10.1002/sim.3618","ISSN":"0277-6715","issue":"15","journalAbbreviation":"Stat Med","note":"PMID: 19452569\nPMCID: PMC2998703","page":"1982-1998","source":"PubMed Central","title":"Imputing missing covariate values for the Cox model","volume":"28","author":[{"family":"White","given":"Ian R"},{"family":"Royston","given":"Patrick"}],"issued":{"date-parts":[["2009",7,10]]}}}],"schema":"https://github.com/citation-style-language/schema/raw/master/csl-citation.json"} </w:instrText>
      </w:r>
      <w:r w:rsidR="0021618D" w:rsidRPr="0024007B">
        <w:rPr>
          <w:lang w:val="en-GB"/>
        </w:rPr>
        <w:fldChar w:fldCharType="separate"/>
      </w:r>
      <w:r w:rsidR="00007ABB" w:rsidRPr="00007ABB">
        <w:rPr>
          <w:vertAlign w:val="superscript"/>
        </w:rPr>
        <w:t>18</w:t>
      </w:r>
      <w:r w:rsidR="0021618D" w:rsidRPr="0024007B">
        <w:rPr>
          <w:lang w:val="en-GB"/>
        </w:rPr>
        <w:fldChar w:fldCharType="end"/>
      </w:r>
      <w:r w:rsidR="0021618D" w:rsidRPr="0024007B">
        <w:rPr>
          <w:lang w:val="en-GB"/>
        </w:rPr>
        <w:t xml:space="preserve"> for the imputation we will use the cumulative baseline hazard estimated by </w:t>
      </w:r>
      <w:r w:rsidR="00C962AF" w:rsidRPr="0024007B">
        <w:rPr>
          <w:lang w:val="en-GB"/>
        </w:rPr>
        <w:t>the Nelson–Aalen estimator, in addition to other covariates:</w:t>
      </w:r>
    </w:p>
    <w:p w14:paraId="392DBEC1" w14:textId="614950D3"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mpute missing data</w:t>
      </w:r>
    </w:p>
    <w:p w14:paraId="2AFBD01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Hmisc)</w:t>
      </w:r>
    </w:p>
    <w:p w14:paraId="196A3A34" w14:textId="77777777" w:rsidR="004A3C35" w:rsidRPr="00F0691A" w:rsidRDefault="004A3C35" w:rsidP="004A3C35">
      <w:pPr>
        <w:shd w:val="clear" w:color="auto" w:fill="F2F2F2" w:themeFill="background1" w:themeFillShade="F2"/>
        <w:spacing w:after="0" w:line="240" w:lineRule="auto"/>
        <w:rPr>
          <w:rFonts w:ascii="Courier New" w:hAnsi="Courier New" w:cs="Courier New"/>
          <w:sz w:val="20"/>
          <w:szCs w:val="20"/>
        </w:rPr>
      </w:pPr>
      <w:r w:rsidRPr="00F0691A">
        <w:rPr>
          <w:rFonts w:ascii="Courier New" w:hAnsi="Courier New" w:cs="Courier New"/>
          <w:sz w:val="20"/>
          <w:szCs w:val="20"/>
        </w:rPr>
        <w:t>n.impute &lt;- 10</w:t>
      </w:r>
    </w:p>
    <w:p w14:paraId="23F0128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urvdat$nelsonaalen &lt;- nelsonaalen(survdat, time, status) </w:t>
      </w:r>
    </w:p>
    <w:p w14:paraId="4C034232"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 &lt;- aregImpute(data=survdat, ~status+x1+x2+I(x3)+I(x4)+I(x5)+</w:t>
      </w:r>
    </w:p>
    <w:p w14:paraId="340F55C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z1+z2+I(z3)+I(z4)+I(z5)+clust+nelsonaalen, n.impute=n.impute, nk=3, match='closest')</w:t>
      </w:r>
    </w:p>
    <w:p w14:paraId="4B597B92"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42E65B3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get imputed datasets</w:t>
      </w:r>
    </w:p>
    <w:p w14:paraId="1A4547C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 &lt;- list()</w:t>
      </w:r>
    </w:p>
    <w:p w14:paraId="6EDEB8F6"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w:t>
      </w:r>
    </w:p>
    <w:p w14:paraId="716AAD4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i]] &lt;- impute.transcan(a, imputation=i, data=survdat, list.out=TRUE, pr=FALSE, check=FALSE)</w:t>
      </w:r>
    </w:p>
    <w:p w14:paraId="2485621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i]]$time&lt;-survdat$time</w:t>
      </w:r>
    </w:p>
    <w:p w14:paraId="21CD125D" w14:textId="2C0FFCB8" w:rsidR="00C962AF"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17B3CD7" w14:textId="4B182C09" w:rsidR="000C002C" w:rsidRPr="0024007B" w:rsidRDefault="000C002C" w:rsidP="000C002C">
      <w:pPr>
        <w:pStyle w:val="Heading2"/>
        <w:spacing w:before="240" w:line="240" w:lineRule="auto"/>
        <w:ind w:left="578" w:hanging="578"/>
        <w:rPr>
          <w:rFonts w:ascii="Times New Roman" w:hAnsi="Times New Roman" w:cs="Times New Roman"/>
          <w:i/>
          <w:iCs/>
          <w:color w:val="auto"/>
          <w:lang w:val="en-GB"/>
        </w:rPr>
      </w:pPr>
      <w:bookmarkStart w:id="25" w:name="_Toc163216027"/>
      <w:r w:rsidRPr="0024007B">
        <w:rPr>
          <w:rFonts w:ascii="Times New Roman" w:hAnsi="Times New Roman" w:cs="Times New Roman"/>
          <w:i/>
          <w:iCs/>
          <w:color w:val="auto"/>
          <w:lang w:val="en-GB"/>
        </w:rPr>
        <w:t>Fit a prediction model</w:t>
      </w:r>
      <w:bookmarkEnd w:id="25"/>
    </w:p>
    <w:p w14:paraId="30A1010D" w14:textId="2E9BADB3" w:rsidR="007B0569" w:rsidRPr="0024007B" w:rsidRDefault="000C002C" w:rsidP="007B0569">
      <w:pPr>
        <w:jc w:val="both"/>
        <w:rPr>
          <w:lang w:val="en-GB"/>
        </w:rPr>
      </w:pPr>
      <w:r w:rsidRPr="0024007B">
        <w:rPr>
          <w:lang w:val="en-GB"/>
        </w:rPr>
        <w:t>Having created the imputed dataset, we can now fit a prediction model. We hereby use a Weibull model</w:t>
      </w:r>
      <w:r w:rsidR="004A3C35" w:rsidRPr="0024007B">
        <w:rPr>
          <w:lang w:val="en-GB"/>
        </w:rPr>
        <w:t xml:space="preserve"> with smoothing splines</w:t>
      </w:r>
      <w:r w:rsidR="00A42C32" w:rsidRPr="0024007B">
        <w:t xml:space="preserve"> for the continuous predictors</w:t>
      </w:r>
      <w:r w:rsidRPr="0024007B">
        <w:rPr>
          <w:lang w:val="en-GB"/>
        </w:rPr>
        <w:t>:</w:t>
      </w:r>
      <w:r w:rsidR="004A3C35" w:rsidRPr="0024007B">
        <w:rPr>
          <w:lang w:val="en-GB"/>
        </w:rPr>
        <w:t xml:space="preserve"> </w:t>
      </w:r>
      <w:r w:rsidRPr="0024007B">
        <w:rPr>
          <w:lang w:val="en-GB"/>
        </w:rPr>
        <w:t xml:space="preserve"> </w:t>
      </w:r>
    </w:p>
    <w:p w14:paraId="730FE1A5" w14:textId="0F9F0BFD"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Weibull model with smoothing splines</w:t>
      </w:r>
    </w:p>
    <w:p w14:paraId="43507A4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it.model &lt;- list()</w:t>
      </w:r>
    </w:p>
    <w:p w14:paraId="017052C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4D23A934"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model[[i]] &lt;- survreg(Surv(time, status)~pspline(x1, df=2)+pspline(x2, df=2)+ridge(x3,x4, scale=T), </w:t>
      </w:r>
    </w:p>
    <w:p w14:paraId="6C1F09B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i]], dist="weibul")</w:t>
      </w:r>
    </w:p>
    <w:p w14:paraId="6CAC4E16" w14:textId="7DC52811" w:rsidR="007B0569"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3A906A0" w14:textId="0C7189A1" w:rsidR="007B0569" w:rsidRPr="0024007B" w:rsidRDefault="004A3C35" w:rsidP="007B0569">
      <w:pPr>
        <w:jc w:val="both"/>
        <w:rPr>
          <w:lang w:val="en-GB"/>
        </w:rPr>
      </w:pPr>
      <w:r w:rsidRPr="0024007B">
        <w:rPr>
          <w:lang w:val="en-GB"/>
        </w:rPr>
        <w:t>We can use this model to make predictions for a new patient</w:t>
      </w:r>
      <w:r w:rsidR="000928C3" w:rsidRPr="0024007B">
        <w:rPr>
          <w:lang w:val="en-GB"/>
        </w:rPr>
        <w:t xml:space="preserve"> and draw the expected survival curve. </w:t>
      </w:r>
    </w:p>
    <w:p w14:paraId="0384F6D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predict for new patient</w:t>
      </w:r>
    </w:p>
    <w:p w14:paraId="1EFF2858" w14:textId="46F68CA6"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ew.patient &lt;- data.frame(x1 = 0.5, x2 = 0.2, x3 = as.factor(1), x4 = as.factor(2))</w:t>
      </w:r>
    </w:p>
    <w:p w14:paraId="3DBB8A5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weibull.time &lt;- function(new.patient, fit.model = NULL){ </w:t>
      </w:r>
    </w:p>
    <w:p w14:paraId="5EB610C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99/100  </w:t>
      </w:r>
    </w:p>
    <w:p w14:paraId="09AF7E5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 &lt;- list()</w:t>
      </w:r>
    </w:p>
    <w:p w14:paraId="2C8E785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i in 1:n.impute){</w:t>
      </w:r>
    </w:p>
    <w:p w14:paraId="70AC80CB" w14:textId="00798E6A"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time &lt;- predict(fit.model[[i]], newdata=new.patient, type='quantile', p=pct, se=TRUE)</w:t>
      </w:r>
    </w:p>
    <w:p w14:paraId="24D5D300"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i]] &lt;- data.frame(surv=pct, pred=ptime$fit,var=ptime$se.fit^2)</w:t>
      </w:r>
    </w:p>
    <w:p w14:paraId="3A0C662A"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8B837D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E422F9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average &lt;- Reduce("+", predicted.exp) / n.impute</w:t>
      </w:r>
    </w:p>
    <w:p w14:paraId="03147FDE" w14:textId="07D47BD9"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s &lt;- predicted.exp.average[,2]</w:t>
      </w:r>
    </w:p>
    <w:p w14:paraId="447A156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 &lt;- predicted.exp.average[,3]</w:t>
      </w:r>
    </w:p>
    <w:p w14:paraId="1A94F62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B3204F"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rrors &lt;- list()</w:t>
      </w:r>
    </w:p>
    <w:p w14:paraId="75EB6C1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i in 1:n.impute){</w:t>
      </w:r>
    </w:p>
    <w:p w14:paraId="639F603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rrors[[i]] &lt;- (predicted.exp[[i]]$pred-means)^2</w:t>
      </w:r>
    </w:p>
    <w:p w14:paraId="743AE323"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228A8A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 &lt;- 1/(n.impute-1)*(Reduce("+", errors))</w:t>
      </w:r>
    </w:p>
    <w:p w14:paraId="3CDB011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varMI &lt;- U + (1+1/n.impute)*B</w:t>
      </w:r>
    </w:p>
    <w:p w14:paraId="38C56A7B"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data.frame("percentiles.surv"=pct,"means"=means, "sd" = sqrt(varMI), </w:t>
      </w:r>
    </w:p>
    <w:p w14:paraId="0892C11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CI"=means-1.96*sqrt(varMI), "upperCI"=means+1.96*sqrt(varMI))</w:t>
      </w:r>
    </w:p>
    <w:p w14:paraId="010618A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61EC5FD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42666A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
    <w:p w14:paraId="103D9B1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time &lt;- prediction.weibull.time(new.patient, fit.model)</w:t>
      </w:r>
    </w:p>
    <w:p w14:paraId="2672B910"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
    <w:p w14:paraId="1A326525"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gplot(predictions.time, aes(x = means, y =1 - percentiles.surv )) + </w:t>
      </w:r>
    </w:p>
    <w:p w14:paraId="1A5EF71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line(col="black") + </w:t>
      </w:r>
    </w:p>
    <w:p w14:paraId="483ACFA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ribbon(aes(xmin = lowerCI, xmax = upperCI), </w:t>
      </w:r>
    </w:p>
    <w:p w14:paraId="133C20E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lpha=0.1, </w:t>
      </w:r>
    </w:p>
    <w:p w14:paraId="04C696A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inetype="dashed",</w:t>
      </w:r>
    </w:p>
    <w:p w14:paraId="17B3ADEF" w14:textId="66AF153E"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lor="grey")+xlab("days")+ylab("Survival probability")  +xlim(0,30)</w:t>
      </w:r>
    </w:p>
    <w:p w14:paraId="1C625375" w14:textId="0578BD66" w:rsidR="007B0569" w:rsidRPr="0024007B" w:rsidRDefault="005D67F2" w:rsidP="000928C3">
      <w:pPr>
        <w:jc w:val="center"/>
        <w:rPr>
          <w:lang w:val="en-GB"/>
        </w:rPr>
      </w:pPr>
      <w:r w:rsidRPr="0024007B">
        <w:rPr>
          <w:noProof/>
        </w:rPr>
        <w:drawing>
          <wp:inline distT="0" distB="0" distL="0" distR="0" wp14:anchorId="0406AF93" wp14:editId="0F207B05">
            <wp:extent cx="3754582" cy="2912338"/>
            <wp:effectExtent l="0" t="0" r="0" b="254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5"/>
                    <a:stretch>
                      <a:fillRect/>
                    </a:stretch>
                  </pic:blipFill>
                  <pic:spPr>
                    <a:xfrm>
                      <a:off x="0" y="0"/>
                      <a:ext cx="3755815" cy="2913294"/>
                    </a:xfrm>
                    <a:prstGeom prst="rect">
                      <a:avLst/>
                    </a:prstGeom>
                  </pic:spPr>
                </pic:pic>
              </a:graphicData>
            </a:graphic>
          </wp:inline>
        </w:drawing>
      </w:r>
    </w:p>
    <w:p w14:paraId="6D5F7F69" w14:textId="07F014E4" w:rsidR="000928C3" w:rsidRPr="0024007B" w:rsidRDefault="000928C3" w:rsidP="000928C3">
      <w:pPr>
        <w:jc w:val="both"/>
        <w:rPr>
          <w:lang w:val="en-GB"/>
        </w:rPr>
      </w:pPr>
      <w:r w:rsidRPr="0024007B">
        <w:rPr>
          <w:lang w:val="en-GB"/>
        </w:rPr>
        <w:lastRenderedPageBreak/>
        <w:t xml:space="preserve">We can also calculate the so-called linear predictor, which we will use </w:t>
      </w:r>
      <w:r w:rsidR="00CB7B0A" w:rsidRPr="0024007B">
        <w:rPr>
          <w:lang w:val="en-GB"/>
        </w:rPr>
        <w:t xml:space="preserve">in the next sections </w:t>
      </w:r>
      <w:r w:rsidR="00A42C32" w:rsidRPr="0024007B">
        <w:rPr>
          <w:lang w:val="en-GB"/>
        </w:rPr>
        <w:t>to</w:t>
      </w:r>
      <w:r w:rsidRPr="0024007B">
        <w:rPr>
          <w:lang w:val="en-GB"/>
        </w:rPr>
        <w:t xml:space="preserve"> assess of model performance:</w:t>
      </w:r>
    </w:p>
    <w:p w14:paraId="6888CEB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culate the linear predictor</w:t>
      </w:r>
    </w:p>
    <w:p w14:paraId="636ECDD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weibull &lt;- function(new.patient, single.fit = NULL, multiple.fit = NULL){ </w:t>
      </w:r>
    </w:p>
    <w:p w14:paraId="2CDCAED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292D3FB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7F2D4E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i){</w:t>
      </w:r>
    </w:p>
    <w:p w14:paraId="49DE984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multiple.fit[[i]], newdata = new.patient, type = "lp")</w:t>
      </w:r>
    </w:p>
    <w:p w14:paraId="7B85C1DF"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56B8A8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sapply(1:length(multiple.fit), ff)</w:t>
      </w:r>
    </w:p>
    <w:p w14:paraId="19AE93C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968AD6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dim(new.patient)[1] == 1){</w:t>
      </w:r>
    </w:p>
    <w:p w14:paraId="1FD166B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mean(prediction_matrix)</w:t>
      </w:r>
    </w:p>
    <w:p w14:paraId="3F5F597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w:t>
      </w:r>
    </w:p>
    <w:p w14:paraId="47F73CC3"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w:t>
      </w:r>
    </w:p>
    <w:p w14:paraId="72E2D03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25AC3D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F1804AA"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is.null(single.fit)){</w:t>
      </w:r>
    </w:p>
    <w:p w14:paraId="0777EDB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predict(single.fit, newdata = new.patient, type = "lp")</w:t>
      </w:r>
    </w:p>
    <w:p w14:paraId="1EE83F8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ED91B8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7A01871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DFDC56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 &lt;- survdat[complete.cases(survdat[,1:5]),]</w:t>
      </w:r>
    </w:p>
    <w:p w14:paraId="33FABF7B" w14:textId="471C9AAA" w:rsidR="00507FAA"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weibull &lt;- prediction.weibull(complete.data, multiple.fit = fit.model)</w:t>
      </w:r>
    </w:p>
    <w:p w14:paraId="122F3CA0" w14:textId="4469FD71" w:rsidR="00507FAA" w:rsidRPr="0024007B" w:rsidRDefault="00507FAA" w:rsidP="00507FAA">
      <w:pPr>
        <w:pStyle w:val="Heading2"/>
        <w:spacing w:before="120" w:line="240" w:lineRule="auto"/>
        <w:ind w:left="578" w:hanging="578"/>
        <w:rPr>
          <w:rFonts w:ascii="Times New Roman" w:hAnsi="Times New Roman" w:cs="Times New Roman"/>
          <w:i/>
          <w:iCs/>
          <w:color w:val="auto"/>
          <w:lang w:val="en-GB"/>
        </w:rPr>
      </w:pPr>
      <w:bookmarkStart w:id="26" w:name="_Toc163216028"/>
      <w:r w:rsidRPr="0024007B">
        <w:rPr>
          <w:rFonts w:ascii="Times New Roman" w:hAnsi="Times New Roman" w:cs="Times New Roman"/>
          <w:i/>
          <w:iCs/>
          <w:color w:val="auto"/>
          <w:lang w:val="en-GB"/>
        </w:rPr>
        <w:t>Calculate apparent performance of the model</w:t>
      </w:r>
      <w:bookmarkEnd w:id="26"/>
    </w:p>
    <w:p w14:paraId="07A9E108" w14:textId="35362E55" w:rsidR="00507FAA" w:rsidRPr="0024007B" w:rsidRDefault="007946A9" w:rsidP="00507FAA">
      <w:pPr>
        <w:jc w:val="both"/>
        <w:rPr>
          <w:lang w:val="en-GB"/>
        </w:rPr>
      </w:pPr>
      <w:r w:rsidRPr="0024007B">
        <w:rPr>
          <w:lang w:val="en-GB"/>
        </w:rPr>
        <w:t>As was the case for the binary outcome</w:t>
      </w:r>
      <w:r w:rsidR="004817D2" w:rsidRPr="0024007B">
        <w:rPr>
          <w:lang w:val="en-GB"/>
        </w:rPr>
        <w:t>, we need to assess both calibration and discrimination of a new model. Discrimination is usually assessed via Harrell’s c-statistic</w:t>
      </w:r>
      <w:r w:rsidR="00A267FF" w:rsidRPr="0024007B">
        <w:rPr>
          <w:lang w:val="en-GB"/>
        </w:rPr>
        <w:t>,</w:t>
      </w:r>
      <w:r w:rsidR="004817D2" w:rsidRPr="0024007B">
        <w:rPr>
          <w:lang w:val="en-GB"/>
        </w:rPr>
        <w:fldChar w:fldCharType="begin"/>
      </w:r>
      <w:r w:rsidR="00007ABB">
        <w:rPr>
          <w:lang w:val="en-GB"/>
        </w:rPr>
        <w:instrText xml:space="preserve"> ADDIN ZOTERO_ITEM CSL_CITATION {"citationID":"n0JI5DK1","properties":{"formattedCitation":"\\super 19\\nosupersub{}","plainCitation":"19","noteIndex":0},"citationItems":[{"id":4633,"uris":["http://zotero.org/users/1675074/items/6QMPWERG"],"itemData":{"id":4633,"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container-title":"JAMA","ISSN":"0098-7484","issue":"18","journalAbbreviation":"JAMA","language":"eng","note":"PMID: 7069920","page":"2543-2546","source":"PubMed","title":"Evaluating the yield of medical tests","volume":"247","author":[{"family":"Harrell","given":"F. E."},{"family":"Califf","given":"R. M."},{"family":"Pryor","given":"D. B."},{"family":"Lee","given":"K. L."},{"family":"Rosati","given":"R. A."}],"issued":{"date-parts":[["1982",5,14]]}}}],"schema":"https://github.com/citation-style-language/schema/raw/master/csl-citation.json"} </w:instrText>
      </w:r>
      <w:r w:rsidR="004817D2" w:rsidRPr="0024007B">
        <w:rPr>
          <w:lang w:val="en-GB"/>
        </w:rPr>
        <w:fldChar w:fldCharType="separate"/>
      </w:r>
      <w:r w:rsidR="00007ABB" w:rsidRPr="00007ABB">
        <w:rPr>
          <w:vertAlign w:val="superscript"/>
        </w:rPr>
        <w:t>19</w:t>
      </w:r>
      <w:r w:rsidR="004817D2" w:rsidRPr="0024007B">
        <w:rPr>
          <w:lang w:val="en-GB"/>
        </w:rPr>
        <w:fldChar w:fldCharType="end"/>
      </w:r>
      <w:r w:rsidR="004817D2" w:rsidRPr="0024007B">
        <w:rPr>
          <w:lang w:val="en-GB"/>
        </w:rPr>
        <w:t xml:space="preserve"> </w:t>
      </w:r>
      <w:r w:rsidR="00A267FF" w:rsidRPr="0024007B">
        <w:rPr>
          <w:lang w:val="en-GB"/>
        </w:rPr>
        <w:t xml:space="preserve">or using the modification proposed by </w:t>
      </w:r>
      <w:r w:rsidR="004817D2" w:rsidRPr="0024007B">
        <w:rPr>
          <w:lang w:val="en-GB"/>
        </w:rPr>
        <w:t>Uno</w:t>
      </w:r>
      <w:r w:rsidR="00A267FF" w:rsidRPr="0024007B">
        <w:rPr>
          <w:lang w:val="en-GB"/>
        </w:rPr>
        <w:t xml:space="preserve"> et al.</w:t>
      </w:r>
      <w:r w:rsidR="00A267FF" w:rsidRPr="0024007B">
        <w:rPr>
          <w:lang w:val="en-GB"/>
        </w:rPr>
        <w:fldChar w:fldCharType="begin"/>
      </w:r>
      <w:r w:rsidR="00007ABB">
        <w:rPr>
          <w:lang w:val="en-GB"/>
        </w:rPr>
        <w:instrText xml:space="preserve"> ADDIN ZOTERO_ITEM CSL_CITATION {"citationID":"frwmJsb0","properties":{"formattedCitation":"\\super 20\\nosupersub{}","plainCitation":"20","noteIndex":0},"citationItems":[{"id":4769,"uris":["http://zotero.org/users/1675074/items/MBU7CT4I"],"itemData":{"id":4769,"type":"article-journal","abstract":"For modern evidence-based medicine, a well thought-out risk scoring system for predicting the occurrence of a clinical event plays an important role in selecting prevention and treatment strategies. Such an index system is often established based on the subject’s “baseline” genetic or clinical markers via a working parametric or semi-parametric model. To evaluate the adequacy of such a system, C-statistics are routinely used in the medical literature to quantify the capacity of the estimated risk score in discriminating among subjects with different event times. The C-statistic provides a global assessment of a fitted survival model for the continuous event time rather than focuses on the prediction of t-year survival for a fixed time. When the event time is possibly censored, however, the population parameters corresponding to the commonly used C-statistics may depend on the study-specific censoring distribution. In this article, we present a simple C-statistic without this shortcoming. The new procedure consistently estimates a conventional concordance measure which is free of censoring. We provide a large sample approximation to the distribution of this estimator for making inferences about the concordance measure. Results from numerical studies suggest that the new procedure performs well in finite sample.","container-title":"Statistics in medicine","DOI":"10.1002/sim.4154","ISSN":"0277-6715","issue":"10","journalAbbreviation":"Stat Med","note":"PMID: 21484848\nPMCID: PMC3079915","page":"1105-1117","source":"PubMed Central","title":"On the C-statistics for Evaluating Overall Adequacy of Risk Prediction Procedures with Censored Survival Data","volume":"30","author":[{"family":"Uno","given":"Hajime"},{"family":"Cai","given":"Tianxi"},{"family":"Pencina","given":"Michael J."},{"family":"D’Agostino","given":"Ralph B."},{"family":"Wei","given":"L. J."}],"issued":{"date-parts":[["2011",5,10]]}}}],"schema":"https://github.com/citation-style-language/schema/raw/master/csl-citation.json"} </w:instrText>
      </w:r>
      <w:r w:rsidR="00A267FF" w:rsidRPr="0024007B">
        <w:rPr>
          <w:lang w:val="en-GB"/>
        </w:rPr>
        <w:fldChar w:fldCharType="separate"/>
      </w:r>
      <w:r w:rsidR="00007ABB" w:rsidRPr="00007ABB">
        <w:rPr>
          <w:vertAlign w:val="superscript"/>
        </w:rPr>
        <w:t>20</w:t>
      </w:r>
      <w:r w:rsidR="00A267FF" w:rsidRPr="0024007B">
        <w:rPr>
          <w:lang w:val="en-GB"/>
        </w:rPr>
        <w:fldChar w:fldCharType="end"/>
      </w:r>
      <w:r w:rsidR="004817D2" w:rsidRPr="0024007B">
        <w:rPr>
          <w:lang w:val="en-GB"/>
        </w:rPr>
        <w:t xml:space="preserve"> </w:t>
      </w:r>
      <w:r w:rsidR="00A267FF" w:rsidRPr="0024007B">
        <w:rPr>
          <w:lang w:val="en-GB"/>
        </w:rPr>
        <w:t>Calibration can be estimated by refitting a simple Cox model with the linear predictor of the model as the only covariate:</w:t>
      </w:r>
    </w:p>
    <w:p w14:paraId="47EBD5EF"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Assess apparent performance (no optimism correction) -------------------</w:t>
      </w:r>
    </w:p>
    <w:p w14:paraId="3D7B1AE0"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alculate_performance &lt;- function(time = NULL, status = NULL, lp = NULL){</w:t>
      </w:r>
    </w:p>
    <w:p w14:paraId="36C2D02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B92F27"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iscrimination</w:t>
      </w:r>
    </w:p>
    <w:p w14:paraId="5D52DF15"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harrell_C &lt;- concordance(Surv(time, status) ~ lp)</w:t>
      </w:r>
    </w:p>
    <w:p w14:paraId="4F450264"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harrell_C_est &lt;- harrell_C$concordance</w:t>
      </w:r>
    </w:p>
    <w:p w14:paraId="2579A766"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harrell_C_var &lt;- harrell_C$var</w:t>
      </w:r>
    </w:p>
    <w:p w14:paraId="4717AB34"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20FB7B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no_C &lt;- concordance(Surv(time, status) ~ lp, timewt = "n/G2")</w:t>
      </w:r>
    </w:p>
    <w:p w14:paraId="6008C34C"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no_C_est &lt;- Uno_C$concordance</w:t>
      </w:r>
    </w:p>
    <w:p w14:paraId="4B391B57"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no_C_var &lt;- Uno_C$var</w:t>
      </w:r>
    </w:p>
    <w:p w14:paraId="68DAC58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BD9901C"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bration</w:t>
      </w:r>
    </w:p>
    <w:p w14:paraId="547A4C80"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econd_model &lt;- survreg(Surv(time, status) ~ lp, dist="weibul")</w:t>
      </w:r>
    </w:p>
    <w:p w14:paraId="72D5AB88"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 &lt;- second_model$coef[2]</w:t>
      </w:r>
    </w:p>
    <w:p w14:paraId="0A2262DE"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
    <w:p w14:paraId="643785D6"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Vec &lt;- c(harrell_C_est, Uno_C_est, calslope)</w:t>
      </w:r>
    </w:p>
    <w:p w14:paraId="41163C82" w14:textId="6DD6D0DB"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ames(returnVec) &lt;- c("Harrel_C", "Uno_C", "</w:t>
      </w:r>
      <w:r w:rsidR="00BC62F8" w:rsidRPr="0024007B">
        <w:rPr>
          <w:rFonts w:ascii="Courier New" w:hAnsi="Courier New" w:cs="Courier New"/>
          <w:sz w:val="20"/>
          <w:szCs w:val="20"/>
        </w:rPr>
        <w:t>calibration.slope</w:t>
      </w:r>
      <w:r w:rsidRPr="0024007B">
        <w:rPr>
          <w:rFonts w:ascii="Courier New" w:hAnsi="Courier New" w:cs="Courier New"/>
          <w:sz w:val="20"/>
          <w:szCs w:val="20"/>
        </w:rPr>
        <w:t>")</w:t>
      </w:r>
    </w:p>
    <w:p w14:paraId="0D1C11EF"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
    <w:p w14:paraId="08E8B4FA"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turnVec)  </w:t>
      </w:r>
    </w:p>
    <w:p w14:paraId="6273824E"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D4F340B" w14:textId="48C556DD"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weibull &lt;- calculate_performance(time = complete.data$time, status = complete.data$status,lp = predicted.weibull)</w:t>
      </w:r>
    </w:p>
    <w:p w14:paraId="0BA9B4BF" w14:textId="528C42A4" w:rsidR="00A267FF" w:rsidRPr="0024007B" w:rsidRDefault="00A267FF" w:rsidP="00A267FF">
      <w:pPr>
        <w:shd w:val="clear" w:color="auto" w:fill="F2F2F2" w:themeFill="background1" w:themeFillShade="F2"/>
        <w:spacing w:after="0" w:line="240" w:lineRule="auto"/>
        <w:rPr>
          <w:lang w:val="en-GB"/>
        </w:rPr>
      </w:pPr>
      <w:r w:rsidRPr="0024007B">
        <w:rPr>
          <w:rFonts w:ascii="Courier New" w:hAnsi="Courier New" w:cs="Courier New"/>
          <w:sz w:val="20"/>
          <w:szCs w:val="20"/>
        </w:rPr>
        <w:t>round(apparent.weibull,2)</w:t>
      </w:r>
    </w:p>
    <w:p w14:paraId="3AB2CD7E" w14:textId="633A4D20" w:rsidR="005D67F2" w:rsidRPr="00F3693E" w:rsidRDefault="005D67F2"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lastRenderedPageBreak/>
        <w:t xml:space="preserve">Harrel_C         Uno_C calibration.slope </w:t>
      </w:r>
    </w:p>
    <w:p w14:paraId="4F680E34" w14:textId="7BD29279" w:rsidR="005D67F2" w:rsidRPr="00F3693E" w:rsidRDefault="005D67F2"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0.76              0.75              1.07</w:t>
      </w:r>
    </w:p>
    <w:p w14:paraId="1DEE51AE" w14:textId="25B9D37A" w:rsidR="0040035B" w:rsidRPr="0024007B" w:rsidRDefault="00BC62F8" w:rsidP="00BC62F8">
      <w:pPr>
        <w:jc w:val="both"/>
      </w:pPr>
      <w:r w:rsidRPr="0024007B">
        <w:rPr>
          <w:lang w:val="en-GB"/>
        </w:rPr>
        <w:t>We can also assess calibration at a specific time point</w:t>
      </w:r>
      <w:r w:rsidR="00DC7686" w:rsidRPr="0024007B">
        <w:rPr>
          <w:lang w:val="en-GB"/>
        </w:rPr>
        <w:t xml:space="preserve"> by comparing observed vs. predicted events</w:t>
      </w:r>
      <w:r w:rsidR="005D67F2" w:rsidRPr="0024007B">
        <w:rPr>
          <w:lang w:val="en-GB"/>
        </w:rPr>
        <w:t>. We use here t</w:t>
      </w:r>
      <w:r w:rsidR="0040035B" w:rsidRPr="0024007B">
        <w:rPr>
          <w:lang w:val="en-GB"/>
        </w:rPr>
        <w:t>he code provided b</w:t>
      </w:r>
      <w:r w:rsidR="00973009" w:rsidRPr="0024007B">
        <w:rPr>
          <w:lang w:val="en-GB"/>
        </w:rPr>
        <w:t xml:space="preserve">y </w:t>
      </w:r>
      <w:r w:rsidR="00973009" w:rsidRPr="0024007B">
        <w:rPr>
          <w:rStyle w:val="nlm-surname"/>
        </w:rPr>
        <w:t>McLernon et al.</w:t>
      </w:r>
      <w:r w:rsidR="00973009" w:rsidRPr="0024007B">
        <w:rPr>
          <w:rStyle w:val="nlm-surname"/>
        </w:rPr>
        <w:fldChar w:fldCharType="begin"/>
      </w:r>
      <w:r w:rsidR="00007ABB">
        <w:rPr>
          <w:rStyle w:val="nlm-surname"/>
        </w:rPr>
        <w:instrText xml:space="preserve"> ADDIN ZOTERO_ITEM CSL_CITATION {"citationID":"mqUj56sc","properties":{"formattedCitation":"\\super 21\\nosupersub{}","plainCitation":"21","noteIndex":0},"citationItems":[{"id":4772,"uris":["http://zotero.org/users/1675074/items/UCGBHTMT"],"itemData":{"id":4772,"type":"article","abstract":"Risk prediction models need thorough validation to assess their performance. Validation of models for survival outcomes poses challenges due to the censoring of observations and the varying time horizon at which predictions can be made. We aim to give a description of measures to evaluate predictions and the potential improvement in decision making from survival models based on Cox proportional hazards regression.\nAs a motivating case study, we consider the prediction of the composite outcome of recurrence and death (the ‘event’) in breast cancer patients following surgery. We develop a Cox regression model with three predictors as in the Nottingham Prognostic Index in 2982 women (1275 events within 5 years of follow-up) and externally validate this model in 686 women (285 events within 5 years). The improvement in performance was assessed following the addition of circulating progesterone as a prognostic biomarker.\nThe model predictions can be evaluated across the full range of observed follow up times or for the event occurring by a fixed time horizon of interest. We first discuss recommended statistical measures that evaluate model performance in terms of discrimination, calibration, or overall performance. Further, we evaluate the potential clinical utility of the model to support clinical decision making. SAS and R code is provided to illustrate apparent, internal, and external validation, both for the three predictor model and when adding progesterone.\nWe recommend the proposed set of performance measures for transparent reporting of the validity of predictions from survival models.","DOI":"10.1101/2022.03.17.22272411","language":"en","license":"© 2022, Posted by Cold Spring Harbor Laboratory. This pre-print is available under a Creative Commons License (Attribution-NonCommercial-NoDerivs 4.0 International), CC BY-NC-ND 4.0, as described at http://creativecommons.org/licenses/by-nc-nd/4.0/","note":"page: 2022.03.17.22272411","publisher":"medRxiv","source":"medRxiv","title":"Assessing performance and clinical usefulness in prediction models with survival outcomes: practical guidance for Cox proportional hazards models","title-short":"Assessing performance and clinical usefulness in prediction models with survival outcomes","URL":"https://www.medrxiv.org/content/10.1101/2022.03.17.22272411v1","author":[{"family":"McLernon","given":"David J."},{"family":"Giardiello","given":"Daniele"},{"family":"Calster","given":"Ben Van"},{"family":"Wynants","given":"Laure"},{"family":"Geloven","given":"Nan","dropping-particle":"van"},{"family":"Smeden","given":"Maarten","dropping-particle":"van"},{"family":"Therneau","given":"Terry"},{"family":"Steyerberg","given":"Ewout W."},{"family":"Initiative","given":"topic groups 6 and 8 of the STRATOS"}],"accessed":{"date-parts":[["2022",7,7]]},"issued":{"date-parts":[["2022",3,18]]}}}],"schema":"https://github.com/citation-style-language/schema/raw/master/csl-citation.json"} </w:instrText>
      </w:r>
      <w:r w:rsidR="00973009" w:rsidRPr="0024007B">
        <w:rPr>
          <w:rStyle w:val="nlm-surname"/>
        </w:rPr>
        <w:fldChar w:fldCharType="separate"/>
      </w:r>
      <w:r w:rsidR="00007ABB" w:rsidRPr="00007ABB">
        <w:rPr>
          <w:vertAlign w:val="superscript"/>
        </w:rPr>
        <w:t>21</w:t>
      </w:r>
      <w:r w:rsidR="00973009" w:rsidRPr="0024007B">
        <w:rPr>
          <w:rStyle w:val="nlm-surname"/>
        </w:rPr>
        <w:fldChar w:fldCharType="end"/>
      </w:r>
      <w:r w:rsidR="0040035B" w:rsidRPr="0024007B">
        <w:t>, after adapting it for multiply imputed datasets:</w:t>
      </w:r>
    </w:p>
    <w:p w14:paraId="3B028DF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ibration in the large</w:t>
      </w:r>
    </w:p>
    <w:p w14:paraId="6C0D3E5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point &lt;- 5</w:t>
      </w:r>
    </w:p>
    <w:p w14:paraId="531E0C0A"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Observed</w:t>
      </w:r>
    </w:p>
    <w:p w14:paraId="42C0B38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bj &lt;- summary(survfit(</w:t>
      </w:r>
    </w:p>
    <w:p w14:paraId="75B3F7FD"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rv(time, status) ~ 1, </w:t>
      </w:r>
    </w:p>
    <w:p w14:paraId="143D9CB9"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complete.data),</w:t>
      </w:r>
    </w:p>
    <w:p w14:paraId="1AB229C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point)</w:t>
      </w:r>
    </w:p>
    <w:p w14:paraId="3FF925C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bs_t &lt;- 1 - obj$surv</w:t>
      </w:r>
    </w:p>
    <w:p w14:paraId="542A7059"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7B24DD3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 risk </w:t>
      </w:r>
    </w:p>
    <w:p w14:paraId="5048AEB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weibull2 &lt;- function(new.patient, fit.model = NULL, time.point = NULL){ </w:t>
      </w:r>
    </w:p>
    <w:p w14:paraId="0F62E9C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0AEA46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time.point)){</w:t>
      </w:r>
    </w:p>
    <w:p w14:paraId="26E6A11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0*1:300/100</w:t>
      </w:r>
    </w:p>
    <w:p w14:paraId="78BFEC9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w:t>
      </w:r>
    </w:p>
    <w:p w14:paraId="75E43DE2"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time.point</w:t>
      </w:r>
    </w:p>
    <w:p w14:paraId="50270FF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59D7E1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 &lt;- list()</w:t>
      </w:r>
    </w:p>
    <w:p w14:paraId="05FABA4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i in 1:n.impute){</w:t>
      </w:r>
    </w:p>
    <w:p w14:paraId="7ECA118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u_hat &lt;- predict(fit.model[[i]], newdata = new.patient, type = "lp")</w:t>
      </w:r>
    </w:p>
    <w:p w14:paraId="290F8E6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i]] &lt;- 1 - pweibull(pct, shape = 1/fit.model[[i]]$scale, </w:t>
      </w:r>
    </w:p>
    <w:p w14:paraId="54D628B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mu_hat))</w:t>
      </w:r>
    </w:p>
    <w:p w14:paraId="36E573B0"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B93F40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average &lt;- Reduce("+", predicted.exp) / n.impute</w:t>
      </w:r>
    </w:p>
    <w:p w14:paraId="1605F9F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E52C2B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data.frame(time = pct, means = predicted.exp.average)</w:t>
      </w:r>
    </w:p>
    <w:p w14:paraId="4804750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6E09FD9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05222E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3A11055A"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 &lt;- list()</w:t>
      </w:r>
    </w:p>
    <w:p w14:paraId="3A0731F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dim(complete.data)[1]){</w:t>
      </w:r>
    </w:p>
    <w:p w14:paraId="4114127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i]] &lt;- prediction.weibull2(complete.data[i,], fit.model, time.point = timepoint)$means</w:t>
      </w:r>
    </w:p>
    <w:p w14:paraId="3A153B3E"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B8E957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st.surv &lt;- unlist(predictions)</w:t>
      </w:r>
    </w:p>
    <w:p w14:paraId="0808A4D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 &lt;- 1 - est.surv</w:t>
      </w:r>
    </w:p>
    <w:p w14:paraId="4EA87ED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31168A1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Expected</w:t>
      </w:r>
    </w:p>
    <w:p w14:paraId="48BC96F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xp_t &lt;- mean(pred)</w:t>
      </w:r>
    </w:p>
    <w:p w14:paraId="05F7FF7D"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_t &lt;- obs_t / exp_t</w:t>
      </w:r>
    </w:p>
    <w:p w14:paraId="161100A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2552E0E2"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lpha &lt;- .05</w:t>
      </w:r>
    </w:p>
    <w:p w14:paraId="778A0C40"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_summary &lt;- c(</w:t>
      </w:r>
    </w:p>
    <w:p w14:paraId="0604DE6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OE_t,</w:t>
      </w:r>
    </w:p>
    <w:p w14:paraId="03D4BF4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2.5 %" = OE_t * exp(-qnorm(1 - alpha / 2) * sqrt(1 / obj$n.event)),</w:t>
      </w:r>
    </w:p>
    <w:p w14:paraId="13BBDB6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97.5 %" = OE_t * exp(+qnorm(1 - alpha / 2) * sqrt(1 / obj$n.event))</w:t>
      </w:r>
    </w:p>
    <w:p w14:paraId="28DD67A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3C0152DD" w14:textId="50DEF61E" w:rsidR="00BC62F8"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OE_summary,2)</w:t>
      </w:r>
      <w:r w:rsidR="00BC62F8" w:rsidRPr="0024007B">
        <w:rPr>
          <w:rFonts w:ascii="Courier New" w:hAnsi="Courier New" w:cs="Courier New"/>
          <w:sz w:val="20"/>
          <w:szCs w:val="20"/>
        </w:rPr>
        <w:t xml:space="preserve"> </w:t>
      </w:r>
    </w:p>
    <w:p w14:paraId="15D7C788" w14:textId="4EB89892" w:rsidR="0040035B" w:rsidRPr="00F3693E" w:rsidRDefault="0040035B" w:rsidP="00F3693E">
      <w:pPr>
        <w:shd w:val="clear" w:color="auto" w:fill="FFF2CC" w:themeFill="accent4" w:themeFillTint="33"/>
        <w:spacing w:after="0"/>
        <w:jc w:val="both"/>
        <w:rPr>
          <w:rFonts w:ascii="Courier New" w:hAnsi="Courier New" w:cs="Courier New"/>
          <w:b/>
          <w:bCs/>
          <w:sz w:val="20"/>
          <w:szCs w:val="20"/>
          <w:lang w:val="en-GB"/>
        </w:rPr>
      </w:pPr>
      <w:r w:rsidRPr="00F3693E">
        <w:rPr>
          <w:rFonts w:ascii="Courier New" w:hAnsi="Courier New" w:cs="Courier New"/>
          <w:b/>
          <w:bCs/>
          <w:sz w:val="20"/>
          <w:szCs w:val="20"/>
          <w:lang w:val="en-GB"/>
        </w:rPr>
        <w:t xml:space="preserve">  </w:t>
      </w:r>
      <w:r w:rsidR="001655AB" w:rsidRPr="00F3693E">
        <w:rPr>
          <w:rFonts w:ascii="Courier New" w:hAnsi="Courier New" w:cs="Courier New"/>
          <w:b/>
          <w:bCs/>
          <w:sz w:val="20"/>
          <w:szCs w:val="20"/>
          <w:lang w:val="en-GB"/>
        </w:rPr>
        <w:t xml:space="preserve"> </w:t>
      </w:r>
      <w:r w:rsidRPr="00F3693E">
        <w:rPr>
          <w:rFonts w:ascii="Courier New" w:hAnsi="Courier New" w:cs="Courier New"/>
          <w:b/>
          <w:bCs/>
          <w:sz w:val="20"/>
          <w:szCs w:val="20"/>
          <w:lang w:val="en-GB"/>
        </w:rPr>
        <w:t xml:space="preserve"> OE  2.5 % 97.5 % </w:t>
      </w:r>
    </w:p>
    <w:p w14:paraId="003F3C72" w14:textId="120E7B02" w:rsidR="004858AA" w:rsidRPr="00F3693E" w:rsidRDefault="0040035B" w:rsidP="00F3693E">
      <w:pPr>
        <w:shd w:val="clear" w:color="auto" w:fill="FFF2CC" w:themeFill="accent4" w:themeFillTint="33"/>
        <w:spacing w:after="0"/>
        <w:jc w:val="both"/>
        <w:rPr>
          <w:rFonts w:ascii="Courier New" w:hAnsi="Courier New" w:cs="Courier New"/>
          <w:b/>
          <w:bCs/>
          <w:sz w:val="20"/>
          <w:szCs w:val="20"/>
          <w:lang w:val="en-GB"/>
        </w:rPr>
      </w:pPr>
      <w:r w:rsidRPr="00F3693E">
        <w:rPr>
          <w:rFonts w:ascii="Courier New" w:hAnsi="Courier New" w:cs="Courier New"/>
          <w:b/>
          <w:bCs/>
          <w:sz w:val="20"/>
          <w:szCs w:val="20"/>
          <w:lang w:val="en-GB"/>
        </w:rPr>
        <w:t xml:space="preserve">  1.02   0.87   1.19</w:t>
      </w:r>
    </w:p>
    <w:p w14:paraId="3D33CD25" w14:textId="77777777" w:rsidR="0072579E" w:rsidRDefault="0072579E" w:rsidP="00343798">
      <w:pPr>
        <w:jc w:val="both"/>
      </w:pPr>
    </w:p>
    <w:p w14:paraId="0574C293" w14:textId="7AB9991C" w:rsidR="004858AA" w:rsidRPr="0024007B" w:rsidRDefault="004858AA" w:rsidP="00343798">
      <w:pPr>
        <w:jc w:val="both"/>
      </w:pPr>
      <w:r w:rsidRPr="0024007B">
        <w:t xml:space="preserve">We can inspect calibration </w:t>
      </w:r>
      <w:r w:rsidR="00A42C32" w:rsidRPr="0024007B">
        <w:t>graphically</w:t>
      </w:r>
      <w:r w:rsidRPr="0024007B">
        <w:t>:</w:t>
      </w:r>
    </w:p>
    <w:p w14:paraId="5D7AA356"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drawing a calibration plot</w:t>
      </w:r>
    </w:p>
    <w:p w14:paraId="44D913DA"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rms)</w:t>
      </w:r>
    </w:p>
    <w:p w14:paraId="56DB6477"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 &lt;- list()</w:t>
      </w:r>
    </w:p>
    <w:p w14:paraId="39AA1401"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dim(complete.data)[1]){</w:t>
      </w:r>
    </w:p>
    <w:p w14:paraId="4CCE3DFC"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i]] &lt;- prediction.weibull2(complete.data[i,], fit.model, time.point = complete.data[i,]$time)$means</w:t>
      </w:r>
    </w:p>
    <w:p w14:paraId="1F2CBB4D"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21A28C8"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est.surv &lt;- unlist(predictions)</w:t>
      </w:r>
    </w:p>
    <w:p w14:paraId="109B2FCA"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 &lt;- val.surv(S= Surv(complete.data$time, complete.data$status), </w:t>
      </w:r>
    </w:p>
    <w:p w14:paraId="2C851587"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st.surv = est.surv)</w:t>
      </w:r>
    </w:p>
    <w:p w14:paraId="0798981F" w14:textId="3AABA481"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lot(f, xlab="predicted survival", ylab="observed survival")</w:t>
      </w:r>
    </w:p>
    <w:p w14:paraId="65D2C10D" w14:textId="01AF8132" w:rsidR="00343798" w:rsidRPr="0024007B" w:rsidRDefault="00343798" w:rsidP="00343798">
      <w:pPr>
        <w:jc w:val="center"/>
        <w:rPr>
          <w:lang w:val="en-GB"/>
        </w:rPr>
      </w:pPr>
      <w:r w:rsidRPr="0024007B">
        <w:rPr>
          <w:noProof/>
        </w:rPr>
        <w:drawing>
          <wp:inline distT="0" distB="0" distL="0" distR="0" wp14:anchorId="165FEE61" wp14:editId="749E8DB6">
            <wp:extent cx="3722264" cy="2711487"/>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6"/>
                    <a:stretch>
                      <a:fillRect/>
                    </a:stretch>
                  </pic:blipFill>
                  <pic:spPr>
                    <a:xfrm>
                      <a:off x="0" y="0"/>
                      <a:ext cx="3736120" cy="2721580"/>
                    </a:xfrm>
                    <a:prstGeom prst="rect">
                      <a:avLst/>
                    </a:prstGeom>
                  </pic:spPr>
                </pic:pic>
              </a:graphicData>
            </a:graphic>
          </wp:inline>
        </w:drawing>
      </w:r>
    </w:p>
    <w:p w14:paraId="44FC1B3A" w14:textId="7536C57C" w:rsidR="00343798" w:rsidRPr="0024007B" w:rsidRDefault="00343798" w:rsidP="00343798">
      <w:pPr>
        <w:jc w:val="both"/>
        <w:rPr>
          <w:lang w:val="en-GB"/>
        </w:rPr>
      </w:pPr>
      <w:r w:rsidRPr="0024007B">
        <w:rPr>
          <w:lang w:val="en-GB"/>
        </w:rPr>
        <w:t xml:space="preserve">We can also assess calibration by checking the observed (i.e. Kaplan Meier) survival with the one estimated by the model. </w:t>
      </w:r>
    </w:p>
    <w:p w14:paraId="31FD63B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drawing calibration plot 2</w:t>
      </w:r>
    </w:p>
    <w:p w14:paraId="60E6867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ibration plot overall</w:t>
      </w:r>
    </w:p>
    <w:p w14:paraId="06C28005"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weibull2 &lt;- function(new.patient, fit.model = NULL){ </w:t>
      </w:r>
    </w:p>
    <w:p w14:paraId="6EB5F709"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0*1:300/100</w:t>
      </w:r>
    </w:p>
    <w:p w14:paraId="55D30F7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 &lt;- list()</w:t>
      </w:r>
    </w:p>
    <w:p w14:paraId="1D04A04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i in 1:n.impute){</w:t>
      </w:r>
    </w:p>
    <w:p w14:paraId="55863E3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u_hat &lt;- predict(fit.model[[i]], newdata = new.patient, type = "lp")</w:t>
      </w:r>
    </w:p>
    <w:p w14:paraId="1A0D2C6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i]] &lt;- 1 - pweibull(pct, shape = 1/fit.model[[i]]$scale, </w:t>
      </w:r>
    </w:p>
    <w:p w14:paraId="066C56C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mu_hat))</w:t>
      </w:r>
    </w:p>
    <w:p w14:paraId="0549424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6810DB6"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exp.average &lt;- Reduce("+", predicted.exp) / n.impute</w:t>
      </w:r>
    </w:p>
    <w:p w14:paraId="7FF7F07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5D1981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data.frame(time = pct, means = predicted.exp.average)</w:t>
      </w:r>
    </w:p>
    <w:p w14:paraId="34C3A7E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510D400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45F2B96"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5217CC7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 &lt;- list()</w:t>
      </w:r>
    </w:p>
    <w:p w14:paraId="760AF8A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dim(complete.data)[1]){</w:t>
      </w:r>
    </w:p>
    <w:p w14:paraId="1DF2AE5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i]] &lt;- prediction.weibull2(complete.data[i,],fit.model)$means</w:t>
      </w:r>
    </w:p>
    <w:p w14:paraId="0217CB2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5DA495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023BD60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mean &lt;- apply(do.call(cbind, predictions), 1, mean)</w:t>
      </w:r>
    </w:p>
    <w:p w14:paraId="4C8F02C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256AF25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2 &lt;- survfit(Surv(time, status) ~ 1, data= complete.data) </w:t>
      </w:r>
    </w:p>
    <w:p w14:paraId="12DF3D10"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s &lt;- summary(m2, censored = T)</w:t>
      </w:r>
    </w:p>
    <w:p w14:paraId="1936394D"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1 &lt;- with(res, data.frame(time = time, surv = surv, upper = upper,</w:t>
      </w:r>
    </w:p>
    <w:p w14:paraId="5040F21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lower = lower))</w:t>
      </w:r>
    </w:p>
    <w:p w14:paraId="6693981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t3 &lt;- data.frame(time = c(10*1:300/100, dt1$time), </w:t>
      </w:r>
    </w:p>
    <w:p w14:paraId="473EBEB7"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rv = c(predictions.mean, dt1$surv), </w:t>
      </w:r>
    </w:p>
    <w:p w14:paraId="4D273ED5"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roup = c(rep("pred",300), rep("obs",length(dt1$surv))))</w:t>
      </w:r>
    </w:p>
    <w:p w14:paraId="75A24EBD"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6EB38EEF"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gplot(data = dt3) + </w:t>
      </w:r>
    </w:p>
    <w:p w14:paraId="797F64C7"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line(aes(x = time, y = surv, group = group, colour = group, </w:t>
      </w:r>
    </w:p>
    <w:p w14:paraId="274A0D2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inetype = group, size = group)) +</w:t>
      </w:r>
    </w:p>
    <w:p w14:paraId="5EE8139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size_manual(values = c(0.5,0.1)) + </w:t>
      </w:r>
    </w:p>
    <w:p w14:paraId="08449A6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color_manual(values = c("red", "black")) +</w:t>
      </w:r>
    </w:p>
    <w:p w14:paraId="4AE4B970"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linetype_manual(values = c("solid", "dashed")) +</w:t>
      </w:r>
    </w:p>
    <w:p w14:paraId="2D86CB60" w14:textId="43AACADD"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lim(0,30)</w:t>
      </w:r>
    </w:p>
    <w:p w14:paraId="1095A968" w14:textId="3AA477C4" w:rsidR="00BC62F8" w:rsidRPr="0024007B" w:rsidRDefault="00343798" w:rsidP="004858AA">
      <w:pPr>
        <w:jc w:val="center"/>
        <w:rPr>
          <w:rFonts w:ascii="Courier New" w:hAnsi="Courier New" w:cs="Courier New"/>
          <w:b/>
          <w:bCs/>
          <w:sz w:val="18"/>
          <w:szCs w:val="18"/>
          <w:lang w:val="en-GB"/>
        </w:rPr>
      </w:pPr>
      <w:r w:rsidRPr="0024007B">
        <w:rPr>
          <w:noProof/>
        </w:rPr>
        <w:drawing>
          <wp:inline distT="0" distB="0" distL="0" distR="0" wp14:anchorId="52936A4D" wp14:editId="4C9E35CD">
            <wp:extent cx="3802285" cy="2769779"/>
            <wp:effectExtent l="0" t="0" r="8255"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7"/>
                    <a:stretch>
                      <a:fillRect/>
                    </a:stretch>
                  </pic:blipFill>
                  <pic:spPr>
                    <a:xfrm>
                      <a:off x="0" y="0"/>
                      <a:ext cx="3806543" cy="2772881"/>
                    </a:xfrm>
                    <a:prstGeom prst="rect">
                      <a:avLst/>
                    </a:prstGeom>
                  </pic:spPr>
                </pic:pic>
              </a:graphicData>
            </a:graphic>
          </wp:inline>
        </w:drawing>
      </w:r>
    </w:p>
    <w:p w14:paraId="0FDBCA9B" w14:textId="15AFBFBF" w:rsidR="007E50D0" w:rsidRPr="0024007B" w:rsidRDefault="00343798" w:rsidP="007E50D0">
      <w:pPr>
        <w:jc w:val="both"/>
        <w:rPr>
          <w:lang w:val="en-GB"/>
        </w:rPr>
      </w:pPr>
      <w:r w:rsidRPr="0024007B">
        <w:rPr>
          <w:lang w:val="en-GB"/>
        </w:rPr>
        <w:t xml:space="preserve">The red line above is the Kaplan Meier estimate, the dotted line is the predicted survival from the model. </w:t>
      </w:r>
      <w:r w:rsidR="007E50D0" w:rsidRPr="0024007B">
        <w:rPr>
          <w:lang w:val="en-GB"/>
        </w:rPr>
        <w:t>Additionally, we can plot by levels of covariates, to also assess discrimination.</w:t>
      </w:r>
    </w:p>
    <w:p w14:paraId="255857D1" w14:textId="6B69CAF5"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ibration plot by levels of covariates</w:t>
      </w:r>
    </w:p>
    <w:p w14:paraId="492DB77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roup1 &lt;- complete.data[complete.data$x3 == 0,]</w:t>
      </w:r>
    </w:p>
    <w:p w14:paraId="79E4B94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roup2 &lt;- complete.data[complete.data$x3 == 1,]</w:t>
      </w:r>
    </w:p>
    <w:p w14:paraId="56A3EF1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6A17542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group1 &lt;- list()</w:t>
      </w:r>
    </w:p>
    <w:p w14:paraId="1C03B150"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dim(group1)[1]){</w:t>
      </w:r>
    </w:p>
    <w:p w14:paraId="54B6016F"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group1[[i]] &lt;- prediction.weibull2(group1[i,],fit.model)$means</w:t>
      </w:r>
    </w:p>
    <w:p w14:paraId="6561E214"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72B028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480D49D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group2 &lt;- list()</w:t>
      </w:r>
    </w:p>
    <w:p w14:paraId="40D6918D"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dim(group2)[1]){</w:t>
      </w:r>
    </w:p>
    <w:p w14:paraId="029A9CE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group2[[i]] &lt;- prediction.weibull2(group2[i,],fit.model)$means</w:t>
      </w:r>
    </w:p>
    <w:p w14:paraId="0081F2C2"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44AAFBC"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10446CB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mean.group1 &lt;- apply(do.call(cbind, predictions.group1), 1, mean)</w:t>
      </w:r>
    </w:p>
    <w:p w14:paraId="2C0AD89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mean.group2 &lt;- apply(do.call(cbind, predictions.group2), 1, mean)</w:t>
      </w:r>
    </w:p>
    <w:p w14:paraId="3723E26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76B1EC7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s.both.groups &lt;- data.frame(means= c(predictions.mean.group1,predictions.mean.group2), </w:t>
      </w:r>
    </w:p>
    <w:p w14:paraId="22C8DFD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group= c(rep("x3=1, fitted", 300), rep("x3=2, fitted", 300)), percentiles.surv = 1:300/100)</w:t>
      </w:r>
    </w:p>
    <w:p w14:paraId="0F409394"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3B6A3F0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2 &lt;- survfit(Surv(time, status) ~ x3, data= complete.data[complete.cases(complete.data[,1:5]),]) </w:t>
      </w:r>
    </w:p>
    <w:p w14:paraId="7600B41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s &lt;- summary(m2, censored = T)</w:t>
      </w:r>
    </w:p>
    <w:p w14:paraId="140A2B0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1 &lt;- with(res, data.frame(time = time, surv = surv, upper = upper,</w:t>
      </w:r>
    </w:p>
    <w:p w14:paraId="65208C05"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lower, strata=strata))</w:t>
      </w:r>
    </w:p>
    <w:p w14:paraId="2CA880AC"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575D0CB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t2 &lt;- data.frame(time = c(10*1:300/100, 10*1:300/100, dt1$time), </w:t>
      </w:r>
    </w:p>
    <w:p w14:paraId="27BCC3B6"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rv = c(predictions.both.groups$means, dt1$surv), </w:t>
      </w:r>
    </w:p>
    <w:p w14:paraId="0FACD5B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roup = c(predictions.both.groups$group, dt1$strata))</w:t>
      </w:r>
    </w:p>
    <w:p w14:paraId="748EA018"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2$group[dt2$group == "1"] &lt;- "x3=1, observed"</w:t>
      </w:r>
    </w:p>
    <w:p w14:paraId="1EA0ACC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2$group[dt2$group == "2"] &lt;- "x3=2, observed"</w:t>
      </w:r>
    </w:p>
    <w:p w14:paraId="15115C6F" w14:textId="7D68BD55"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57089DC0"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gplot(data = dt2) + </w:t>
      </w:r>
    </w:p>
    <w:p w14:paraId="0098B688"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eom_line(aes(x = time, y = surv, group = group, colour=group, linetype=group,</w:t>
      </w:r>
    </w:p>
    <w:p w14:paraId="7D9F30DB"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ize = group)) +</w:t>
      </w:r>
    </w:p>
    <w:p w14:paraId="5F223D44"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size_manual(values=c(0.8,0.1,0.8,0.1))+ </w:t>
      </w:r>
    </w:p>
    <w:p w14:paraId="3F953AE3"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color_manual(values=c("red", "red", "black", "black"))+</w:t>
      </w:r>
    </w:p>
    <w:p w14:paraId="5B00E07E"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_linetype_manual(values=c("solid", "dashed","solid", "dashed"))+</w:t>
      </w:r>
    </w:p>
    <w:p w14:paraId="363460B0" w14:textId="4BB12D4C"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lim(0,25)</w:t>
      </w:r>
    </w:p>
    <w:p w14:paraId="49CC6114" w14:textId="5720E5DA" w:rsidR="007E50D0" w:rsidRPr="0024007B" w:rsidRDefault="0033586C" w:rsidP="007E50D0">
      <w:pPr>
        <w:pStyle w:val="Bibliography"/>
        <w:jc w:val="center"/>
        <w:rPr>
          <w:rFonts w:ascii="Courier New" w:hAnsi="Courier New" w:cs="Courier New"/>
          <w:sz w:val="20"/>
          <w:szCs w:val="20"/>
        </w:rPr>
      </w:pPr>
      <w:r w:rsidRPr="0024007B">
        <w:rPr>
          <w:noProof/>
        </w:rPr>
        <w:drawing>
          <wp:inline distT="0" distB="0" distL="0" distR="0" wp14:anchorId="241EB8E2" wp14:editId="4A5E575C">
            <wp:extent cx="3997850" cy="2912238"/>
            <wp:effectExtent l="0" t="0" r="3175" b="2540"/>
            <wp:docPr id="25" name="Picture 25" descr="A picture containing text, racquetball, spor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racquetball, sport, athletic game&#10;&#10;Description automatically generated"/>
                    <pic:cNvPicPr/>
                  </pic:nvPicPr>
                  <pic:blipFill>
                    <a:blip r:embed="rId28"/>
                    <a:stretch>
                      <a:fillRect/>
                    </a:stretch>
                  </pic:blipFill>
                  <pic:spPr>
                    <a:xfrm>
                      <a:off x="0" y="0"/>
                      <a:ext cx="4004914" cy="2917384"/>
                    </a:xfrm>
                    <a:prstGeom prst="rect">
                      <a:avLst/>
                    </a:prstGeom>
                  </pic:spPr>
                </pic:pic>
              </a:graphicData>
            </a:graphic>
          </wp:inline>
        </w:drawing>
      </w:r>
    </w:p>
    <w:p w14:paraId="0945D196" w14:textId="77777777" w:rsidR="00CB7B0A" w:rsidRPr="0024007B" w:rsidRDefault="00CB7B0A" w:rsidP="00CB7B0A">
      <w:pPr>
        <w:pStyle w:val="Heading2"/>
        <w:spacing w:before="120" w:line="240" w:lineRule="auto"/>
        <w:ind w:left="578" w:hanging="578"/>
        <w:rPr>
          <w:rFonts w:ascii="Times New Roman" w:hAnsi="Times New Roman" w:cs="Times New Roman"/>
          <w:i/>
          <w:iCs/>
          <w:color w:val="auto"/>
          <w:lang w:val="en-GB"/>
        </w:rPr>
      </w:pPr>
      <w:bookmarkStart w:id="27" w:name="_Toc163216029"/>
      <w:r w:rsidRPr="0024007B">
        <w:rPr>
          <w:rFonts w:ascii="Times New Roman" w:hAnsi="Times New Roman" w:cs="Times New Roman"/>
          <w:i/>
          <w:iCs/>
          <w:color w:val="auto"/>
          <w:lang w:val="en-GB"/>
        </w:rPr>
        <w:t>Calculate optimism-corrected performance of the models</w:t>
      </w:r>
      <w:bookmarkEnd w:id="27"/>
    </w:p>
    <w:p w14:paraId="56862EBF" w14:textId="7BA895CB" w:rsidR="00CB7B0A" w:rsidRPr="0024007B" w:rsidRDefault="00CB7B0A" w:rsidP="000E7030">
      <w:pPr>
        <w:jc w:val="both"/>
        <w:rPr>
          <w:lang w:val="en-GB"/>
        </w:rPr>
      </w:pPr>
      <w:r w:rsidRPr="0024007B">
        <w:rPr>
          <w:lang w:val="en-GB"/>
        </w:rPr>
        <w:t xml:space="preserve">We will use bootstrapping </w:t>
      </w:r>
      <w:r w:rsidR="000E7030" w:rsidRPr="0024007B">
        <w:t xml:space="preserve">on the imputed datasets </w:t>
      </w:r>
      <w:r w:rsidRPr="0024007B">
        <w:rPr>
          <w:lang w:val="en-GB"/>
        </w:rPr>
        <w:t xml:space="preserve">to obtain an optimism-corrected assessment of model performance, as we did in Section </w:t>
      </w:r>
      <w:r w:rsidRPr="0024007B">
        <w:rPr>
          <w:lang w:val="en-GB"/>
        </w:rPr>
        <w:fldChar w:fldCharType="begin"/>
      </w:r>
      <w:r w:rsidRPr="0024007B">
        <w:rPr>
          <w:lang w:val="en-GB"/>
        </w:rPr>
        <w:instrText xml:space="preserve"> REF _Ref95225082 \r \h  \* MERGEFORMAT </w:instrText>
      </w:r>
      <w:r w:rsidRPr="0024007B">
        <w:rPr>
          <w:lang w:val="en-GB"/>
        </w:rPr>
      </w:r>
      <w:r w:rsidRPr="0024007B">
        <w:rPr>
          <w:lang w:val="en-GB"/>
        </w:rPr>
        <w:fldChar w:fldCharType="separate"/>
      </w:r>
      <w:r w:rsidRPr="0024007B">
        <w:rPr>
          <w:lang w:val="en-GB"/>
        </w:rPr>
        <w:t>2.5</w:t>
      </w:r>
      <w:r w:rsidRPr="0024007B">
        <w:rPr>
          <w:lang w:val="en-GB"/>
        </w:rPr>
        <w:fldChar w:fldCharType="end"/>
      </w:r>
      <w:r w:rsidRPr="0024007B">
        <w:rPr>
          <w:lang w:val="en-GB"/>
        </w:rPr>
        <w:t>:</w:t>
      </w:r>
    </w:p>
    <w:p w14:paraId="67983903"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 CV via bootstrapping -------------------</w:t>
      </w:r>
    </w:p>
    <w:p w14:paraId="55D00453" w14:textId="51A3CF82"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bootstrapping in each multiply imputed dataset</w:t>
      </w:r>
    </w:p>
    <w:p w14:paraId="2842D4F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bootstrap &lt;- 10</w:t>
      </w:r>
    </w:p>
    <w:p w14:paraId="26F2033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2D733BBD"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ptimism.weibull.eachbootstrap &lt;-  matrix(NA, n.bootstrap, 3)</w:t>
      </w:r>
    </w:p>
    <w:p w14:paraId="38C78FD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lang w:val="de-CH"/>
        </w:rPr>
      </w:pPr>
      <w:r w:rsidRPr="0024007B">
        <w:rPr>
          <w:rFonts w:ascii="Courier New" w:hAnsi="Courier New" w:cs="Courier New"/>
          <w:sz w:val="20"/>
          <w:szCs w:val="20"/>
          <w:lang w:val="de-CH"/>
        </w:rPr>
        <w:t>optimism.weibull &lt;- matrix(NA, n.impute, 3)</w:t>
      </w:r>
    </w:p>
    <w:p w14:paraId="5AE4E35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lang w:val="de-CH"/>
        </w:rPr>
      </w:pPr>
    </w:p>
    <w:p w14:paraId="19F29D6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w:t>
      </w:r>
    </w:p>
    <w:p w14:paraId="0B8E6579"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j in 1:n.bootstrap){</w:t>
      </w:r>
    </w:p>
    <w:p w14:paraId="70D784A2"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08251A"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ot.sample &lt;- sample(length(imputed[[i]]$time), replace = T) </w:t>
      </w:r>
    </w:p>
    <w:p w14:paraId="2E841FCD"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
    <w:p w14:paraId="1DC4CEA5"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create bootstrap sample</w:t>
      </w:r>
    </w:p>
    <w:p w14:paraId="22385B3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boot &lt;- lapply(imputed[[i]], function(x){x[boot.sample]}) </w:t>
      </w:r>
    </w:p>
    <w:p w14:paraId="6711486A"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D14041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spline model in bootstrap sample</w:t>
      </w:r>
    </w:p>
    <w:p w14:paraId="1A0EED66" w14:textId="314EDD9C"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weibull.boot &lt;- survreg(Surv(time, status)~pspline(x1, df=2)+pspline(x2, df=2)+ridge(x3,x4, scale=T),imp.boot, dist="weibul")</w:t>
      </w:r>
    </w:p>
    <w:p w14:paraId="49B60F5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8763EC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predict in bootstrap</w:t>
      </w:r>
    </w:p>
    <w:p w14:paraId="1B5487B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1 &lt;- as.data.frame(do.call(cbind, lapply(imp.boot, function(x) {as.numeric(as.character(x))})))</w:t>
      </w:r>
    </w:p>
    <w:p w14:paraId="14E7E66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ot.prediction.weibull &lt;- prediction.weibull(f1, single.fit = fit.weibull.boot)</w:t>
      </w:r>
    </w:p>
    <w:p w14:paraId="1F7FC71B"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80755B4" w14:textId="39986564"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eibull.boot &lt;- calculate_performance(time = f1$time, status = f1$status, lp = boot.prediction.weibull)</w:t>
      </w:r>
    </w:p>
    <w:p w14:paraId="4C6FD8F2"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79E28DC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predict in test data</w:t>
      </w:r>
    </w:p>
    <w:p w14:paraId="03672C7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2 &lt;- as.data.frame(do.call(cbind, lapply(imputed[[i]], function(x) {as.numeric(as.character(x))})))</w:t>
      </w:r>
    </w:p>
    <w:p w14:paraId="2822C60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est.prediction.weibull &lt;- prediction.weibull(f2, single.fit = fit.weibull.boot)</w:t>
      </w:r>
    </w:p>
    <w:p w14:paraId="5912BAE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9F0A098" w14:textId="26767E41"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eibull.test &lt;- calculate_performance(time = f2$time, status = f2$status, lp = test.prediction.weibull)</w:t>
      </w:r>
    </w:p>
    <w:p w14:paraId="4F4DE7B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ABF6B63"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ptimism.weibull.eachbootstrap[j,] &lt;- weibull.boot - weibull.test</w:t>
      </w:r>
    </w:p>
    <w:p w14:paraId="1C87A43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B46199"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ptimism.weibull[i,] &lt;- apply(optimism.weibull.eachbootstrap, 2, mean)</w:t>
      </w:r>
    </w:p>
    <w:p w14:paraId="1510EF3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45B5F981"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int(paste0("imputation done: ", i))</w:t>
      </w:r>
    </w:p>
    <w:p w14:paraId="7131B29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A9E0854"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3BB24985"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ean.optimism.weibull &lt;- apply(optimism.weibull, 2, mean)</w:t>
      </w:r>
    </w:p>
    <w:p w14:paraId="41BB4656"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ptimism.corrected.weibull &lt;- apparent.weibull - mean.optimism.weibull</w:t>
      </w:r>
    </w:p>
    <w:p w14:paraId="03C10689" w14:textId="488634F9" w:rsidR="00CB7B0A" w:rsidRPr="0024007B" w:rsidRDefault="00CB7B0A" w:rsidP="00CB7B0A">
      <w:pPr>
        <w:shd w:val="clear" w:color="auto" w:fill="F2F2F2" w:themeFill="background1" w:themeFillShade="F2"/>
        <w:spacing w:after="0" w:line="240" w:lineRule="auto"/>
        <w:rPr>
          <w:lang w:val="en-GB"/>
        </w:rPr>
      </w:pPr>
      <w:r w:rsidRPr="0024007B">
        <w:rPr>
          <w:rFonts w:ascii="Courier New" w:hAnsi="Courier New" w:cs="Courier New"/>
          <w:sz w:val="20"/>
          <w:szCs w:val="20"/>
        </w:rPr>
        <w:t>optimism.corrected.weibull</w:t>
      </w:r>
    </w:p>
    <w:p w14:paraId="0DF81BB5" w14:textId="0B2AA381" w:rsidR="0033586C" w:rsidRPr="0024007B" w:rsidRDefault="0033586C" w:rsidP="00F3693E">
      <w:pPr>
        <w:shd w:val="clear" w:color="auto" w:fill="FFF2CC" w:themeFill="accent4" w:themeFillTint="33"/>
        <w:spacing w:after="0"/>
        <w:rPr>
          <w:rFonts w:ascii="Courier New" w:hAnsi="Courier New" w:cs="Courier New"/>
          <w:b/>
          <w:bCs/>
          <w:sz w:val="20"/>
          <w:szCs w:val="20"/>
          <w:lang w:val="en-GB"/>
        </w:rPr>
      </w:pPr>
      <w:r w:rsidRPr="0024007B">
        <w:rPr>
          <w:rFonts w:ascii="Courier New" w:hAnsi="Courier New" w:cs="Courier New"/>
          <w:b/>
          <w:bCs/>
          <w:sz w:val="20"/>
          <w:szCs w:val="20"/>
          <w:lang w:val="en-GB"/>
        </w:rPr>
        <w:t xml:space="preserve">Harrel_C             Uno_C calibration.slope </w:t>
      </w:r>
    </w:p>
    <w:p w14:paraId="0E8E3AE3" w14:textId="016533E4" w:rsidR="0033586C" w:rsidRPr="0024007B" w:rsidRDefault="0033586C" w:rsidP="00F3693E">
      <w:pPr>
        <w:shd w:val="clear" w:color="auto" w:fill="FFF2CC" w:themeFill="accent4" w:themeFillTint="33"/>
        <w:spacing w:after="0"/>
        <w:rPr>
          <w:rFonts w:ascii="Courier New" w:hAnsi="Courier New" w:cs="Courier New"/>
          <w:b/>
          <w:bCs/>
          <w:sz w:val="20"/>
          <w:szCs w:val="20"/>
          <w:lang w:val="en-GB"/>
        </w:rPr>
      </w:pPr>
      <w:r w:rsidRPr="0024007B">
        <w:rPr>
          <w:rFonts w:ascii="Courier New" w:hAnsi="Courier New" w:cs="Courier New"/>
          <w:b/>
          <w:bCs/>
          <w:sz w:val="20"/>
          <w:szCs w:val="20"/>
          <w:lang w:val="en-GB"/>
        </w:rPr>
        <w:t xml:space="preserve">    0.76              0.75              1.06 </w:t>
      </w:r>
    </w:p>
    <w:p w14:paraId="625627CB" w14:textId="3985B513" w:rsidR="00CB7B0A" w:rsidRPr="0024007B" w:rsidRDefault="00A42F1C" w:rsidP="007E50D0">
      <w:pPr>
        <w:rPr>
          <w:lang w:val="en-GB"/>
        </w:rPr>
      </w:pPr>
      <w:r w:rsidRPr="0024007B">
        <w:rPr>
          <w:lang w:val="en-GB"/>
        </w:rPr>
        <w:t xml:space="preserve">Essentially we see </w:t>
      </w:r>
      <w:r w:rsidR="0033586C" w:rsidRPr="0024007B">
        <w:rPr>
          <w:lang w:val="en-GB"/>
        </w:rPr>
        <w:t xml:space="preserve">no optimism </w:t>
      </w:r>
      <w:r w:rsidRPr="0024007B">
        <w:rPr>
          <w:lang w:val="en-GB"/>
        </w:rPr>
        <w:t>here</w:t>
      </w:r>
      <w:r w:rsidR="0033586C" w:rsidRPr="0024007B">
        <w:t>. This was</w:t>
      </w:r>
      <w:r w:rsidRPr="0024007B">
        <w:rPr>
          <w:lang w:val="en-GB"/>
        </w:rPr>
        <w:t xml:space="preserve"> expected since the dataset is large, </w:t>
      </w:r>
      <w:r w:rsidR="00A42C32" w:rsidRPr="0024007B">
        <w:rPr>
          <w:lang w:val="en-GB"/>
        </w:rPr>
        <w:t>there were</w:t>
      </w:r>
      <w:r w:rsidRPr="0024007B">
        <w:rPr>
          <w:lang w:val="en-GB"/>
        </w:rPr>
        <w:t xml:space="preserve"> many events, and the model </w:t>
      </w:r>
      <w:r w:rsidR="00A42C32" w:rsidRPr="0024007B">
        <w:rPr>
          <w:lang w:val="en-GB"/>
        </w:rPr>
        <w:t>had few parameters</w:t>
      </w:r>
      <w:r w:rsidRPr="0024007B">
        <w:rPr>
          <w:lang w:val="en-GB"/>
        </w:rPr>
        <w:t xml:space="preserve">. </w:t>
      </w:r>
    </w:p>
    <w:p w14:paraId="7AEFB1DC" w14:textId="77777777" w:rsidR="00A42F1C" w:rsidRPr="0024007B" w:rsidRDefault="00A42F1C" w:rsidP="00A42F1C">
      <w:pPr>
        <w:pStyle w:val="Heading2"/>
        <w:spacing w:before="120" w:line="240" w:lineRule="auto"/>
        <w:ind w:left="578" w:hanging="578"/>
        <w:rPr>
          <w:rFonts w:ascii="Times New Roman" w:hAnsi="Times New Roman" w:cs="Times New Roman"/>
          <w:i/>
          <w:iCs/>
          <w:color w:val="auto"/>
          <w:lang w:val="en-GB"/>
        </w:rPr>
      </w:pPr>
      <w:bookmarkStart w:id="28" w:name="_Toc163216030"/>
      <w:r w:rsidRPr="0024007B">
        <w:rPr>
          <w:rFonts w:ascii="Times New Roman" w:hAnsi="Times New Roman" w:cs="Times New Roman"/>
          <w:i/>
          <w:iCs/>
          <w:color w:val="auto"/>
          <w:lang w:val="en-GB"/>
        </w:rPr>
        <w:t>Perform internal-external cross-validation</w:t>
      </w:r>
      <w:bookmarkEnd w:id="28"/>
    </w:p>
    <w:p w14:paraId="58872F2B" w14:textId="4E074016" w:rsidR="00A42F1C" w:rsidRPr="0024007B" w:rsidRDefault="0072579E" w:rsidP="00A42F1C">
      <w:pPr>
        <w:spacing w:after="0" w:line="240" w:lineRule="auto"/>
        <w:rPr>
          <w:lang w:val="en-GB"/>
        </w:rPr>
      </w:pPr>
      <w:r>
        <w:rPr>
          <w:lang w:val="en-GB"/>
        </w:rPr>
        <w:t>W</w:t>
      </w:r>
      <w:r w:rsidR="00A42F1C" w:rsidRPr="0024007B">
        <w:rPr>
          <w:lang w:val="en-GB"/>
        </w:rPr>
        <w:t xml:space="preserve">e perform an internal-external cross-validation using the </w:t>
      </w:r>
      <w:r w:rsidR="00A42F1C" w:rsidRPr="0024007B">
        <w:rPr>
          <w:rFonts w:ascii="Courier New" w:hAnsi="Courier New" w:cs="Courier New"/>
          <w:lang w:val="en-GB"/>
        </w:rPr>
        <w:t>clust</w:t>
      </w:r>
      <w:r w:rsidR="00A42F1C" w:rsidRPr="0024007B">
        <w:rPr>
          <w:lang w:val="en-GB"/>
        </w:rPr>
        <w:t xml:space="preserve"> variable, as in Section </w:t>
      </w:r>
      <w:r w:rsidR="00A42F1C" w:rsidRPr="0024007B">
        <w:rPr>
          <w:lang w:val="en-GB"/>
        </w:rPr>
        <w:fldChar w:fldCharType="begin"/>
      </w:r>
      <w:r w:rsidR="00A42F1C" w:rsidRPr="0024007B">
        <w:rPr>
          <w:lang w:val="en-GB"/>
        </w:rPr>
        <w:instrText xml:space="preserve"> REF _Ref95290119 \r \h  \* MERGEFORMAT </w:instrText>
      </w:r>
      <w:r w:rsidR="00A42F1C" w:rsidRPr="0024007B">
        <w:rPr>
          <w:lang w:val="en-GB"/>
        </w:rPr>
      </w:r>
      <w:r w:rsidR="00A42F1C" w:rsidRPr="0024007B">
        <w:rPr>
          <w:lang w:val="en-GB"/>
        </w:rPr>
        <w:fldChar w:fldCharType="separate"/>
      </w:r>
      <w:r w:rsidR="00A42F1C" w:rsidRPr="0024007B">
        <w:rPr>
          <w:lang w:val="en-GB"/>
        </w:rPr>
        <w:t>2.6</w:t>
      </w:r>
      <w:r w:rsidR="00A42F1C" w:rsidRPr="0024007B">
        <w:rPr>
          <w:lang w:val="en-GB"/>
        </w:rPr>
        <w:fldChar w:fldCharType="end"/>
      </w:r>
      <w:r w:rsidR="00A42F1C" w:rsidRPr="0024007B">
        <w:rPr>
          <w:lang w:val="en-GB"/>
        </w:rPr>
        <w:t>:</w:t>
      </w:r>
    </w:p>
    <w:p w14:paraId="245098B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external CV -------------------</w:t>
      </w:r>
    </w:p>
    <w:p w14:paraId="42FE9AE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survdat$clust)</w:t>
      </w:r>
    </w:p>
    <w:p w14:paraId="3C89C9F7"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clust &lt;- length(clusters) # 5 clusters in this example</w:t>
      </w:r>
    </w:p>
    <w:p w14:paraId="0D15E31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in &lt;- data.leftout &lt;- list()</w:t>
      </w:r>
    </w:p>
    <w:p w14:paraId="1BB5EBC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2D2420B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reate the datasets</w:t>
      </w:r>
    </w:p>
    <w:p w14:paraId="5E08E9D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clust){</w:t>
      </w:r>
    </w:p>
    <w:p w14:paraId="1700E97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i]]&lt;- survdat[survdat$clust!=clusters[i],]</w:t>
      </w:r>
    </w:p>
    <w:p w14:paraId="1909C28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lt;- survdat[survdat$clust==clusters[i],]</w:t>
      </w:r>
    </w:p>
    <w:p w14:paraId="26780996"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mplete.index &lt;- complete.cases(data.leftout[[i]][,c(paste0("x", 1:5))])</w:t>
      </w:r>
    </w:p>
    <w:p w14:paraId="66148BD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 &lt;- data.leftout[[i]][complete.index,] </w:t>
      </w:r>
    </w:p>
    <w:p w14:paraId="3D45BAD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371D3D4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7C53DC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64DF41A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 &lt;- fit.weibull.CV &lt;- list()</w:t>
      </w:r>
    </w:p>
    <w:p w14:paraId="63E7499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leftout.prediction.weibull &lt;- leftout.performance.weibull &lt;- list()</w:t>
      </w:r>
    </w:p>
    <w:p w14:paraId="3AFFD59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03B2D01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clust){</w:t>
      </w:r>
    </w:p>
    <w:p w14:paraId="7DE6A77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14B3BCF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i]]$nelsonaalen &lt;- nelsonaalen(data.in[[i]], time, status)</w:t>
      </w:r>
    </w:p>
    <w:p w14:paraId="4E658B93"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h &lt;- make.method(data.in[[i]])</w:t>
      </w:r>
    </w:p>
    <w:p w14:paraId="28A86E8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 &lt;- make.predictorMatrix(data.in[[i]])</w:t>
      </w:r>
    </w:p>
    <w:p w14:paraId="60A6037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time"] &lt;- 0 # don't include time variable in the imputation;instead we have baseline hazard</w:t>
      </w:r>
    </w:p>
    <w:p w14:paraId="5BE0E4A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surv &lt;- mice(data.in[[i]], m = n.impute)</w:t>
      </w:r>
    </w:p>
    <w:p w14:paraId="5DB1638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94482C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 &lt;- list()</w:t>
      </w:r>
    </w:p>
    <w:p w14:paraId="545A818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c &lt;- complete(imp.surv, action="long")</w:t>
      </w:r>
    </w:p>
    <w:p w14:paraId="2F282BE1"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j in 1:n.impute){</w:t>
      </w:r>
    </w:p>
    <w:p w14:paraId="332818A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impc[impc$.imp==j, c(3:7, 13:15)]</w:t>
      </w:r>
    </w:p>
    <w:p w14:paraId="244778B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4EE01F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19CDDDD0"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 (j in 1:n.impute){</w:t>
      </w:r>
    </w:p>
    <w:p w14:paraId="09C324D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weibull.CV[[j]] &lt;- survreg(Surv(time, status)~pspline(x1, df=2)+pspline(x2, df=2)+ridge(x3,x4, scale=T), </w:t>
      </w:r>
    </w:p>
    <w:p w14:paraId="1E683ED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dist="weibul")</w:t>
      </w:r>
    </w:p>
    <w:p w14:paraId="2040956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8B15B13"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6FFD7F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rediction.weibull[[i]] &lt;- prediction.weibull(data.leftout[[i]], multiple.fit = fit.weibull.CV)</w:t>
      </w:r>
    </w:p>
    <w:p w14:paraId="500E214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91FCAA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weibull[[i]] &lt;- calculate_performance(time = data.leftout[[i]]$time, status = data.leftout[[i]]$status,</w:t>
      </w:r>
    </w:p>
    <w:p w14:paraId="63AE6067"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p = leftout.prediction.weibull[[i]])</w:t>
      </w:r>
    </w:p>
    <w:p w14:paraId="33B5334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97DC95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9A1190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erformance per cluster</w:t>
      </w:r>
    </w:p>
    <w:p w14:paraId="344A9510"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weibull=data.frame(t(leftout.performance.weibull[[1]]))</w:t>
      </w:r>
    </w:p>
    <w:p w14:paraId="2C45472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2:N.clust){IECV.weibull=rbind(IECV.weibull, t(leftout.performance.weibull[[i]]))}</w:t>
      </w:r>
    </w:p>
    <w:p w14:paraId="78C8644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ECV.weibull$cluster=1:N.clust</w:t>
      </w:r>
    </w:p>
    <w:p w14:paraId="01A62333" w14:textId="3ABD182C"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IECV.weibull,2)</w:t>
      </w:r>
    </w:p>
    <w:p w14:paraId="7DE08395"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  Harrel_C Uno_C calibration.slope cluster</w:t>
      </w:r>
    </w:p>
    <w:p w14:paraId="2924DA66"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1     0.75  0.74              1.22       1</w:t>
      </w:r>
    </w:p>
    <w:p w14:paraId="05DB4ADB"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2     0.79  0.78              1.28       2</w:t>
      </w:r>
    </w:p>
    <w:p w14:paraId="48D37831"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3     0.73  0.74              0.83       3</w:t>
      </w:r>
    </w:p>
    <w:p w14:paraId="73B6D853"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4     0.78  0.77              1.08       4</w:t>
      </w:r>
    </w:p>
    <w:p w14:paraId="0F6F8CB9" w14:textId="4895D0E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5     0.73  0.70              0.98       5</w:t>
      </w:r>
    </w:p>
    <w:p w14:paraId="1F8EEC7F" w14:textId="70CE66F9" w:rsidR="006669A0" w:rsidRPr="0024007B" w:rsidRDefault="006669A0" w:rsidP="006669A0">
      <w:pPr>
        <w:pStyle w:val="Heading2"/>
        <w:spacing w:before="120" w:line="240" w:lineRule="auto"/>
        <w:ind w:left="578" w:hanging="578"/>
        <w:rPr>
          <w:rFonts w:ascii="Times New Roman" w:hAnsi="Times New Roman" w:cs="Times New Roman"/>
          <w:i/>
          <w:iCs/>
          <w:color w:val="auto"/>
          <w:lang w:val="en-GB"/>
        </w:rPr>
      </w:pPr>
      <w:bookmarkStart w:id="29" w:name="_Toc163216031"/>
      <w:r w:rsidRPr="0024007B">
        <w:rPr>
          <w:rFonts w:ascii="Times New Roman" w:hAnsi="Times New Roman" w:cs="Times New Roman"/>
          <w:i/>
          <w:iCs/>
          <w:color w:val="auto"/>
          <w:lang w:val="en-GB"/>
        </w:rPr>
        <w:t>Decision curve analysis</w:t>
      </w:r>
      <w:bookmarkEnd w:id="29"/>
    </w:p>
    <w:p w14:paraId="17D46BF5" w14:textId="11042F29" w:rsidR="006669A0" w:rsidRPr="0024007B" w:rsidRDefault="006669A0" w:rsidP="006669A0">
      <w:pPr>
        <w:jc w:val="both"/>
        <w:rPr>
          <w:lang w:val="en-GB"/>
        </w:rPr>
      </w:pPr>
      <w:r w:rsidRPr="0024007B">
        <w:rPr>
          <w:lang w:val="en-GB"/>
        </w:rPr>
        <w:t>We will use the complete dataset for this analysis. First</w:t>
      </w:r>
      <w:r w:rsidR="00F44B85">
        <w:rPr>
          <w:lang w:val="en-GB"/>
        </w:rPr>
        <w:t>,</w:t>
      </w:r>
      <w:r w:rsidRPr="0024007B">
        <w:rPr>
          <w:lang w:val="en-GB"/>
        </w:rPr>
        <w:t xml:space="preserve"> we need to set a time point of interest. Then we need to use the models </w:t>
      </w:r>
      <w:r w:rsidR="00F44B85">
        <w:rPr>
          <w:lang w:val="en-GB"/>
        </w:rPr>
        <w:t>develop</w:t>
      </w:r>
      <w:r w:rsidR="0072579E">
        <w:rPr>
          <w:lang w:val="en-GB"/>
        </w:rPr>
        <w:t>ed</w:t>
      </w:r>
      <w:r w:rsidR="00F44B85">
        <w:rPr>
          <w:lang w:val="en-GB"/>
        </w:rPr>
        <w:t xml:space="preserve"> in the imputed datasets </w:t>
      </w:r>
      <w:r w:rsidRPr="0024007B">
        <w:rPr>
          <w:lang w:val="en-GB"/>
        </w:rPr>
        <w:t>to predict the probability of an event at this time point</w:t>
      </w:r>
      <w:r w:rsidR="00F44B85">
        <w:rPr>
          <w:lang w:val="en-GB"/>
        </w:rPr>
        <w:t>, for each patient in the complete dataset</w:t>
      </w:r>
      <w:r w:rsidRPr="0024007B">
        <w:rPr>
          <w:lang w:val="en-GB"/>
        </w:rPr>
        <w:t xml:space="preserve">.  </w:t>
      </w:r>
    </w:p>
    <w:p w14:paraId="24A34BFC"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decision curve analysis -----</w:t>
      </w:r>
    </w:p>
    <w:p w14:paraId="27A6CA5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dcurves)</w:t>
      </w:r>
    </w:p>
    <w:p w14:paraId="44ACD2CE"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point&lt;-10</w:t>
      </w:r>
    </w:p>
    <w:p w14:paraId="351FFDF5"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time &lt;- predict(fit.model[[i]], newdata=complete.data, type='quantile', p=10, se=TRUE)</w:t>
      </w:r>
    </w:p>
    <w:p w14:paraId="275E60AB"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6AAF5098"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complete=matrix(0, nrow=dim(complete.data)[1], ncol=n.impute)</w:t>
      </w:r>
    </w:p>
    <w:p w14:paraId="62B3B43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231518B1"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u_hat &lt;- predict(fit.model[[i]], newdata = complete.data, type = "lp")</w:t>
      </w:r>
    </w:p>
    <w:p w14:paraId="7B61040E"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complete[,i]= pweibull(timepoint, shape = 1/fit.model[[i]]$scale, </w:t>
      </w:r>
    </w:p>
    <w:p w14:paraId="53E59169"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mu_hat))}</w:t>
      </w:r>
    </w:p>
    <w:p w14:paraId="3BBC9DB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4DFADCFA"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complete2=rowMeans(pred.complete)</w:t>
      </w:r>
    </w:p>
    <w:p w14:paraId="2BFC53D0"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0A28291C"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dca=data.frame(time=complete.data$time, status=complete.data$status, pred=pred.complete2)</w:t>
      </w:r>
    </w:p>
    <w:p w14:paraId="41BDC2C8"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ca1&lt;-dca(Surv(time, status) ~ pred, </w:t>
      </w:r>
    </w:p>
    <w:p w14:paraId="27E6418F"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for.dca,thresholds = 1:80 / 100,</w:t>
      </w:r>
    </w:p>
    <w:p w14:paraId="476DC8B1"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timepoint) </w:t>
      </w:r>
    </w:p>
    <w:p w14:paraId="35A9288D"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lot(dca1,smooth = TRUE)</w:t>
      </w:r>
    </w:p>
    <w:p w14:paraId="33A2A5D7" w14:textId="77777777" w:rsidR="006669A0" w:rsidRPr="0024007B" w:rsidRDefault="006669A0" w:rsidP="006669A0">
      <w:pPr>
        <w:jc w:val="center"/>
        <w:rPr>
          <w:lang w:val="en-GB"/>
        </w:rPr>
      </w:pPr>
      <w:r w:rsidRPr="0024007B">
        <w:rPr>
          <w:noProof/>
        </w:rPr>
        <w:drawing>
          <wp:inline distT="0" distB="0" distL="0" distR="0" wp14:anchorId="1EEE9474" wp14:editId="22CA8724">
            <wp:extent cx="5136730" cy="3769743"/>
            <wp:effectExtent l="0" t="0" r="6985" b="254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a:blip r:embed="rId29"/>
                    <a:stretch>
                      <a:fillRect/>
                    </a:stretch>
                  </pic:blipFill>
                  <pic:spPr>
                    <a:xfrm>
                      <a:off x="0" y="0"/>
                      <a:ext cx="5138037" cy="3770702"/>
                    </a:xfrm>
                    <a:prstGeom prst="rect">
                      <a:avLst/>
                    </a:prstGeom>
                  </pic:spPr>
                </pic:pic>
              </a:graphicData>
            </a:graphic>
          </wp:inline>
        </w:drawing>
      </w:r>
    </w:p>
    <w:p w14:paraId="10A87138" w14:textId="710E1B23" w:rsidR="006669A0" w:rsidRPr="0024007B" w:rsidRDefault="006669A0" w:rsidP="006669A0">
      <w:pPr>
        <w:jc w:val="both"/>
        <w:rPr>
          <w:lang w:val="en-GB"/>
        </w:rPr>
      </w:pPr>
      <w:r w:rsidRPr="0024007B">
        <w:rPr>
          <w:lang w:val="en-GB"/>
        </w:rPr>
        <w:t xml:space="preserve">We see that the model is only useful for a threshold probability of around 40% or more. See also the note in Section </w:t>
      </w:r>
      <w:r w:rsidRPr="0024007B">
        <w:rPr>
          <w:lang w:val="en-GB"/>
        </w:rPr>
        <w:fldChar w:fldCharType="begin"/>
      </w:r>
      <w:r w:rsidRPr="0024007B">
        <w:rPr>
          <w:lang w:val="en-GB"/>
        </w:rPr>
        <w:instrText xml:space="preserve"> REF _Ref113889417 \r \h  \* MERGEFORMAT </w:instrText>
      </w:r>
      <w:r w:rsidRPr="0024007B">
        <w:rPr>
          <w:lang w:val="en-GB"/>
        </w:rPr>
      </w:r>
      <w:r w:rsidRPr="0024007B">
        <w:rPr>
          <w:lang w:val="en-GB"/>
        </w:rPr>
        <w:fldChar w:fldCharType="separate"/>
      </w:r>
      <w:r w:rsidRPr="0024007B">
        <w:rPr>
          <w:lang w:val="en-GB"/>
        </w:rPr>
        <w:t>3.7</w:t>
      </w:r>
      <w:r w:rsidRPr="0024007B">
        <w:rPr>
          <w:lang w:val="en-GB"/>
        </w:rPr>
        <w:fldChar w:fldCharType="end"/>
      </w:r>
      <w:r w:rsidRPr="0024007B">
        <w:rPr>
          <w:lang w:val="en-GB"/>
        </w:rPr>
        <w:t xml:space="preserve"> about overfitting. </w:t>
      </w:r>
    </w:p>
    <w:p w14:paraId="21F92D41" w14:textId="2C7E9F0D" w:rsidR="00DF6D7D" w:rsidRPr="0024007B" w:rsidRDefault="00DF6D7D" w:rsidP="006669A0">
      <w:pPr>
        <w:jc w:val="both"/>
        <w:rPr>
          <w:lang w:val="en-GB"/>
        </w:rPr>
      </w:pPr>
      <w:r w:rsidRPr="0024007B">
        <w:rPr>
          <w:lang w:val="en-GB"/>
        </w:rPr>
        <w:br w:type="page"/>
      </w:r>
    </w:p>
    <w:p w14:paraId="6F48E57F" w14:textId="22B1A0F2" w:rsidR="0000531E" w:rsidRDefault="0000531E" w:rsidP="0000531E">
      <w:pPr>
        <w:pStyle w:val="Heading1"/>
        <w:rPr>
          <w:rFonts w:ascii="Times New Roman" w:hAnsi="Times New Roman" w:cs="Times New Roman"/>
          <w:b/>
          <w:bCs/>
          <w:color w:val="auto"/>
          <w:lang w:val="en-GB"/>
        </w:rPr>
      </w:pPr>
      <w:bookmarkStart w:id="30" w:name="_Toc163216032"/>
      <w:r w:rsidRPr="0024007B">
        <w:rPr>
          <w:rFonts w:ascii="Times New Roman" w:hAnsi="Times New Roman" w:cs="Times New Roman"/>
          <w:b/>
          <w:bCs/>
          <w:color w:val="auto"/>
          <w:lang w:val="en-GB"/>
        </w:rPr>
        <w:lastRenderedPageBreak/>
        <w:t>Example for competing risks outcomes</w:t>
      </w:r>
      <w:bookmarkEnd w:id="30"/>
    </w:p>
    <w:p w14:paraId="137820C2" w14:textId="495BECD0" w:rsidR="00F44B85" w:rsidRPr="00F44B85" w:rsidRDefault="00F44B85" w:rsidP="00F44B85">
      <w:pPr>
        <w:rPr>
          <w:lang w:val="en-GB"/>
        </w:rPr>
      </w:pPr>
      <w:r>
        <w:rPr>
          <w:lang w:val="en-GB"/>
        </w:rPr>
        <w:t xml:space="preserve">Here we will reuse code provided by </w:t>
      </w:r>
      <w:r w:rsidR="00D4240E">
        <w:rPr>
          <w:lang w:val="en-GB"/>
        </w:rPr>
        <w:t>van Geloven et al.</w:t>
      </w:r>
      <w:bookmarkStart w:id="31" w:name="_Hlk114053998"/>
      <w:r w:rsidR="00D4240E">
        <w:rPr>
          <w:lang w:val="en-GB"/>
        </w:rPr>
        <w:fldChar w:fldCharType="begin"/>
      </w:r>
      <w:r w:rsidR="00007ABB">
        <w:rPr>
          <w:lang w:val="en-GB"/>
        </w:rPr>
        <w:instrText xml:space="preserve"> ADDIN ZOTERO_ITEM CSL_CITATION {"citationID":"FJKH2FSn","properties":{"formattedCitation":"\\super 22\\nosupersub{}","plainCitation":"22","noteIndex":0},"citationItems":[{"id":4758,"uris":["http://zotero.org/users/1675074/items/ZJU6S9KH"],"itemData":{"id":4758,"type":"article-journal","abstract":"&lt;p&gt;Thorough validation is pivotal for any prediction model before it can be advocated for use in medical practice. For time-to-event outcomes such as breast cancer recurrence, death from other causes is a competing risk. Model performance measures must account for such competing events. In this article, we present a comprehensive yet accessible overview of performance measures for this competing event setting, including the calculation and interpretation of statistical measures for calibration, discrimination, overall prediction error, and clinical usefulness by decision curve analysis. All methods are illustrated for patients with breast cancer, with publicly available data and R code.&lt;/p&gt;","container-title":"BMJ","DOI":"10.1136/bmj-2021-069249","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page":"e069249","source":"www.bmj.com","title":"Validation of prediction models in the presence of competing risks: a guide through modern methods","title-short":"Validation of prediction models in the presence of competing risks","volume":"377","author":[{"family":"Geloven","given":"Nan","dropping-particle":"van"},{"family":"Giardiello","given":"Daniele"},{"family":"Bonneville","given":"Edouard F."},{"family":"Teece","given":"Lucy"},{"family":"Ramspek","given":"Chava L."},{"family":"Smeden","given":"Maarten","dropping-particle":"van"},{"family":"Snell","given":"Kym I. E."},{"family":"Calster","given":"Ben","dropping-particle":"van"},{"family":"Pohar-Perme","given":"Maja"},{"family":"Riley","given":"Richard D."},{"family":"Putter","given":"Hein"},{"family":"Steyerberg","given":"Ewout"}],"issued":{"date-parts":[["2022",5,24]]}}}],"schema":"https://github.com/citation-style-language/schema/raw/master/csl-citation.json"} </w:instrText>
      </w:r>
      <w:r w:rsidR="00D4240E">
        <w:rPr>
          <w:lang w:val="en-GB"/>
        </w:rPr>
        <w:fldChar w:fldCharType="separate"/>
      </w:r>
      <w:r w:rsidR="00007ABB" w:rsidRPr="00007ABB">
        <w:rPr>
          <w:vertAlign w:val="superscript"/>
        </w:rPr>
        <w:t>22</w:t>
      </w:r>
      <w:r w:rsidR="00D4240E">
        <w:rPr>
          <w:lang w:val="en-GB"/>
        </w:rPr>
        <w:fldChar w:fldCharType="end"/>
      </w:r>
      <w:bookmarkEnd w:id="31"/>
      <w:r w:rsidR="00D4240E">
        <w:rPr>
          <w:lang w:val="en-GB"/>
        </w:rPr>
        <w:t xml:space="preserve"> after adjusting it for multiple imputations.</w:t>
      </w:r>
      <w:r w:rsidR="00D4240E" w:rsidRPr="00F44B85">
        <w:rPr>
          <w:lang w:val="en-GB"/>
        </w:rPr>
        <w:t xml:space="preserve"> </w:t>
      </w:r>
    </w:p>
    <w:p w14:paraId="302B26A2" w14:textId="77777777" w:rsidR="00210E6F" w:rsidRPr="0024007B" w:rsidRDefault="00210E6F" w:rsidP="00210E6F">
      <w:pPr>
        <w:pStyle w:val="Heading2"/>
        <w:spacing w:before="120"/>
        <w:ind w:left="578" w:hanging="578"/>
        <w:rPr>
          <w:rFonts w:ascii="Times New Roman" w:hAnsi="Times New Roman" w:cs="Times New Roman"/>
          <w:i/>
          <w:iCs/>
          <w:color w:val="auto"/>
          <w:lang w:val="en-GB"/>
        </w:rPr>
      </w:pPr>
      <w:bookmarkStart w:id="32" w:name="_Toc163216033"/>
      <w:r w:rsidRPr="0024007B">
        <w:rPr>
          <w:rFonts w:ascii="Times New Roman" w:hAnsi="Times New Roman" w:cs="Times New Roman"/>
          <w:i/>
          <w:iCs/>
          <w:color w:val="auto"/>
          <w:lang w:val="en-GB"/>
        </w:rPr>
        <w:t>Simulate a toy example</w:t>
      </w:r>
      <w:bookmarkEnd w:id="32"/>
    </w:p>
    <w:p w14:paraId="0275E8ED" w14:textId="525507BC" w:rsidR="00210E6F" w:rsidRPr="0024007B" w:rsidRDefault="00210E6F" w:rsidP="00210E6F">
      <w:pPr>
        <w:jc w:val="both"/>
        <w:rPr>
          <w:rFonts w:ascii="Courier New" w:hAnsi="Courier New" w:cs="Courier New"/>
        </w:rPr>
      </w:pPr>
      <w:r w:rsidRPr="0024007B">
        <w:rPr>
          <w:lang w:val="en-GB"/>
        </w:rPr>
        <w:t xml:space="preserve">We will first simulate a toy example, assuming there are 2 competing events. We will generate again 10 covariates (5 predictors, 5 auxiliary variables) </w:t>
      </w:r>
      <w:r w:rsidRPr="0024007B">
        <w:rPr>
          <w:rFonts w:ascii="Courier New" w:hAnsi="Courier New" w:cs="Courier New"/>
          <w:lang w:val="en-GB"/>
        </w:rPr>
        <w:t xml:space="preserve">x1, x2, x3, x4, x5, z1, z2, z3, z4, z5, </w:t>
      </w:r>
      <w:r w:rsidRPr="0024007B">
        <w:rPr>
          <w:lang w:val="en-GB"/>
        </w:rPr>
        <w:t>a clustering variable</w:t>
      </w:r>
      <w:r w:rsidRPr="0024007B">
        <w:rPr>
          <w:rFonts w:ascii="Courier New" w:hAnsi="Courier New" w:cs="Courier New"/>
          <w:lang w:val="en-GB"/>
        </w:rPr>
        <w:t xml:space="preserve"> clust, </w:t>
      </w:r>
      <w:r w:rsidRPr="0024007B">
        <w:rPr>
          <w:lang w:val="en-GB"/>
        </w:rPr>
        <w:t xml:space="preserve">the </w:t>
      </w:r>
      <w:r w:rsidRPr="0024007B">
        <w:rPr>
          <w:rFonts w:ascii="Courier New" w:hAnsi="Courier New" w:cs="Courier New"/>
          <w:lang w:val="en-GB"/>
        </w:rPr>
        <w:t>time</w:t>
      </w:r>
      <w:r w:rsidRPr="0024007B">
        <w:rPr>
          <w:lang w:val="en-GB"/>
        </w:rPr>
        <w:t xml:space="preserve"> of follow-up for each patient and the type of an event, i.e.</w:t>
      </w:r>
      <w:r w:rsidRPr="0024007B">
        <w:rPr>
          <w:rFonts w:ascii="Courier New" w:hAnsi="Courier New" w:cs="Courier New"/>
          <w:lang w:val="en-GB"/>
        </w:rPr>
        <w:t xml:space="preserve"> status</w:t>
      </w:r>
      <w:r w:rsidRPr="0024007B">
        <w:rPr>
          <w:lang w:val="en-GB"/>
        </w:rPr>
        <w:t>, which can be 0 (for patients that did not have an event by the end of their longest follow-up), 1, and 2 (for patients having event type 1 or 2 respectively).</w:t>
      </w:r>
      <w:r w:rsidRPr="0024007B">
        <w:rPr>
          <w:rFonts w:ascii="Courier New" w:hAnsi="Courier New" w:cs="Courier New"/>
          <w:lang w:val="en-GB"/>
        </w:rPr>
        <w:t xml:space="preserve"> </w:t>
      </w:r>
    </w:p>
    <w:p w14:paraId="76B2033C" w14:textId="6EE9110C"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arts of the code copied from https://github.com/survival-lumc/ValidationCompRisks/blob/main/Prediction_CSC_minimal.R</w:t>
      </w:r>
    </w:p>
    <w:p w14:paraId="2633163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Original paper https://www.bmj.com/content/bmj/377/bmj-2021-069249.full.pdf</w:t>
      </w:r>
    </w:p>
    <w:p w14:paraId="10E770A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9DA87F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move(list=ls())</w:t>
      </w:r>
    </w:p>
    <w:p w14:paraId="6FA011B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et.seed(42) # the answer to life the universe and everything</w:t>
      </w:r>
    </w:p>
    <w:p w14:paraId="6AD539CD"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1176BE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simulate data ------------</w:t>
      </w:r>
    </w:p>
    <w:p w14:paraId="4A925AB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ASS)</w:t>
      </w:r>
    </w:p>
    <w:p w14:paraId="6BAE553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 &lt;- 500</w:t>
      </w:r>
    </w:p>
    <w:p w14:paraId="1A076D0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igma &lt;- outer(1:10, 1:10, function(x,y) 0.5^abs(x-y)) #variance covariance matrix for covariates</w:t>
      </w:r>
    </w:p>
    <w:p w14:paraId="29ED935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A3AFBA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 &lt;- mvrnorm(n = N, rep(0, 10), Sigma)</w:t>
      </w:r>
    </w:p>
    <w:p w14:paraId="63D4F73A"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3] &lt;- ifelse(x[,3] &gt; 0.5, 1, 0) #binary predictor</w:t>
      </w:r>
    </w:p>
    <w:p w14:paraId="7C1D69C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4] &lt;- ifelse(x[,4] &gt; 0, 1, 0) #binary predictor</w:t>
      </w:r>
    </w:p>
    <w:p w14:paraId="0F70AF5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5] &lt;- ifelse(x[,5] &gt; 1, 1, 0) #binary predictor</w:t>
      </w:r>
    </w:p>
    <w:p w14:paraId="71049784"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8] &lt;- ifelse(x[,8] &gt; 2, 1, 0) #binary auxiliary variable</w:t>
      </w:r>
    </w:p>
    <w:p w14:paraId="5835922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9] &lt;- ifelse(x[,9] &gt; 2, 1, 0) #binary auxiliary variable</w:t>
      </w:r>
    </w:p>
    <w:p w14:paraId="1A348490"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x[,10] &lt;- cut(x[,10], breaks=c(-Inf, -1, 1, 2, Inf)) #categorical with 4 categories</w:t>
      </w:r>
    </w:p>
    <w:p w14:paraId="6BCE4A1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63FD8D5A"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 &lt;- data.frame(x)</w:t>
      </w:r>
    </w:p>
    <w:p w14:paraId="1124A1A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lnames(survdat.compl) &lt;- paste0("x", 1:10)</w:t>
      </w:r>
    </w:p>
    <w:p w14:paraId="455AED2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ate1 &lt;- with(survdat.compl, exp(-0.5+x1+0.4*x2+(x3==2)+0.5*(x4==2)+0.5*(x5==1)+rnorm(N,0,0.1))/10)</w:t>
      </w:r>
    </w:p>
    <w:p w14:paraId="4C487DFB"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ate2 &lt;- with(survdat.compl, exp(-1+0.1*x1+0.2*x2+(x3==2)+0.1*(x4==2)-0.2*(x5==1)+rnorm(N,0,0.1))/10)</w:t>
      </w:r>
    </w:p>
    <w:p w14:paraId="1415E25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269933D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c(3:5, 8:10)] &lt;- lapply(survdat.compl[,c(3:5, 8:10)], factor)</w:t>
      </w:r>
    </w:p>
    <w:p w14:paraId="5E66B23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24CF020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ulltime &lt;- rexp(N, rate = rate1)</w:t>
      </w:r>
    </w:p>
    <w:p w14:paraId="348CB20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ulltime2 &lt;- rexp(N, rate = rate2)</w:t>
      </w:r>
    </w:p>
    <w:p w14:paraId="1496DCA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enstimes &lt;- 10 + 20*runif(N)</w:t>
      </w:r>
    </w:p>
    <w:p w14:paraId="7A9C0D9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4FC3588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intime &lt;- pmin(fulltime, fulltime2, censtimes)</w:t>
      </w:r>
    </w:p>
    <w:p w14:paraId="14278C0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time &lt;- mintime</w:t>
      </w:r>
    </w:p>
    <w:p w14:paraId="4C32EA3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5850106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status &lt;- 0</w:t>
      </w:r>
    </w:p>
    <w:p w14:paraId="12912F4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status[mintime == fulltime] &lt;- 1</w:t>
      </w:r>
    </w:p>
    <w:p w14:paraId="66CEBE8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ompl$status[mintime == fulltime2] &lt;- 2</w:t>
      </w:r>
    </w:p>
    <w:p w14:paraId="2470532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0432E0A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roduce missing data for the covariates</w:t>
      </w:r>
    </w:p>
    <w:p w14:paraId="2EE1263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missing.matrix=matrix(0, nrow=nrow(survdat.compl), ncol=10)</w:t>
      </w:r>
    </w:p>
    <w:p w14:paraId="0E839A4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issing.matrix=matrix(rbinom(length(missing.matrix),1, p=0.02), nrow=nrow(survdat.compl))</w:t>
      </w:r>
    </w:p>
    <w:p w14:paraId="69C2FD5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survdat.compl[,1:10]</w:t>
      </w:r>
    </w:p>
    <w:p w14:paraId="787D16F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missing.matrix==1]=NA</w:t>
      </w:r>
    </w:p>
    <w:p w14:paraId="71E6FC4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bind(survdat, survdat.compl[11:12])</w:t>
      </w:r>
    </w:p>
    <w:p w14:paraId="456A693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E527EC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reate clusters</w:t>
      </w:r>
    </w:p>
    <w:p w14:paraId="5DD75DE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clust &lt;- factor(sample(1:5, size = N, replace = TRUE, prob = rep(0.2,5)))</w:t>
      </w:r>
    </w:p>
    <w:p w14:paraId="2A3B5D0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 &lt;- survdat[order(survdat$clust),]</w:t>
      </w:r>
    </w:p>
    <w:p w14:paraId="426CF97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69ABF45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nspect data </w:t>
      </w:r>
    </w:p>
    <w:p w14:paraId="2AF3184B" w14:textId="04CAB0B0" w:rsidR="00B44E46"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head(survdat)</w:t>
      </w:r>
    </w:p>
    <w:p w14:paraId="3B04D39D"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x1          x2   x3 x4 x5         x6         x7 x8   x9 x10      time status clust</w:t>
      </w:r>
    </w:p>
    <w:p w14:paraId="4336F478"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5  -1.7484193  0.18934122 &lt;NA&gt;  0  0  0.5400806  0.7311373  0    0   1  6.753887      2     1</w:t>
      </w:r>
    </w:p>
    <w:p w14:paraId="2E4D6F8B"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7  -1.4796022 -1.30521258    0  0  0 -0.9412580 -1.0006861  0    0   2 19.014273      0     1</w:t>
      </w:r>
    </w:p>
    <w:p w14:paraId="6BBCFA11"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8  -1.4005888 -1.91554654    0  1  0  1.2988185  2.7307122  0    0   1  9.667323      1     1</w:t>
      </w:r>
    </w:p>
    <w:p w14:paraId="4BD23E75"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10  1.5967150  1.47832616    0  0  0  0.3845286  1.0118199  0 &lt;NA&gt;   2  2.631073      1     1</w:t>
      </w:r>
    </w:p>
    <w:p w14:paraId="5BB2F814"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11 -0.4144015  0.05737876    0  1  0 -2.0569517 -1.2557112  0    0   1  5.351348      2     1</w:t>
      </w:r>
    </w:p>
    <w:p w14:paraId="490435B3" w14:textId="7BE3EE7B"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12 -1.7079157 -1.26334587    0  0  0 -0.9881902 -2.2165987  0    0   2 23.622897      0     1</w:t>
      </w:r>
    </w:p>
    <w:p w14:paraId="33290246" w14:textId="4AF7CB0A" w:rsidR="00CB7B0A" w:rsidRPr="0024007B" w:rsidRDefault="00B44E46" w:rsidP="00B44E4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able(survdat$status)</w:t>
      </w:r>
    </w:p>
    <w:p w14:paraId="0E8496A4" w14:textId="77777777" w:rsidR="001E5C13" w:rsidRPr="0024007B" w:rsidRDefault="001E5C13"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   1   2 </w:t>
      </w:r>
    </w:p>
    <w:p w14:paraId="578D483B" w14:textId="0F93D4B8" w:rsidR="00CB7B0A" w:rsidRPr="0024007B" w:rsidRDefault="001E5C13"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06 267 127</w:t>
      </w:r>
    </w:p>
    <w:p w14:paraId="7056ACF3" w14:textId="61E92E7E" w:rsidR="00CB7B0A" w:rsidRPr="0024007B" w:rsidRDefault="0020405B" w:rsidP="007E50D0">
      <w:r w:rsidRPr="0024007B">
        <w:t xml:space="preserve">As we see, 106 of the patients did not have any event, 267 had event type 1, and 127 had event type 2. </w:t>
      </w:r>
    </w:p>
    <w:p w14:paraId="37BF31CA" w14:textId="77777777" w:rsidR="00AF00AC" w:rsidRPr="0024007B" w:rsidRDefault="00AF00AC" w:rsidP="00AF00AC">
      <w:pPr>
        <w:pStyle w:val="Heading2"/>
        <w:spacing w:before="0" w:line="240" w:lineRule="auto"/>
        <w:ind w:left="578" w:hanging="578"/>
        <w:rPr>
          <w:rFonts w:ascii="Times New Roman" w:hAnsi="Times New Roman" w:cs="Times New Roman"/>
          <w:i/>
          <w:iCs/>
          <w:color w:val="auto"/>
          <w:lang w:val="en-GB"/>
        </w:rPr>
      </w:pPr>
      <w:bookmarkStart w:id="33" w:name="_Toc163216034"/>
      <w:r w:rsidRPr="0024007B">
        <w:rPr>
          <w:rFonts w:ascii="Times New Roman" w:hAnsi="Times New Roman" w:cs="Times New Roman"/>
          <w:i/>
          <w:iCs/>
          <w:color w:val="auto"/>
          <w:lang w:val="en-GB"/>
        </w:rPr>
        <w:t>Perform multiple imputations</w:t>
      </w:r>
      <w:bookmarkEnd w:id="33"/>
    </w:p>
    <w:p w14:paraId="01014B11" w14:textId="4A74B0F4" w:rsidR="00CB7B0A" w:rsidRPr="0024007B" w:rsidRDefault="00AF00AC" w:rsidP="007E50D0">
      <w:r w:rsidRPr="0024007B">
        <w:t>We now use all predictors and auxiliary variables</w:t>
      </w:r>
      <w:r w:rsidR="003933EB" w:rsidRPr="0024007B">
        <w:t>, status and log-time to perform the imputations</w:t>
      </w:r>
      <w:r w:rsidR="005D73EF">
        <w:t xml:space="preserve">. Here we use </w:t>
      </w:r>
      <w:r w:rsidR="005D73EF" w:rsidRPr="005D73EF">
        <w:rPr>
          <w:rFonts w:ascii="Courier New" w:hAnsi="Courier New" w:cs="Courier New"/>
          <w:b/>
          <w:bCs/>
          <w:sz w:val="24"/>
          <w:szCs w:val="24"/>
        </w:rPr>
        <w:t>mice</w:t>
      </w:r>
      <w:r w:rsidR="003933EB" w:rsidRPr="0024007B">
        <w:t>:</w:t>
      </w:r>
      <w:r w:rsidR="005D73EF">
        <w:fldChar w:fldCharType="begin"/>
      </w:r>
      <w:r w:rsidR="00007ABB">
        <w:instrText xml:space="preserve"> ADDIN ZOTERO_ITEM CSL_CITATION {"citationID":"UtxpV045","properties":{"formattedCitation":"\\super 23\\nosupersub{}","plainCitation":"23","noteIndex":0},"citationItems":[{"id":4744,"uris":["http://zotero.org/users/1675074/items/P3LSW7CB"],"itemData":{"id":4744,"type":"software","abstract":"Multiple imputation using Fully Conditional Specification (FCS) implemented by the MICE algorithm as described in Van Buuren and Groothuis-Oudshoorn (2011) &lt;doi:10.18637/jss.v045.i03&gt;. Each variable has its own imputation model. Built-in imputation models are provided for continuous data (predictive mean matching, normal), binary data (logistic regression), unordered categorical data (polytomous logistic regression) and ordered categorical data (proportional odds). MICE can also impute continuous two-level data (normal model, pan, second-level variables). Passive imputation can be used to maintain consistency between variables. Various diagnostic plots are available to inspect the quality of the imputations.","license":"GPL-2 | GPL-3","source":"R-Packages","title":"mice: Multivariate Imputation by Chained Equations","title-short":"mice","URL":"https://CRAN.R-project.org/package=mice","version":"3.14.0","author":[{"family":"Buuren","given":"Stef","dropping-particle":"van"},{"family":"Groothuis-Oudshoorn","given":"Karin"},{"family":"Vink","given":"Gerko"},{"family":"Schouten","given":"Rianne"},{"family":"Robitzsch","given":"Alexander"},{"family":"Rockenschaub","given":"Patrick"},{"family":"Doove","given":"Lisa"},{"family":"Jolani","given":"Shahab"},{"family":"Moreno-Betancur","given":"Margarita"},{"family":"White","given":"Ian"},{"family":"Gaffert","given":"Philipp"},{"family":"Meinfelder","given":"Florian"},{"family":"Gray","given":"Bernie"},{"family":"Arel-Bundock","given":"Vincent"},{"family":"Cai","given":"Mingyang"},{"family":"Volker","given":"Thom"},{"family":"Costantini","given":"Edoardo"},{"family":"Lissa","given":"Caspar","dropping-particle":"van"}],"accessed":{"date-parts":[["2022",9,13]]},"issued":{"date-parts":[["2021",11,24]]}}}],"schema":"https://github.com/citation-style-language/schema/raw/master/csl-citation.json"} </w:instrText>
      </w:r>
      <w:r w:rsidR="005D73EF">
        <w:fldChar w:fldCharType="separate"/>
      </w:r>
      <w:r w:rsidR="00007ABB" w:rsidRPr="00007ABB">
        <w:rPr>
          <w:vertAlign w:val="superscript"/>
        </w:rPr>
        <w:t>23</w:t>
      </w:r>
      <w:r w:rsidR="005D73EF">
        <w:fldChar w:fldCharType="end"/>
      </w:r>
    </w:p>
    <w:p w14:paraId="08463435" w14:textId="083D9BB8"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mpute missing data --------------</w:t>
      </w:r>
    </w:p>
    <w:p w14:paraId="084D9A3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ice)</w:t>
      </w:r>
    </w:p>
    <w:p w14:paraId="2421017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2142573A"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urvdat$logtime &lt;- log(survdat$time)</w:t>
      </w:r>
    </w:p>
    <w:p w14:paraId="0918FE8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eth &lt;- make.method(survdat)</w:t>
      </w:r>
    </w:p>
    <w:p w14:paraId="1EE8315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 &lt;- make.predictorMatrix(survdat)</w:t>
      </w:r>
    </w:p>
    <w:p w14:paraId="4CB9C35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c("time")] &lt;- 0</w:t>
      </w:r>
    </w:p>
    <w:p w14:paraId="0D87368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surv &lt;- mice(survdat, pred = pred, meth = meth, m = n.impute)</w:t>
      </w:r>
    </w:p>
    <w:p w14:paraId="17427CD5"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
    <w:p w14:paraId="6CBBB0E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get imputed datasets</w:t>
      </w:r>
    </w:p>
    <w:p w14:paraId="777F3AC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 &lt;- list()</w:t>
      </w:r>
    </w:p>
    <w:p w14:paraId="66FDE30A"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c &lt;- complete(imp.surv, action="long")</w:t>
      </w:r>
    </w:p>
    <w:p w14:paraId="34FBEA4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3F56572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i]] &lt;- impc[impc$.imp==i, c(3:7, 13:15)]</w:t>
      </w:r>
    </w:p>
    <w:p w14:paraId="0F1EE8AA" w14:textId="6E59DB43" w:rsidR="003933EB"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C3CB8D8" w14:textId="70260A12" w:rsidR="00754B7A" w:rsidRPr="0024007B" w:rsidRDefault="00754B7A" w:rsidP="003933EB">
      <w:pPr>
        <w:pStyle w:val="Heading2"/>
        <w:spacing w:before="0" w:line="240" w:lineRule="auto"/>
        <w:ind w:left="578" w:hanging="578"/>
        <w:rPr>
          <w:rFonts w:ascii="Times New Roman" w:hAnsi="Times New Roman" w:cs="Times New Roman"/>
          <w:i/>
          <w:iCs/>
          <w:color w:val="auto"/>
          <w:lang w:val="en-GB"/>
        </w:rPr>
      </w:pPr>
      <w:bookmarkStart w:id="34" w:name="_Toc163216035"/>
      <w:r w:rsidRPr="0024007B">
        <w:rPr>
          <w:rFonts w:ascii="Times New Roman" w:hAnsi="Times New Roman" w:cs="Times New Roman"/>
          <w:i/>
          <w:iCs/>
          <w:color w:val="auto"/>
          <w:lang w:val="en-GB"/>
        </w:rPr>
        <w:t>Visualize the data</w:t>
      </w:r>
      <w:bookmarkEnd w:id="34"/>
    </w:p>
    <w:p w14:paraId="005AB89A" w14:textId="24EAB022" w:rsidR="00D4240E" w:rsidRPr="00D4240E" w:rsidRDefault="00D4240E" w:rsidP="00D4240E">
      <w:r w:rsidRPr="00D4240E">
        <w:t xml:space="preserve">Here we use the </w:t>
      </w:r>
      <w:r w:rsidRPr="00D4240E">
        <w:rPr>
          <w:rFonts w:ascii="Courier New" w:hAnsi="Courier New" w:cs="Courier New"/>
          <w:b/>
          <w:bCs/>
          <w:sz w:val="24"/>
          <w:szCs w:val="24"/>
        </w:rPr>
        <w:t>cmprsk</w:t>
      </w:r>
      <w:r w:rsidRPr="005D73EF">
        <w:rPr>
          <w:b/>
          <w:bCs/>
          <w:sz w:val="24"/>
          <w:szCs w:val="24"/>
        </w:rPr>
        <w:t xml:space="preserve"> </w:t>
      </w:r>
      <w:r w:rsidR="00593128">
        <w:t xml:space="preserve">and </w:t>
      </w:r>
      <w:r w:rsidR="00593128" w:rsidRPr="00593128">
        <w:rPr>
          <w:rFonts w:ascii="Courier New" w:hAnsi="Courier New" w:cs="Courier New"/>
          <w:b/>
          <w:bCs/>
          <w:sz w:val="24"/>
          <w:szCs w:val="24"/>
        </w:rPr>
        <w:t>survminer</w:t>
      </w:r>
      <w:r w:rsidR="00593128">
        <w:t xml:space="preserve"> p</w:t>
      </w:r>
      <w:r w:rsidRPr="00D4240E">
        <w:t>ackage</w:t>
      </w:r>
      <w:r w:rsidR="00593128">
        <w:t>s</w:t>
      </w:r>
      <w:r>
        <w:t>.</w:t>
      </w:r>
      <w:r w:rsidRPr="00D4240E">
        <w:fldChar w:fldCharType="begin"/>
      </w:r>
      <w:r w:rsidR="00007ABB">
        <w:instrText xml:space="preserve"> ADDIN ZOTERO_ITEM CSL_CITATION {"citationID":"ktdEIEpJ","properties":{"formattedCitation":"\\super 24,25\\nosupersub{}","plainCitation":"24,25","noteIndex":0},"citationItems":[{"id":4755,"uris":["http://zotero.org/users/1675074/items/FIKJ7ESI"],"itemData":{"id":4755,"type":"software","abstract":"Estimation, testing and regression modeling of subdistribution functions in competing risks, as described in Gray (1988), A class of K-sample tests for comparing the cumulative incidence of a competing risk, Ann. Stat. 16:1141-1154 &lt;doi:10.1214/aos/1176350951&gt;, and Fine JP and Gray RJ (1999), A proportional hazards model for the subdistribution of a competing risk, JASA, 94:496-509, &lt;doi:10.1080/01621459.1999.10474144&gt;.","license":"GPL-2 | GPL-3 [expanded from: GPL (≥ 2)]","source":"R-Packages","title":"cmprsk: Subdistribution Analysis of Competing Risks","title-short":"cmprsk","URL":"https://CRAN.R-project.org/package=cmprsk","version":"2.2-11","author":[{"family":"Gray","given":"Bob"}],"accessed":{"date-parts":[["2022",9,13]]},"issued":{"date-parts":[["2022",1,6]]}}},{"id":4869,"uris":["http://zotero.org/users/1675074/items/3MPP93RJ"],"itemData":{"id":4869,"type":"software","abstract":"Contains the function 'ggsurvplot()' for drawing easily beautiful and 'ready-to-publish' survival curves with the 'number at risk' table and 'censoring count plot'. Other functions are also available to plot adjusted curves for ‘Cox' model and to visually examine ’Cox' model assumptions.","license":"GPL-2","source":"R-Packages","title":"survminer: Drawing Survival Curves using 'ggplot2'","title-short":"survminer","URL":"https://CRAN.R-project.org/package=survminer","version":"0.4.9","author":[{"family":"Kassambara","given":"Alboukadel"},{"family":"Kosinski","given":"Marcin"},{"family":"Biecek","given":"Przemyslaw"},{"family":"Fabian","given":"Scheipl"}],"accessed":{"date-parts":[["2022",9,14]]},"issued":{"date-parts":[["2021",3,9]]}}}],"schema":"https://github.com/citation-style-language/schema/raw/master/csl-citation.json"} </w:instrText>
      </w:r>
      <w:r w:rsidRPr="00D4240E">
        <w:fldChar w:fldCharType="separate"/>
      </w:r>
      <w:r w:rsidR="00007ABB" w:rsidRPr="00007ABB">
        <w:rPr>
          <w:vertAlign w:val="superscript"/>
        </w:rPr>
        <w:t>24,25</w:t>
      </w:r>
      <w:r w:rsidRPr="00D4240E">
        <w:fldChar w:fldCharType="end"/>
      </w:r>
    </w:p>
    <w:p w14:paraId="0125BC63" w14:textId="2617F690"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cmprsk)</w:t>
      </w:r>
    </w:p>
    <w:p w14:paraId="1FB8E36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ci_fit &lt;- </w:t>
      </w:r>
    </w:p>
    <w:p w14:paraId="12F7C9A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uminc(ftime = survdat.compl$time,fstatus=survdat.compl$status,cencode=0)</w:t>
      </w:r>
    </w:p>
    <w:p w14:paraId="47008AC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survminer)</w:t>
      </w:r>
    </w:p>
    <w:p w14:paraId="7E5D4707" w14:textId="7AD830AB"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gcompetingrisks(ci_fit, xlab = "Days", conf.int = T, multiple_panels = FALSE)</w:t>
      </w:r>
    </w:p>
    <w:p w14:paraId="1018AA24" w14:textId="2CD66FC3" w:rsidR="00754B7A" w:rsidRPr="0024007B" w:rsidRDefault="00754B7A" w:rsidP="00754B7A">
      <w:pPr>
        <w:jc w:val="center"/>
        <w:rPr>
          <w:lang w:val="en-GB"/>
        </w:rPr>
      </w:pPr>
      <w:r w:rsidRPr="0024007B">
        <w:rPr>
          <w:noProof/>
        </w:rPr>
        <w:lastRenderedPageBreak/>
        <w:drawing>
          <wp:inline distT="0" distB="0" distL="0" distR="0" wp14:anchorId="398A65E8" wp14:editId="5941A28D">
            <wp:extent cx="4092491" cy="2941280"/>
            <wp:effectExtent l="0" t="0" r="381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0"/>
                    <a:stretch>
                      <a:fillRect/>
                    </a:stretch>
                  </pic:blipFill>
                  <pic:spPr>
                    <a:xfrm>
                      <a:off x="0" y="0"/>
                      <a:ext cx="4096599" cy="2944233"/>
                    </a:xfrm>
                    <a:prstGeom prst="rect">
                      <a:avLst/>
                    </a:prstGeom>
                  </pic:spPr>
                </pic:pic>
              </a:graphicData>
            </a:graphic>
          </wp:inline>
        </w:drawing>
      </w:r>
    </w:p>
    <w:p w14:paraId="1587853C" w14:textId="27EA9090" w:rsidR="003933EB" w:rsidRPr="0024007B" w:rsidRDefault="003933EB" w:rsidP="003933EB">
      <w:pPr>
        <w:pStyle w:val="Heading2"/>
        <w:spacing w:before="0" w:line="240" w:lineRule="auto"/>
        <w:ind w:left="578" w:hanging="578"/>
        <w:rPr>
          <w:rFonts w:ascii="Times New Roman" w:hAnsi="Times New Roman" w:cs="Times New Roman"/>
          <w:i/>
          <w:iCs/>
          <w:color w:val="auto"/>
          <w:lang w:val="en-GB"/>
        </w:rPr>
      </w:pPr>
      <w:bookmarkStart w:id="35" w:name="_Toc163216036"/>
      <w:r w:rsidRPr="0024007B">
        <w:rPr>
          <w:rFonts w:ascii="Times New Roman" w:hAnsi="Times New Roman" w:cs="Times New Roman"/>
          <w:i/>
          <w:iCs/>
          <w:color w:val="auto"/>
          <w:lang w:val="en-GB"/>
        </w:rPr>
        <w:t>Fit a prediction model</w:t>
      </w:r>
      <w:r w:rsidR="006C5C5C" w:rsidRPr="0024007B">
        <w:rPr>
          <w:rFonts w:ascii="Times New Roman" w:hAnsi="Times New Roman" w:cs="Times New Roman"/>
          <w:i/>
          <w:iCs/>
          <w:color w:val="auto"/>
          <w:lang w:val="en-GB"/>
        </w:rPr>
        <w:t xml:space="preserve"> in the imputed datasets</w:t>
      </w:r>
      <w:bookmarkEnd w:id="35"/>
    </w:p>
    <w:p w14:paraId="0B0F1575" w14:textId="212C6DCA" w:rsidR="003933EB" w:rsidRPr="0024007B" w:rsidRDefault="003933EB" w:rsidP="003933EB">
      <w:r w:rsidRPr="0024007B">
        <w:t>Using the imputed datasets, we can fit a prediction model. In this example we use a cause-specific Cox proportional hazard regression model</w:t>
      </w:r>
      <w:r w:rsidR="009751DA">
        <w:t xml:space="preserve"> and </w:t>
      </w:r>
      <w:r w:rsidR="009751DA" w:rsidRPr="005D73EF">
        <w:rPr>
          <w:rFonts w:ascii="Courier New" w:hAnsi="Courier New" w:cs="Courier New"/>
          <w:b/>
          <w:bCs/>
          <w:sz w:val="22"/>
          <w:szCs w:val="22"/>
        </w:rPr>
        <w:t>riskRegression</w:t>
      </w:r>
      <w:r w:rsidRPr="0024007B">
        <w:t>:</w:t>
      </w:r>
      <w:r w:rsidR="009751DA">
        <w:fldChar w:fldCharType="begin"/>
      </w:r>
      <w:r w:rsidR="00007ABB">
        <w:instrText xml:space="preserve"> ADDIN ZOTERO_ITEM CSL_CITATION {"citationID":"mIbmyGqu","properties":{"formattedCitation":"\\super 26\\nosupersub{}","plainCitation":"26","noteIndex":0},"citationItems":[{"id":4754,"uris":["http://zotero.org/users/1675074/items/DKBHLGJ2"],"itemData":{"id":4754,"type":"software","abstract":"Implementation of the following methods for event history analysis. Risk regression models for survival endpoints also in the presence of competing risks are fitted using binomial regression based on a time sequence of binary event status variables. A formula interface for the Fine-Gray regression model and an interface for the combination of cause-specific Cox regression models. A toolbox for assessing and comparing performance of risk predictions (risk markers and risk prediction models). Prediction performance is measured by the Brier score and the area under the ROC curve for binary possibly time-dependent outcome. Inverse probability of censoring weighting and pseudo values are used to deal with right censored data. Lists of risk markers and lists of risk models are assessed simultaneously. Cross-validation repeatedly splits the data, trains the risk prediction models on one part of each split and then summarizes and compares the performance across splits.","license":"GPL-2 | GPL-3 [expanded from: GPL (≥ 2)]","source":"R-Packages","title":"riskRegression: Risk Regression Models and Prediction Scores for Survival Analysis with Competing Risks","title-short":"riskRegression","URL":"https://CRAN.R-project.org/package=riskRegression","version":"2022.03.22","author":[{"family":"Gerds","given":"Thomas Alexander"},{"family":"Ohlendorff","given":"Johan Sebastian"},{"family":"Blanche","given":"Paul"},{"family":"Mortensen","given":"Rikke"},{"family":"Wright","given":"Marvin"},{"family":"Tollenaar","given":"Nikolaj"},{"family":"Muschelli","given":"John"},{"family":"Mogensen","given":"Ulla Brasch"},{"family":"Ozenne","given":"Brice"}],"accessed":{"date-parts":[["2022",9,13]]},"issued":{"date-parts":[["2022",3,23]]}}}],"schema":"https://github.com/citation-style-language/schema/raw/master/csl-citation.json"} </w:instrText>
      </w:r>
      <w:r w:rsidR="009751DA">
        <w:fldChar w:fldCharType="separate"/>
      </w:r>
      <w:r w:rsidR="00007ABB" w:rsidRPr="00007ABB">
        <w:rPr>
          <w:vertAlign w:val="superscript"/>
        </w:rPr>
        <w:t>26</w:t>
      </w:r>
      <w:r w:rsidR="009751DA">
        <w:fldChar w:fldCharType="end"/>
      </w:r>
    </w:p>
    <w:p w14:paraId="7C3090B6" w14:textId="3FF1533C"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 cause-specific hazards models  ------ </w:t>
      </w:r>
    </w:p>
    <w:p w14:paraId="6E2C82F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riskRegression)</w:t>
      </w:r>
    </w:p>
    <w:p w14:paraId="3CA9FAE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it.model &lt;- list()</w:t>
      </w:r>
    </w:p>
    <w:p w14:paraId="600B456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2B72B0A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model[[i]] &lt;- CSC(</w:t>
      </w:r>
    </w:p>
    <w:p w14:paraId="69EFB28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x1 + x2 + x3 + x4 + x5,</w:t>
      </w:r>
    </w:p>
    <w:p w14:paraId="2BA110A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imputed[[i]]</w:t>
      </w:r>
    </w:p>
    <w:p w14:paraId="5D07C8A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3533B1" w14:textId="0EAA8D09" w:rsidR="00C54D4C"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5257E0E" w14:textId="0EB5DD62" w:rsidR="00C54D4C" w:rsidRPr="0024007B" w:rsidRDefault="00C54D4C" w:rsidP="003933EB">
      <w:r w:rsidRPr="0024007B">
        <w:t>We can now use this model to predict the probability of each of the two outcomes for any time point:</w:t>
      </w:r>
    </w:p>
    <w:p w14:paraId="18B868B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competing &lt;- function(new.patient, single.fit = NULL, </w:t>
      </w:r>
    </w:p>
    <w:p w14:paraId="6E9A962C" w14:textId="5C6FC351"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ultiple.fit = NULL,                   </w:t>
      </w:r>
      <w:r w:rsidR="009751DA">
        <w:rPr>
          <w:rFonts w:ascii="Courier New" w:hAnsi="Courier New" w:cs="Courier New"/>
          <w:sz w:val="20"/>
          <w:szCs w:val="20"/>
        </w:rPr>
        <w:t xml:space="preserve"> </w:t>
      </w:r>
      <w:r w:rsidRPr="0024007B">
        <w:rPr>
          <w:rFonts w:ascii="Courier New" w:hAnsi="Courier New" w:cs="Courier New"/>
          <w:sz w:val="20"/>
          <w:szCs w:val="20"/>
        </w:rPr>
        <w:t xml:space="preserve">time.horizon = NULL, primary.event = NULL){ </w:t>
      </w:r>
    </w:p>
    <w:p w14:paraId="3B80073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9A11B0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is.null(multiple.fit)){</w:t>
      </w:r>
    </w:p>
    <w:p w14:paraId="74978E4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53AEBD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i){</w:t>
      </w:r>
    </w:p>
    <w:p w14:paraId="7077CA5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Risk(</w:t>
      </w:r>
    </w:p>
    <w:p w14:paraId="3E9B317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multiple.fit[[i]], </w:t>
      </w:r>
    </w:p>
    <w:p w14:paraId="62C5A0C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 </w:t>
      </w:r>
    </w:p>
    <w:p w14:paraId="52B610D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ewdata = new.patient, </w:t>
      </w:r>
    </w:p>
    <w:p w14:paraId="2DB0EF6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horizon</w:t>
      </w:r>
    </w:p>
    <w:p w14:paraId="77DE3B4E"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2396123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F4519E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_matrix &lt;- sapply(1:length(multiple.fit), ff)</w:t>
      </w:r>
    </w:p>
    <w:p w14:paraId="28FF718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B44F1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dim(new.patient)[1] == 1){</w:t>
      </w:r>
    </w:p>
    <w:p w14:paraId="224B24E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mean(prediction_matrix)</w:t>
      </w:r>
    </w:p>
    <w:p w14:paraId="37D2D1C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w:t>
      </w:r>
    </w:p>
    <w:p w14:paraId="2DC6E42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apply(prediction_matrix, 1, mean)</w:t>
      </w:r>
    </w:p>
    <w:p w14:paraId="422ADD92"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182EF2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1C643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 else if(!is.null(single.fit)){</w:t>
      </w:r>
    </w:p>
    <w:p w14:paraId="373E21D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
    <w:p w14:paraId="65A45A5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Risk(</w:t>
      </w:r>
    </w:p>
    <w:p w14:paraId="6D2A335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single.fit, </w:t>
      </w:r>
    </w:p>
    <w:p w14:paraId="0701516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 </w:t>
      </w:r>
    </w:p>
    <w:p w14:paraId="589B9A9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ewdata = new.patient, </w:t>
      </w:r>
    </w:p>
    <w:p w14:paraId="6485FD4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horizon</w:t>
      </w:r>
    </w:p>
    <w:p w14:paraId="03525AA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096C3B3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8288D9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71FAB3F1" w14:textId="3210C83D" w:rsidR="00C54D4C"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E67416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
    <w:p w14:paraId="3A450654" w14:textId="48040048"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horizon &lt;- 10  ## time point for making predictions</w:t>
      </w:r>
    </w:p>
    <w:p w14:paraId="05108C4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ew.patient &lt;- data.frame(x1 = 1, x2 = -1.2, x3 = as.factor(1), x4 = as.factor(0), x5=as.factor(0))</w:t>
      </w:r>
    </w:p>
    <w:p w14:paraId="66E319E5" w14:textId="5C8B977B"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competing(new.patient, multiple.fit = fit.model, time.horizon = time.horizon, primary.event = 1)</w:t>
      </w:r>
    </w:p>
    <w:p w14:paraId="723F34E7" w14:textId="71CA0C13" w:rsidR="00754B7A" w:rsidRPr="0024007B" w:rsidRDefault="00754B7A"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6059297</w:t>
      </w:r>
    </w:p>
    <w:p w14:paraId="48DEAB2B" w14:textId="316561AD"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competing(new.patient, multiple.fit = fit.model, time.horizon = time.horizon, primary.event = 2)</w:t>
      </w:r>
    </w:p>
    <w:p w14:paraId="68EE3A74" w14:textId="77777777" w:rsidR="00754B7A" w:rsidRPr="0024007B" w:rsidRDefault="00754B7A"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1649051</w:t>
      </w:r>
    </w:p>
    <w:p w14:paraId="4A2D3111" w14:textId="41304C58" w:rsidR="00CB7B0A" w:rsidRPr="0024007B" w:rsidRDefault="00C54D4C" w:rsidP="007E50D0">
      <w:r w:rsidRPr="0024007B">
        <w:t xml:space="preserve">For this patient, the model estimates a </w:t>
      </w:r>
      <w:r w:rsidR="00754B7A" w:rsidRPr="0024007B">
        <w:t>61</w:t>
      </w:r>
      <w:r w:rsidRPr="0024007B">
        <w:t xml:space="preserve">% probability of </w:t>
      </w:r>
      <w:r w:rsidR="006C5C5C" w:rsidRPr="0024007B">
        <w:t xml:space="preserve">experiencing </w:t>
      </w:r>
      <w:r w:rsidRPr="0024007B">
        <w:t xml:space="preserve">event 1 and </w:t>
      </w:r>
      <w:r w:rsidR="00754B7A" w:rsidRPr="0024007B">
        <w:t>16</w:t>
      </w:r>
      <w:r w:rsidRPr="0024007B">
        <w:t xml:space="preserve">% probability of </w:t>
      </w:r>
      <w:r w:rsidR="006C5C5C" w:rsidRPr="0024007B">
        <w:t xml:space="preserve">experiencing </w:t>
      </w:r>
      <w:r w:rsidRPr="0024007B">
        <w:t xml:space="preserve">event 2 </w:t>
      </w:r>
      <w:r w:rsidR="006C5C5C" w:rsidRPr="0024007B">
        <w:t>up until</w:t>
      </w:r>
      <w:r w:rsidRPr="0024007B">
        <w:t xml:space="preserve"> time=</w:t>
      </w:r>
      <w:r w:rsidR="00754B7A" w:rsidRPr="0024007B">
        <w:t>10</w:t>
      </w:r>
      <w:r w:rsidRPr="0024007B">
        <w:t xml:space="preserve">. </w:t>
      </w:r>
    </w:p>
    <w:p w14:paraId="200A1ED6" w14:textId="7C191E9A" w:rsidR="006C5C5C" w:rsidRPr="0024007B" w:rsidRDefault="006C5C5C" w:rsidP="007E50D0">
      <w:r w:rsidRPr="0024007B">
        <w:t>We can also plot the predictions across all timepoints:</w:t>
      </w:r>
    </w:p>
    <w:p w14:paraId="23CF719D"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lot survival curves</w:t>
      </w:r>
    </w:p>
    <w:p w14:paraId="68466BA0"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points=30</w:t>
      </w:r>
    </w:p>
    <w:p w14:paraId="709BBFED"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ew.patient.prediction=data.frame(time=seq(0,30,length.out=n.points))</w:t>
      </w:r>
    </w:p>
    <w:p w14:paraId="221EC90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
    <w:p w14:paraId="1212FAF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points){</w:t>
      </w:r>
    </w:p>
    <w:p w14:paraId="7D32C55F"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ew.patient.prediction$new.pred1[i]&lt;-prediction.competing(new.patient, multiple.fit = fit.model, time.horizon = new.patient.prediction$time[i], primary.event = 1) </w:t>
      </w:r>
    </w:p>
    <w:p w14:paraId="1FCAC01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ew.patient.prediction$new.pred2[i]&lt;-prediction.competing(new.patient, multiple.fit = fit.model, time.horizon = new.patient.prediction$time[i], primary.event = 2) </w:t>
      </w:r>
    </w:p>
    <w:p w14:paraId="40378EC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6CC45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DB49D2A"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ions.for.plot=data.frame(time=</w:t>
      </w:r>
    </w:p>
    <w:p w14:paraId="34FE1526"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p(new.patient.prediction$time,2), </w:t>
      </w:r>
    </w:p>
    <w:p w14:paraId="127E11D3"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1-c(new.patient.prediction$new.pred1, </w:t>
      </w:r>
    </w:p>
    <w:p w14:paraId="097E75EA"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ew.patient.prediction$new.pred2 ), </w:t>
      </w:r>
    </w:p>
    <w:p w14:paraId="537E5691"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vent=c(rep("1",n.points), rep("2",n.points)))</w:t>
      </w:r>
    </w:p>
    <w:p w14:paraId="30CBDA3C"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7FF64F"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gplot(predictions.for.plot, aes(x = time, y = pred, color = event)) +</w:t>
      </w:r>
    </w:p>
    <w:p w14:paraId="6AB7E6AA" w14:textId="2318E541"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geom_line(aes(group=factor(event)),size=1)</w:t>
      </w:r>
    </w:p>
    <w:p w14:paraId="60558A70" w14:textId="4CACCB92" w:rsidR="00CB7B0A" w:rsidRPr="0024007B" w:rsidRDefault="00CB7B0A" w:rsidP="007E50D0">
      <w:pPr>
        <w:rPr>
          <w:lang w:val="en-GB"/>
        </w:rPr>
      </w:pPr>
    </w:p>
    <w:p w14:paraId="1C0A7490" w14:textId="2A30BB42" w:rsidR="00CB7B0A" w:rsidRPr="0024007B" w:rsidRDefault="006C5C5C" w:rsidP="009751DA">
      <w:pPr>
        <w:jc w:val="center"/>
        <w:rPr>
          <w:lang w:val="en-GB"/>
        </w:rPr>
      </w:pPr>
      <w:r w:rsidRPr="0024007B">
        <w:rPr>
          <w:noProof/>
        </w:rPr>
        <w:lastRenderedPageBreak/>
        <w:drawing>
          <wp:inline distT="0" distB="0" distL="0" distR="0" wp14:anchorId="2A8C92AB" wp14:editId="60AD6399">
            <wp:extent cx="5000824" cy="3594100"/>
            <wp:effectExtent l="0" t="0" r="9525" b="635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stretch>
                      <a:fillRect/>
                    </a:stretch>
                  </pic:blipFill>
                  <pic:spPr>
                    <a:xfrm>
                      <a:off x="0" y="0"/>
                      <a:ext cx="5002410" cy="3595240"/>
                    </a:xfrm>
                    <a:prstGeom prst="rect">
                      <a:avLst/>
                    </a:prstGeom>
                  </pic:spPr>
                </pic:pic>
              </a:graphicData>
            </a:graphic>
          </wp:inline>
        </w:drawing>
      </w:r>
    </w:p>
    <w:p w14:paraId="5460FD4C" w14:textId="27E2269A" w:rsidR="00CB7B0A" w:rsidRPr="0024007B" w:rsidRDefault="00CB7B0A" w:rsidP="007E50D0">
      <w:pPr>
        <w:rPr>
          <w:lang w:val="en-GB"/>
        </w:rPr>
      </w:pPr>
    </w:p>
    <w:p w14:paraId="29EF9B31" w14:textId="5F0DCC36" w:rsidR="00CB7B0A" w:rsidRPr="0024007B" w:rsidRDefault="006C5C5C" w:rsidP="007E50D0">
      <w:pPr>
        <w:rPr>
          <w:lang w:val="en-GB"/>
        </w:rPr>
      </w:pPr>
      <w:r w:rsidRPr="0024007B">
        <w:rPr>
          <w:lang w:val="en-GB"/>
        </w:rPr>
        <w:t xml:space="preserve">We will also predict survival for all patients with complete data. We will use this later to assess model’s performance. </w:t>
      </w:r>
    </w:p>
    <w:p w14:paraId="3B8B8051"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 for the complete dataset</w:t>
      </w:r>
    </w:p>
    <w:p w14:paraId="71C668A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 &lt;- survdat[complete.cases(survdat[,1:5]),]</w:t>
      </w:r>
    </w:p>
    <w:p w14:paraId="63A9FA67"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competing.1 &lt;- prediction.competing(complete.data, multiple.fit = fit.model, time.horizon = time.horizon, primary.event = 1)</w:t>
      </w:r>
    </w:p>
    <w:p w14:paraId="0AF8278C"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competing.2 &lt;- prediction.competing(complete.data, multiple.fit = fit.model, time.horizon = time.horizon, primary.event = 2)</w:t>
      </w:r>
    </w:p>
    <w:p w14:paraId="646290ED" w14:textId="77777777" w:rsidR="006C5C5C" w:rsidRPr="0024007B" w:rsidRDefault="006C5C5C" w:rsidP="007E50D0">
      <w:pPr>
        <w:rPr>
          <w:lang w:val="en-GB"/>
        </w:rPr>
      </w:pPr>
    </w:p>
    <w:p w14:paraId="5C2F33A0" w14:textId="7F671C17" w:rsidR="00050B17" w:rsidRPr="0024007B" w:rsidRDefault="00050B17" w:rsidP="00050B17">
      <w:pPr>
        <w:pStyle w:val="Heading2"/>
        <w:spacing w:before="120" w:line="240" w:lineRule="auto"/>
        <w:ind w:left="578" w:hanging="578"/>
        <w:rPr>
          <w:rFonts w:ascii="Times New Roman" w:hAnsi="Times New Roman" w:cs="Times New Roman"/>
          <w:i/>
          <w:iCs/>
          <w:color w:val="auto"/>
          <w:lang w:val="en-GB"/>
        </w:rPr>
      </w:pPr>
      <w:bookmarkStart w:id="36" w:name="_Ref113882309"/>
      <w:bookmarkStart w:id="37" w:name="_Toc163216037"/>
      <w:r w:rsidRPr="0024007B">
        <w:rPr>
          <w:rFonts w:ascii="Times New Roman" w:hAnsi="Times New Roman" w:cs="Times New Roman"/>
          <w:i/>
          <w:iCs/>
          <w:color w:val="auto"/>
          <w:lang w:val="en-GB"/>
        </w:rPr>
        <w:t>Calculate apparent performance of the model</w:t>
      </w:r>
      <w:bookmarkEnd w:id="36"/>
      <w:bookmarkEnd w:id="37"/>
    </w:p>
    <w:p w14:paraId="31AD8F93" w14:textId="7B2880E7" w:rsidR="00050B17" w:rsidRPr="0024007B" w:rsidRDefault="00050B17" w:rsidP="00050B17">
      <w:pPr>
        <w:rPr>
          <w:lang w:val="en-GB"/>
        </w:rPr>
      </w:pPr>
      <w:r w:rsidRPr="0024007B">
        <w:rPr>
          <w:lang w:val="en-GB"/>
        </w:rPr>
        <w:t>We can estimate model performance for each of the two competing events separately, starting by calibration, and observed vs. expected (OE) events ratio</w:t>
      </w:r>
      <w:r w:rsidR="008856F4" w:rsidRPr="0024007B">
        <w:rPr>
          <w:lang w:val="en-GB"/>
        </w:rPr>
        <w:t xml:space="preserve"> at a specific time point</w:t>
      </w:r>
      <w:r w:rsidRPr="0024007B">
        <w:rPr>
          <w:lang w:val="en-GB"/>
        </w:rPr>
        <w:t xml:space="preserve">. </w:t>
      </w:r>
    </w:p>
    <w:p w14:paraId="25DAD3C6" w14:textId="519F3A62" w:rsidR="00050B17" w:rsidRPr="0024007B" w:rsidRDefault="00050B17"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survival)</w:t>
      </w:r>
    </w:p>
    <w:p w14:paraId="648F9B5D" w14:textId="65423C9A"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horizon&lt;-10</w:t>
      </w:r>
    </w:p>
    <w:p w14:paraId="56FB09ED"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event 1</w:t>
      </w:r>
    </w:p>
    <w:p w14:paraId="77B8AF5F"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1</w:t>
      </w:r>
    </w:p>
    <w:p w14:paraId="032CCD6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event &lt;- factor(complete.data$status, 0:2, labels=c("censor", "event", "competing"))</w:t>
      </w:r>
    </w:p>
    <w:p w14:paraId="68D05529"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B5FEBF4"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bj &lt;- summary(survfit(Surv(time, event) ~ 1, data = complete.data), times = time.horizon)</w:t>
      </w:r>
    </w:p>
    <w:p w14:paraId="49EBA2E4"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j &lt;- list("obs" = obj$pstate[, primary.event + 1], "se" = obj$std.err[, primary.event + 1])</w:t>
      </w:r>
    </w:p>
    <w:p w14:paraId="6FD4E7F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
    <w:p w14:paraId="55D387C1"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culate O/E</w:t>
      </w:r>
    </w:p>
    <w:p w14:paraId="2F0BEABB"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 &lt;- aj$obs / mean(predicted.competing.1)</w:t>
      </w:r>
    </w:p>
    <w:p w14:paraId="7738C5D2"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
    <w:p w14:paraId="580A0AD7"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For the confidence interval we use method proposed in Debray et al. (2017) doi:10.1136/bmj.i6460</w:t>
      </w:r>
    </w:p>
    <w:p w14:paraId="144EB632"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_summary1 &lt;- c(</w:t>
      </w:r>
    </w:p>
    <w:p w14:paraId="2AB058B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OE,</w:t>
      </w:r>
    </w:p>
    <w:p w14:paraId="4A47E89A"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exp(log(OE - qnorm(0.975) * aj$se / aj$obs)),</w:t>
      </w:r>
    </w:p>
    <w:p w14:paraId="43B33569"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pper" = exp(log(OE + qnorm(0.975) * aj$se / aj$obs))</w:t>
      </w:r>
    </w:p>
    <w:p w14:paraId="4D14D256"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D81D684" w14:textId="5ADFBF83"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OE_summary1,2)</w:t>
      </w:r>
    </w:p>
    <w:p w14:paraId="62ECB6A1" w14:textId="77777777" w:rsidR="00050B17" w:rsidRPr="0024007B" w:rsidRDefault="00050B17"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OE lower upper </w:t>
      </w:r>
    </w:p>
    <w:p w14:paraId="54C2E1F3" w14:textId="30F0C612" w:rsidR="00050B17" w:rsidRPr="0024007B" w:rsidRDefault="00050B17" w:rsidP="00F3693E">
      <w:pPr>
        <w:pStyle w:val="ListParagraph"/>
        <w:numPr>
          <w:ilvl w:val="0"/>
          <w:numId w:val="11"/>
        </w:num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0.89  1.10</w:t>
      </w:r>
    </w:p>
    <w:p w14:paraId="6E320EA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event 2</w:t>
      </w:r>
    </w:p>
    <w:p w14:paraId="11681B5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2</w:t>
      </w:r>
    </w:p>
    <w:p w14:paraId="61EDC55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mplete.data$event &lt;- factor(complete.data$status, 0:2, labels=c("censor", "event", "competing"))</w:t>
      </w:r>
    </w:p>
    <w:p w14:paraId="79B7F07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20920ED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bj &lt;- summary(survfit(Surv(time, event) ~ 1, data = complete.data), times = time.horizon)</w:t>
      </w:r>
    </w:p>
    <w:p w14:paraId="1E4FBB0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j &lt;- list("obs" = obj$pstate[, primary.event + 1], "se" = obj$std.err[, primary.event + 1])</w:t>
      </w:r>
    </w:p>
    <w:p w14:paraId="73C5BC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03E226D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culate O/E</w:t>
      </w:r>
    </w:p>
    <w:p w14:paraId="15F98C9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 &lt;- aj$obs / mean(predicted.competing.2)</w:t>
      </w:r>
    </w:p>
    <w:p w14:paraId="2192EE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1CD90FF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For the confidence interval we use method proposed in Debray et al. (2017) doi:10.1136/bmj.i6460</w:t>
      </w:r>
    </w:p>
    <w:p w14:paraId="4E467E8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E_summary2 &lt;- c(</w:t>
      </w:r>
    </w:p>
    <w:p w14:paraId="016FD37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OE,</w:t>
      </w:r>
    </w:p>
    <w:p w14:paraId="3A0F287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exp(log(OE - qnorm(0.975) * aj$se / aj$obs)),</w:t>
      </w:r>
    </w:p>
    <w:p w14:paraId="7290EAB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pper" = exp(log(OE + qnorm(0.975) * aj$se / aj$obs))</w:t>
      </w:r>
    </w:p>
    <w:p w14:paraId="3C8A948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49205AE" w14:textId="2B71C61B" w:rsidR="00050B17"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OE_summary2,2)</w:t>
      </w:r>
    </w:p>
    <w:p w14:paraId="67FE2974" w14:textId="77777777" w:rsidR="008856F4" w:rsidRPr="0024007B" w:rsidRDefault="008856F4"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OE lower upper </w:t>
      </w:r>
    </w:p>
    <w:p w14:paraId="1D91FB2F" w14:textId="60209A77" w:rsidR="008856F4" w:rsidRPr="0024007B" w:rsidRDefault="008856F4"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97  0.78  1.17</w:t>
      </w:r>
    </w:p>
    <w:p w14:paraId="5DD2B0A7" w14:textId="17DC0A7C" w:rsidR="008856F4" w:rsidRPr="0024007B" w:rsidRDefault="008856F4" w:rsidP="008856F4">
      <w:pPr>
        <w:spacing w:after="0" w:line="240" w:lineRule="auto"/>
        <w:rPr>
          <w:rFonts w:ascii="Courier New" w:hAnsi="Courier New" w:cs="Courier New"/>
          <w:b/>
          <w:bCs/>
          <w:sz w:val="20"/>
          <w:szCs w:val="20"/>
          <w:lang w:val="en-GB"/>
        </w:rPr>
      </w:pPr>
    </w:p>
    <w:p w14:paraId="6F8AE979" w14:textId="6199E5A8" w:rsidR="008856F4" w:rsidRPr="0024007B" w:rsidRDefault="008856F4" w:rsidP="008856F4">
      <w:pPr>
        <w:rPr>
          <w:lang w:val="en-GB"/>
        </w:rPr>
      </w:pPr>
      <w:r w:rsidRPr="0024007B">
        <w:rPr>
          <w:lang w:val="en-GB"/>
        </w:rPr>
        <w:t>We can also calculate</w:t>
      </w:r>
      <w:r w:rsidR="005D73EF">
        <w:rPr>
          <w:lang w:val="en-GB"/>
        </w:rPr>
        <w:t xml:space="preserve"> </w:t>
      </w:r>
      <w:r w:rsidRPr="0024007B">
        <w:rPr>
          <w:lang w:val="en-GB"/>
        </w:rPr>
        <w:t>AUC, c-index, and calibration intercept and slope</w:t>
      </w:r>
      <w:r w:rsidR="005E0840" w:rsidRPr="0024007B">
        <w:rPr>
          <w:lang w:val="en-GB"/>
        </w:rPr>
        <w:t>, for each outcome</w:t>
      </w:r>
      <w:r w:rsidR="005D73EF">
        <w:rPr>
          <w:lang w:val="en-GB"/>
        </w:rPr>
        <w:t xml:space="preserve">. We use </w:t>
      </w:r>
      <w:r w:rsidR="005D73EF" w:rsidRPr="005D73EF">
        <w:rPr>
          <w:rFonts w:ascii="Courier New" w:hAnsi="Courier New" w:cs="Courier New"/>
          <w:b/>
          <w:bCs/>
          <w:sz w:val="24"/>
          <w:szCs w:val="24"/>
          <w:lang w:val="en-GB"/>
        </w:rPr>
        <w:t>geepack</w:t>
      </w:r>
      <w:r w:rsidR="005D73EF" w:rsidRPr="005D73EF">
        <w:rPr>
          <w:sz w:val="24"/>
          <w:szCs w:val="24"/>
          <w:lang w:val="en-GB"/>
        </w:rPr>
        <w:t xml:space="preserve"> </w:t>
      </w:r>
      <w:r w:rsidR="005D73EF">
        <w:rPr>
          <w:lang w:val="en-GB"/>
        </w:rPr>
        <w:t xml:space="preserve">and </w:t>
      </w:r>
      <w:r w:rsidR="005D73EF" w:rsidRPr="005D73EF">
        <w:rPr>
          <w:rFonts w:ascii="Courier New" w:hAnsi="Courier New" w:cs="Courier New"/>
          <w:b/>
          <w:bCs/>
          <w:sz w:val="24"/>
          <w:szCs w:val="24"/>
          <w:lang w:val="en-GB"/>
        </w:rPr>
        <w:t>pec</w:t>
      </w:r>
      <w:r w:rsidR="005E0840" w:rsidRPr="0024007B">
        <w:rPr>
          <w:lang w:val="en-GB"/>
        </w:rPr>
        <w:t>.</w:t>
      </w:r>
      <w:r w:rsidR="009751DA">
        <w:rPr>
          <w:lang w:val="en-GB"/>
        </w:rPr>
        <w:fldChar w:fldCharType="begin"/>
      </w:r>
      <w:r w:rsidR="00007ABB">
        <w:rPr>
          <w:lang w:val="en-GB"/>
        </w:rPr>
        <w:instrText xml:space="preserve"> ADDIN ZOTERO_ITEM CSL_CITATION {"citationID":"L4QVKXR6","properties":{"formattedCitation":"\\super 27,28\\nosupersub{}","plainCitation":"27,28","noteIndex":0},"citationItems":[{"id":4753,"uris":["http://zotero.org/users/1675074/items/TFA4TD5G"],"itemData":{"id":4753,"type":"software","abstract":"Generalized estimating equations solver for parameters in mean, scale, and correlation structures, through mean link, scale link, and correlation link. Can also handle clustered categorical responses. See e.g. Halekoh and Højsgaard, (2005, &lt;doi:10.18637/jss.v015.i02&gt;), for details.","license":"GPL (≥ 3)","source":"R-Packages","title":"geepack: Generalized Estimating Equation Package","title-short":"geepack","URL":"https://CRAN.R-project.org/package=geepack","version":"1.3.9","author":[{"family":"Højsgaard","given":"Søren"},{"family":"Halekoh","given":"Ulrich"},{"family":"Yan","given":"Jun"},{"family":"Ekstrøm","given":"Claus Thorn"}],"accessed":{"date-parts":[["2022",9,13]]},"issued":{"date-parts":[["2022",8,16]]}}},{"id":4752,"uris":["http://zotero.org/users/1675074/items/EWX5V784"],"itemData":{"id":4752,"type":"software","abstract":"Validation of risk predictions obtained from survival models and competing risk models based on censored data using inverse weighting and cross-validation. Most of the 'pec' functionality has been moved to 'riskRegression'.","license":"GPL-2 | GPL-3 [expanded from: GPL (≥ 2)]","source":"R-Packages","title":"pec: Prediction Error Curves for Risk Prediction Models in Survival Analysis","title-short":"pec","URL":"https://CRAN.R-project.org/package=pec","version":"2022.05.04","author":[{"family":"Gerds","given":"Thomas A."}],"accessed":{"date-parts":[["2022",9,13]]},"issued":{"date-parts":[["2022",5,4]]}}}],"schema":"https://github.com/citation-style-language/schema/raw/master/csl-citation.json"} </w:instrText>
      </w:r>
      <w:r w:rsidR="009751DA">
        <w:rPr>
          <w:lang w:val="en-GB"/>
        </w:rPr>
        <w:fldChar w:fldCharType="separate"/>
      </w:r>
      <w:r w:rsidR="00007ABB" w:rsidRPr="00007ABB">
        <w:rPr>
          <w:vertAlign w:val="superscript"/>
        </w:rPr>
        <w:t>27,28</w:t>
      </w:r>
      <w:r w:rsidR="009751DA">
        <w:rPr>
          <w:lang w:val="en-GB"/>
        </w:rPr>
        <w:fldChar w:fldCharType="end"/>
      </w:r>
      <w:r w:rsidR="009751DA" w:rsidRPr="0024007B">
        <w:rPr>
          <w:lang w:val="en-GB"/>
        </w:rPr>
        <w:t xml:space="preserve"> </w:t>
      </w:r>
      <w:r w:rsidR="005E0840" w:rsidRPr="0024007B">
        <w:rPr>
          <w:lang w:val="en-GB"/>
        </w:rPr>
        <w:t xml:space="preserve"> Below we only show for outcome 1</w:t>
      </w:r>
      <w:r w:rsidRPr="0024007B">
        <w:rPr>
          <w:lang w:val="en-GB"/>
        </w:rPr>
        <w:t>:</w:t>
      </w:r>
    </w:p>
    <w:p w14:paraId="5E83EE54" w14:textId="5EA3E158"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geepack) </w:t>
      </w:r>
    </w:p>
    <w:p w14:paraId="065B0381" w14:textId="76D2C96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pec) </w:t>
      </w:r>
    </w:p>
    <w:p w14:paraId="6CA2306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252880C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calculate_performance &lt;- function(fit.model = NULL, time = NULL, </w:t>
      </w:r>
    </w:p>
    <w:p w14:paraId="1DE1B26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NULL, data.used = NULL,</w:t>
      </w:r>
    </w:p>
    <w:p w14:paraId="7685FE4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horizon = NULL, primary.event = NULL){</w:t>
      </w:r>
    </w:p>
    <w:p w14:paraId="0D7889A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44513B2"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ore_vdata &lt;- Score(</w:t>
      </w:r>
    </w:p>
    <w:p w14:paraId="4911799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ist("csh_validation" = fit.model),</w:t>
      </w:r>
    </w:p>
    <w:p w14:paraId="3E718AB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1, </w:t>
      </w:r>
    </w:p>
    <w:p w14:paraId="24E35C8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ens.model = "km", </w:t>
      </w:r>
    </w:p>
    <w:p w14:paraId="416297C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data.used, </w:t>
      </w:r>
    </w:p>
    <w:p w14:paraId="7E650E6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05E7255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horizon,</w:t>
      </w:r>
    </w:p>
    <w:p w14:paraId="0F9162C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c("auc", "brier"),</w:t>
      </w:r>
    </w:p>
    <w:p w14:paraId="5787987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ipa"), </w:t>
      </w:r>
    </w:p>
    <w:p w14:paraId="07F169E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w:t>
      </w:r>
    </w:p>
    <w:p w14:paraId="53784D6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 )</w:t>
      </w:r>
    </w:p>
    <w:p w14:paraId="493E791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7CB8D0F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 &lt;- data.frame(score_vdata$Calibration$plotframe)</w:t>
      </w:r>
    </w:p>
    <w:p w14:paraId="593614A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 &lt;- pseudos[order(pseudos$risk), ]</w:t>
      </w:r>
    </w:p>
    <w:p w14:paraId="0AC36B6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cll_pred &lt;- log(-log(1 - pseudos$risk))  </w:t>
      </w:r>
    </w:p>
    <w:p w14:paraId="05FBA68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
    <w:p w14:paraId="22317D8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intercept</w:t>
      </w:r>
    </w:p>
    <w:p w14:paraId="5FA8E1F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_cal_int &lt;- geese(</w:t>
      </w:r>
    </w:p>
    <w:p w14:paraId="6CF145E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value ~ offset(cll_pred), </w:t>
      </w:r>
    </w:p>
    <w:p w14:paraId="7F1376D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pseudos,</w:t>
      </w:r>
    </w:p>
    <w:p w14:paraId="28C34B0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67234B6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fix = TRUE, </w:t>
      </w:r>
    </w:p>
    <w:p w14:paraId="501076C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22AA5BC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link = "cloglog",</w:t>
      </w:r>
    </w:p>
    <w:p w14:paraId="7C8FE22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rstr = "independence", </w:t>
      </w:r>
    </w:p>
    <w:p w14:paraId="36E475A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TRUE  )</w:t>
      </w:r>
    </w:p>
    <w:p w14:paraId="758215A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868CC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slope</w:t>
      </w:r>
    </w:p>
    <w:p w14:paraId="36D37CB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_cal_slope &lt;- geese(</w:t>
      </w:r>
    </w:p>
    <w:p w14:paraId="6A6565A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value ~ offset(cll_pred) + cll_pred,</w:t>
      </w:r>
    </w:p>
    <w:p w14:paraId="4EFAAA3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pseudos,</w:t>
      </w:r>
    </w:p>
    <w:p w14:paraId="015FD57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548C405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fix = TRUE, </w:t>
      </w:r>
    </w:p>
    <w:p w14:paraId="238E3AB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226EE78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link = "cloglog",</w:t>
      </w:r>
    </w:p>
    <w:p w14:paraId="13B5F61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rstr = "independence", </w:t>
      </w:r>
    </w:p>
    <w:p w14:paraId="46AEE9C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TRUE  )</w:t>
      </w:r>
    </w:p>
    <w:p w14:paraId="3F4C840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7572454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lt;- score_vdata$AUC$score$AUC</w:t>
      </w:r>
    </w:p>
    <w:p w14:paraId="3BD99AB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6119FD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_csh &lt;- cindex(</w:t>
      </w:r>
    </w:p>
    <w:p w14:paraId="0D2F00B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fit.model, </w:t>
      </w:r>
    </w:p>
    <w:p w14:paraId="5F3BF42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1, </w:t>
      </w:r>
    </w:p>
    <w:p w14:paraId="1A125D6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 </w:t>
      </w:r>
    </w:p>
    <w:p w14:paraId="4D96EF9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val.times = time.horizon, </w:t>
      </w:r>
    </w:p>
    <w:p w14:paraId="327281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data.used</w:t>
      </w:r>
    </w:p>
    <w:p w14:paraId="6DE37DB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ppCindex$CauseSpecificCox</w:t>
      </w:r>
    </w:p>
    <w:p w14:paraId="4B5A9DD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E66ECB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Vec &lt;- c("calibration intercept" = summary(fit_cal_int)$mean$estimate,</w:t>
      </w:r>
    </w:p>
    <w:p w14:paraId="7D951D7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bration slope" = 1 + summary(fit_cal_slope)$mean["cll_pred",]$estimate,</w:t>
      </w:r>
    </w:p>
    <w:p w14:paraId="5C988CE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 AUC,         </w:t>
      </w:r>
    </w:p>
    <w:p w14:paraId="6361C9E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 = cindex_csh)</w:t>
      </w:r>
    </w:p>
    <w:p w14:paraId="398AF91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383736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turnVec)</w:t>
      </w:r>
    </w:p>
    <w:p w14:paraId="04EDF94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81C72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65C113C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ompeting.list &lt;- matrix(NA, nrow = n.impute, ncol = 4)</w:t>
      </w:r>
    </w:p>
    <w:p w14:paraId="3B1FB9F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4B2F07CF" w14:textId="7A9FE10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ompeting.list[i,]&lt;-calculate_performance(fit.model=fit.model[[i]],</w:t>
      </w:r>
    </w:p>
    <w:p w14:paraId="664B756D" w14:textId="7ED2ECC9"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complete.data$time,</w:t>
      </w:r>
    </w:p>
    <w:p w14:paraId="77E4BFA5" w14:textId="5261BF7E"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tatus=complete.data$status,</w:t>
      </w:r>
    </w:p>
    <w:p w14:paraId="1D99101C" w14:textId="3339ED85"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used=complete.data,</w:t>
      </w:r>
    </w:p>
    <w:p w14:paraId="140BBCB2" w14:textId="2BC5AD40"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horizon=time.horizon,</w:t>
      </w:r>
    </w:p>
    <w:p w14:paraId="2152A6D2" w14:textId="59ADCD83"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primary.event)}</w:t>
      </w:r>
    </w:p>
    <w:p w14:paraId="7AD69BE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ompeting1 &lt;- apply(apparent.competing.list, 2, mean)</w:t>
      </w:r>
    </w:p>
    <w:p w14:paraId="1628EAE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apparent.competing1)&lt;-c("calibration intercept", "calibration slope", "AUC", "c-index")</w:t>
      </w:r>
    </w:p>
    <w:p w14:paraId="50FC3EE2" w14:textId="3AC87A0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apparent.competing1,2)</w:t>
      </w:r>
    </w:p>
    <w:p w14:paraId="199BBC60" w14:textId="77777777" w:rsidR="008856F4" w:rsidRPr="00F3693E" w:rsidRDefault="008856F4" w:rsidP="00F3693E">
      <w:pPr>
        <w:shd w:val="clear" w:color="auto" w:fill="FFF2CC" w:themeFill="accent4" w:themeFillTint="33"/>
        <w:spacing w:after="0" w:line="240" w:lineRule="auto"/>
        <w:rPr>
          <w:rFonts w:ascii="Courier New" w:hAnsi="Courier New" w:cs="Courier New"/>
          <w:b/>
          <w:bCs/>
          <w:sz w:val="16"/>
          <w:szCs w:val="16"/>
          <w:lang w:val="en-GB"/>
        </w:rPr>
      </w:pPr>
      <w:r w:rsidRPr="00F3693E">
        <w:rPr>
          <w:rFonts w:ascii="Courier New" w:hAnsi="Courier New" w:cs="Courier New"/>
          <w:b/>
          <w:bCs/>
          <w:sz w:val="16"/>
          <w:szCs w:val="16"/>
          <w:lang w:val="en-GB"/>
        </w:rPr>
        <w:t xml:space="preserve">calibration intercept     calibration slope                   AUC               c-index </w:t>
      </w:r>
    </w:p>
    <w:p w14:paraId="16361BE4" w14:textId="54DFEA7E" w:rsidR="008856F4" w:rsidRPr="00F3693E" w:rsidRDefault="008856F4" w:rsidP="00F3693E">
      <w:pPr>
        <w:shd w:val="clear" w:color="auto" w:fill="FFF2CC" w:themeFill="accent4" w:themeFillTint="33"/>
        <w:spacing w:after="0" w:line="240" w:lineRule="auto"/>
        <w:rPr>
          <w:rFonts w:ascii="Courier New" w:hAnsi="Courier New" w:cs="Courier New"/>
          <w:b/>
          <w:bCs/>
          <w:sz w:val="16"/>
          <w:szCs w:val="16"/>
          <w:lang w:val="en-GB"/>
        </w:rPr>
      </w:pPr>
      <w:r w:rsidRPr="00F3693E">
        <w:rPr>
          <w:rFonts w:ascii="Courier New" w:hAnsi="Courier New" w:cs="Courier New"/>
          <w:b/>
          <w:bCs/>
          <w:sz w:val="16"/>
          <w:szCs w:val="16"/>
          <w:lang w:val="en-GB"/>
        </w:rPr>
        <w:t xml:space="preserve">                 0.02                  1.01                  0.83                  0.78</w:t>
      </w:r>
    </w:p>
    <w:p w14:paraId="2D33C448" w14:textId="7C8DE49C" w:rsidR="008856F4" w:rsidRPr="0024007B" w:rsidRDefault="008856F4" w:rsidP="008856F4">
      <w:pPr>
        <w:rPr>
          <w:lang w:val="en-GB"/>
        </w:rPr>
      </w:pPr>
      <w:r w:rsidRPr="0024007B">
        <w:rPr>
          <w:lang w:val="en-GB"/>
        </w:rPr>
        <w:t xml:space="preserve">(see </w:t>
      </w:r>
      <w:r w:rsidR="005E0840" w:rsidRPr="0024007B">
        <w:rPr>
          <w:lang w:val="en-GB"/>
        </w:rPr>
        <w:t xml:space="preserve">Section </w:t>
      </w:r>
      <w:r w:rsidR="005E0840" w:rsidRPr="0024007B">
        <w:rPr>
          <w:lang w:val="en-GB"/>
        </w:rPr>
        <w:fldChar w:fldCharType="begin"/>
      </w:r>
      <w:r w:rsidR="005E0840" w:rsidRPr="0024007B">
        <w:rPr>
          <w:lang w:val="en-GB"/>
        </w:rPr>
        <w:instrText xml:space="preserve"> REF _Ref113879389 \r \h </w:instrText>
      </w:r>
      <w:r w:rsidR="006669A0" w:rsidRPr="0024007B">
        <w:rPr>
          <w:lang w:val="en-GB"/>
        </w:rPr>
        <w:instrText xml:space="preserve"> \* MERGEFORMAT </w:instrText>
      </w:r>
      <w:r w:rsidR="005E0840" w:rsidRPr="0024007B">
        <w:rPr>
          <w:lang w:val="en-GB"/>
        </w:rPr>
      </w:r>
      <w:r w:rsidR="005E0840" w:rsidRPr="0024007B">
        <w:rPr>
          <w:lang w:val="en-GB"/>
        </w:rPr>
        <w:fldChar w:fldCharType="separate"/>
      </w:r>
      <w:r w:rsidR="005E0840" w:rsidRPr="0024007B">
        <w:rPr>
          <w:lang w:val="en-GB"/>
        </w:rPr>
        <w:t>5.8</w:t>
      </w:r>
      <w:r w:rsidR="005E0840" w:rsidRPr="0024007B">
        <w:rPr>
          <w:lang w:val="en-GB"/>
        </w:rPr>
        <w:fldChar w:fldCharType="end"/>
      </w:r>
      <w:r w:rsidRPr="0024007B">
        <w:rPr>
          <w:lang w:val="en-GB"/>
        </w:rPr>
        <w:t xml:space="preserve"> on how to obtain uncertainty intervals around these numbers)</w:t>
      </w:r>
    </w:p>
    <w:p w14:paraId="4573A4F0" w14:textId="7F869DA8" w:rsidR="008856F4" w:rsidRPr="0024007B" w:rsidRDefault="008856F4" w:rsidP="008856F4">
      <w:pPr>
        <w:rPr>
          <w:lang w:val="en-GB"/>
        </w:rPr>
      </w:pPr>
      <w:r w:rsidRPr="0024007B">
        <w:rPr>
          <w:lang w:val="en-GB"/>
        </w:rPr>
        <w:lastRenderedPageBreak/>
        <w:t xml:space="preserve">Next, we can </w:t>
      </w:r>
      <w:r w:rsidR="005E0840" w:rsidRPr="0024007B">
        <w:rPr>
          <w:lang w:val="en-GB"/>
        </w:rPr>
        <w:t>create</w:t>
      </w:r>
      <w:r w:rsidRPr="0024007B">
        <w:rPr>
          <w:lang w:val="en-GB"/>
        </w:rPr>
        <w:t xml:space="preserve"> a calibration plot</w:t>
      </w:r>
      <w:r w:rsidR="005E0840" w:rsidRPr="0024007B">
        <w:rPr>
          <w:lang w:val="en-GB"/>
        </w:rPr>
        <w:t xml:space="preserve"> for each outcome. Below we only show for outcome 1. </w:t>
      </w:r>
    </w:p>
    <w:p w14:paraId="316427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ibration plot</w:t>
      </w:r>
    </w:p>
    <w:p w14:paraId="6A5569B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lt;-1</w:t>
      </w:r>
    </w:p>
    <w:p w14:paraId="69C51B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eudos=list()</w:t>
      </w:r>
    </w:p>
    <w:p w14:paraId="49C643C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mooth_pseudos=list()</w:t>
      </w:r>
    </w:p>
    <w:p w14:paraId="5624125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40E1ACD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ore_vdata &lt;- Score(</w:t>
      </w:r>
    </w:p>
    <w:p w14:paraId="2CB178C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ist("csh_validation" = fit.model[[i]]),</w:t>
      </w:r>
    </w:p>
    <w:p w14:paraId="2F72F94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1, </w:t>
      </w:r>
    </w:p>
    <w:p w14:paraId="68D1FF3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ens.model = "km", </w:t>
      </w:r>
    </w:p>
    <w:p w14:paraId="5B38ECC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complete.data, </w:t>
      </w:r>
    </w:p>
    <w:p w14:paraId="31E125B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25702AD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horizon,</w:t>
      </w:r>
    </w:p>
    <w:p w14:paraId="5B27E8F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c("auc", "brier"),</w:t>
      </w:r>
    </w:p>
    <w:p w14:paraId="2520754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ipa"), </w:t>
      </w:r>
    </w:p>
    <w:p w14:paraId="693F740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w:t>
      </w:r>
    </w:p>
    <w:p w14:paraId="42528DC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w:t>
      </w:r>
    </w:p>
    <w:p w14:paraId="7415DA5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05662DA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i]] &lt;- data.frame( score_vdata$Calibration$plotframe)</w:t>
      </w:r>
    </w:p>
    <w:p w14:paraId="3BF1FE7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i]] &lt;- pseudos[[i]][order(pseudos[[i]]$risk), ]</w:t>
      </w:r>
    </w:p>
    <w:p w14:paraId="4DBBE7C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mooth_pseudos[[i]] &lt;- predict(</w:t>
      </w:r>
    </w:p>
    <w:p w14:paraId="16150B5D" w14:textId="4C1D2CE4"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s::loess(pseudovalue ~ risk, data = pseudos[[i]], degree = 1, span = 0.33),se = TRUE)</w:t>
      </w:r>
    </w:p>
    <w:p w14:paraId="7C6CB814" w14:textId="415AFAD1"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1DECC3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0B4DBB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risk=pseudos[[1]]$risk/n.impute; for(i in 2:n.impute){ps.risk=ps.risk+pseudos[[i]]$risk/n.impute}</w:t>
      </w:r>
    </w:p>
    <w:p w14:paraId="4028267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val=pseudos[[1]]$pseudovalue/n.impute; for(i in 2:n.impute){ps.val=ps.val+pseudos[[i]]$pseudovalue/n.impute}</w:t>
      </w:r>
    </w:p>
    <w:p w14:paraId="5F577C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fit=smooth_pseudos[[1]]$fit/n.impute; for(i in 2:n.impute){ps.fit=ps.fit+smooth_pseudos[[i]]$fit/n.impute}</w:t>
      </w:r>
    </w:p>
    <w:p w14:paraId="3A48086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df=smooth_pseudos[[1]]$df/n.impute; for(i in 2:n.impute){ps.df=ps.df+smooth_pseudos[[i]]$df/n.impute}</w:t>
      </w:r>
    </w:p>
    <w:p w14:paraId="787782B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se=smooth_pseudos[[1]]$se/n.impute;for(i in 2:n.impute){ps.se=ps.se+smooth_pseudos[[i]]$se/n.impute}</w:t>
      </w:r>
    </w:p>
    <w:p w14:paraId="1BDE161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320192E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pike_bounds &lt;- c(-0.075, 0)</w:t>
      </w:r>
    </w:p>
    <w:p w14:paraId="016E2E2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bin_breaks &lt;- seq(0, 0.6, length.out = 100 + 1)</w:t>
      </w:r>
    </w:p>
    <w:p w14:paraId="7AEDF791"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reqs &lt;- table(cut(predicted.competing.1, breaks = bin_breaks))</w:t>
      </w:r>
    </w:p>
    <w:p w14:paraId="163F6E9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bins &lt;- bin_breaks[-1]</w:t>
      </w:r>
    </w:p>
    <w:p w14:paraId="1A83427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reqs_valid &lt;- freqs[freqs &gt; 0]</w:t>
      </w:r>
    </w:p>
    <w:p w14:paraId="389AC43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reqs_rescaled &lt;- spike_bounds[1] + (spike_bounds[2] - spike_bounds[1]) * </w:t>
      </w:r>
    </w:p>
    <w:p w14:paraId="2466A07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reqs_valid - min(freqs_valid)) / (max(freqs_valid) - min(freqs_valid))</w:t>
      </w:r>
    </w:p>
    <w:p w14:paraId="1027B6D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5E9D873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5C58CBD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roduce plot</w:t>
      </w:r>
    </w:p>
    <w:p w14:paraId="55905A1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lot(</w:t>
      </w:r>
    </w:p>
    <w:p w14:paraId="1DDDB2B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 = ps.risk, </w:t>
      </w:r>
    </w:p>
    <w:p w14:paraId="5D1D3E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 = ps.val,</w:t>
      </w:r>
    </w:p>
    <w:p w14:paraId="45EB7EB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lim = c(0, 0.6), </w:t>
      </w:r>
    </w:p>
    <w:p w14:paraId="7669FB0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lim = c(spike_bounds[1], 0.6),</w:t>
      </w:r>
    </w:p>
    <w:p w14:paraId="5AD09B6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axt = "n",</w:t>
      </w:r>
    </w:p>
    <w:p w14:paraId="0FE79AE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rame.plot = FALSE,</w:t>
      </w:r>
    </w:p>
    <w:p w14:paraId="432EAF3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lab = "Estimated risks",</w:t>
      </w:r>
    </w:p>
    <w:p w14:paraId="7104B14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lab = "Observed outcome proportions", </w:t>
      </w:r>
    </w:p>
    <w:p w14:paraId="5C1140D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ype = "n"</w:t>
      </w:r>
    </w:p>
    <w:p w14:paraId="1CF1485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F71932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xis(2, seq(0, 0.6, by = 0.1), labels = seq(0, 0.6, by = 0.1))</w:t>
      </w:r>
    </w:p>
    <w:p w14:paraId="73269BE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olygon(</w:t>
      </w:r>
    </w:p>
    <w:p w14:paraId="2B36CB7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x = c(ps.risk, rev(ps.risk)),</w:t>
      </w:r>
    </w:p>
    <w:p w14:paraId="7027C3F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 = c(</w:t>
      </w:r>
    </w:p>
    <w:p w14:paraId="40965FC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max(ps.fit - qt(0.975, ps.df) * ps.se, 0),</w:t>
      </w:r>
    </w:p>
    <w:p w14:paraId="63E54F3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v(ps.fit + qt(0.975, ps.df) * ps.se)</w:t>
      </w:r>
    </w:p>
    <w:p w14:paraId="6F1C45A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AA9B1C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rder = FALSE,</w:t>
      </w:r>
    </w:p>
    <w:p w14:paraId="4B15CE1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l = "lightgray"</w:t>
      </w:r>
    </w:p>
    <w:p w14:paraId="1E91694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B7FD55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bline(a = 0, b = 1, col = "gray")</w:t>
      </w:r>
    </w:p>
    <w:p w14:paraId="0227D4E1"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nes(x = ps.risk, y = ps.fit, lwd = 2)</w:t>
      </w:r>
    </w:p>
    <w:p w14:paraId="4D1E7BA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egments(</w:t>
      </w:r>
    </w:p>
    <w:p w14:paraId="257A8D3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0 = bins[freqs &gt; 0], </w:t>
      </w:r>
    </w:p>
    <w:p w14:paraId="69873AE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0 = spike_bounds[1], </w:t>
      </w:r>
    </w:p>
    <w:p w14:paraId="03EBD9A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1 = bins[freqs &gt; 0], </w:t>
      </w:r>
    </w:p>
    <w:p w14:paraId="0A08DF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1 = freqs_rescaled</w:t>
      </w:r>
    </w:p>
    <w:p w14:paraId="116ADFA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B1374B5" w14:textId="38B17041" w:rsidR="005E0840" w:rsidRPr="0024007B" w:rsidRDefault="005E0840" w:rsidP="005E0840">
      <w:pPr>
        <w:jc w:val="center"/>
        <w:rPr>
          <w:lang w:val="en-GB"/>
        </w:rPr>
      </w:pPr>
      <w:r w:rsidRPr="0024007B">
        <w:rPr>
          <w:noProof/>
        </w:rPr>
        <w:drawing>
          <wp:inline distT="0" distB="0" distL="0" distR="0" wp14:anchorId="0A2C485B" wp14:editId="2F164C33">
            <wp:extent cx="4596423" cy="3433313"/>
            <wp:effectExtent l="0" t="0" r="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32"/>
                    <a:stretch>
                      <a:fillRect/>
                    </a:stretch>
                  </pic:blipFill>
                  <pic:spPr>
                    <a:xfrm>
                      <a:off x="0" y="0"/>
                      <a:ext cx="4601972" cy="3437458"/>
                    </a:xfrm>
                    <a:prstGeom prst="rect">
                      <a:avLst/>
                    </a:prstGeom>
                  </pic:spPr>
                </pic:pic>
              </a:graphicData>
            </a:graphic>
          </wp:inline>
        </w:drawing>
      </w:r>
    </w:p>
    <w:p w14:paraId="7B0DA36D" w14:textId="55438FDF" w:rsidR="005E0840" w:rsidRPr="0024007B" w:rsidRDefault="005E0840" w:rsidP="008856F4">
      <w:pPr>
        <w:rPr>
          <w:lang w:val="en-GB"/>
        </w:rPr>
      </w:pPr>
    </w:p>
    <w:p w14:paraId="54D13DCB" w14:textId="02AD401F" w:rsidR="005E0840" w:rsidRPr="0024007B" w:rsidRDefault="005E0840" w:rsidP="005E0840">
      <w:pPr>
        <w:pStyle w:val="Heading2"/>
        <w:spacing w:before="120" w:line="240" w:lineRule="auto"/>
        <w:ind w:left="578" w:hanging="578"/>
        <w:rPr>
          <w:rFonts w:ascii="Times New Roman" w:hAnsi="Times New Roman" w:cs="Times New Roman"/>
          <w:i/>
          <w:iCs/>
          <w:color w:val="auto"/>
          <w:lang w:val="en-GB"/>
        </w:rPr>
      </w:pPr>
      <w:bookmarkStart w:id="38" w:name="_Toc163216038"/>
      <w:r w:rsidRPr="0024007B">
        <w:rPr>
          <w:rFonts w:ascii="Times New Roman" w:hAnsi="Times New Roman" w:cs="Times New Roman"/>
          <w:i/>
          <w:iCs/>
          <w:color w:val="auto"/>
          <w:lang w:val="en-GB"/>
        </w:rPr>
        <w:t>Calculate optimism-corrected performance of the model</w:t>
      </w:r>
      <w:bookmarkEnd w:id="38"/>
    </w:p>
    <w:p w14:paraId="4B8198D0" w14:textId="7216BD1A" w:rsidR="009F2A39" w:rsidRPr="0024007B" w:rsidRDefault="009F2A39" w:rsidP="009F2A39">
      <w:pPr>
        <w:rPr>
          <w:lang w:val="en-GB"/>
        </w:rPr>
      </w:pPr>
      <w:r w:rsidRPr="0024007B">
        <w:rPr>
          <w:lang w:val="en-GB"/>
        </w:rPr>
        <w:t xml:space="preserve">We can now use bootstrapping to assess model optimism. </w:t>
      </w:r>
    </w:p>
    <w:p w14:paraId="15A5313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 CV via bootstrapping -------------------</w:t>
      </w:r>
    </w:p>
    <w:p w14:paraId="7D5CF040"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bootstrap in each multiply imputed dataset</w:t>
      </w:r>
    </w:p>
    <w:p w14:paraId="7179C41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bootstrap &lt;- 10</w:t>
      </w:r>
    </w:p>
    <w:p w14:paraId="676424C8" w14:textId="175B9D58"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30AFF8E2" w14:textId="7EC0398A"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lt;-1</w:t>
      </w:r>
    </w:p>
    <w:p w14:paraId="2F6C4C8F" w14:textId="04E211EB"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horizon&lt;-10</w:t>
      </w:r>
    </w:p>
    <w:p w14:paraId="07E3EDB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ptimism.competing.eachbootstrap &lt;-  matrix(NA, n.bootstrap, 4)</w:t>
      </w:r>
    </w:p>
    <w:p w14:paraId="4E225B6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ptimism.competing &lt;- matrix(NA, n.impute, 4)</w:t>
      </w:r>
    </w:p>
    <w:p w14:paraId="1718FF1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
    <w:p w14:paraId="34FF078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impute){</w:t>
      </w:r>
    </w:p>
    <w:p w14:paraId="36D158C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j in 1:n.bootstrap){</w:t>
      </w:r>
    </w:p>
    <w:p w14:paraId="1848B39A"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1EC97A"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ot.sample &lt;- sample(length(imputed[[i]]$time), replace = T) </w:t>
      </w:r>
    </w:p>
    <w:p w14:paraId="10241F7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D70EE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create bootstrap sample</w:t>
      </w:r>
    </w:p>
    <w:p w14:paraId="5962F65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imp.boot &lt;- as.data.frame(lapply(imputed[[i]], function(x){x[boot.sample]})) </w:t>
      </w:r>
    </w:p>
    <w:p w14:paraId="4490C28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0831F2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predict in bootstrap</w:t>
      </w:r>
    </w:p>
    <w:p w14:paraId="414F669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1 &lt;- as.data.frame(do.call(cbind, lapply(imp.boot, function(x) {as.numeric(as.character(x))})))</w:t>
      </w:r>
    </w:p>
    <w:p w14:paraId="1E1FDB5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72E832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cause specific hazard model</w:t>
      </w:r>
    </w:p>
    <w:p w14:paraId="5E6A543F"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competing.boot &lt;- CSC(formula = Hist(time, status) ~ x1 + x2 + x3 + x4,</w:t>
      </w:r>
    </w:p>
    <w:p w14:paraId="302ED000"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f1)</w:t>
      </w:r>
    </w:p>
    <w:p w14:paraId="0EEE650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A7370D"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mpeting.boot &lt;- calculate_performance(fit.model = fit.competing.boot,</w:t>
      </w:r>
    </w:p>
    <w:p w14:paraId="2BF7E8A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f1$time, </w:t>
      </w:r>
    </w:p>
    <w:p w14:paraId="60A637D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f1$status,</w:t>
      </w:r>
    </w:p>
    <w:p w14:paraId="63B8609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used = f1,</w:t>
      </w:r>
    </w:p>
    <w:p w14:paraId="335F1B0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horizon = time.horizon,</w:t>
      </w:r>
    </w:p>
    <w:p w14:paraId="629D045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imary.event = primary.event)</w:t>
      </w:r>
    </w:p>
    <w:p w14:paraId="3CBCF9F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CE499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predict in test data</w:t>
      </w:r>
    </w:p>
    <w:p w14:paraId="5CE98C3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2 &lt;- as.data.frame(do.call(cbind, lapply(imputed[[i]], function(x) {as.numeric(as.character(x))})))</w:t>
      </w:r>
    </w:p>
    <w:p w14:paraId="06B588A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D47501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mpeting.test &lt;- calculate_performance(fit.model = fit.competing.boot,</w:t>
      </w:r>
    </w:p>
    <w:p w14:paraId="33D9819D"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f2$time, </w:t>
      </w:r>
    </w:p>
    <w:p w14:paraId="3A4E417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f2$status,</w:t>
      </w:r>
    </w:p>
    <w:p w14:paraId="673285D6"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used = f2,</w:t>
      </w:r>
    </w:p>
    <w:p w14:paraId="18455C8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horizon = time.horizon,</w:t>
      </w:r>
    </w:p>
    <w:p w14:paraId="37FA7AB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imary.event = primary.event)</w:t>
      </w:r>
    </w:p>
    <w:p w14:paraId="1F42544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EA848E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ptimism.competing.eachbootstrap[j,] &lt;- competing.boot - competing.test</w:t>
      </w:r>
    </w:p>
    <w:p w14:paraId="29011A8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A63CD1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ptimism.competing[i,] &lt;- apply(optimism.competing.eachbootstrap, 2, mean)</w:t>
      </w:r>
    </w:p>
    <w:p w14:paraId="51BFC49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4E5E1DF"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int(paste0("imputation done: ", i))</w:t>
      </w:r>
    </w:p>
    <w:p w14:paraId="4216FC0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6CEA3F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
    <w:p w14:paraId="4074AF9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ean.optimism.competing &lt;- apply(optimism.competing, 2, mean)</w:t>
      </w:r>
    </w:p>
    <w:p w14:paraId="5780250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optimism.corrected.competing &lt;- apparent.competing1 - mean.optimism.competing</w:t>
      </w:r>
    </w:p>
    <w:p w14:paraId="6A19E8E4" w14:textId="29B5E6CC"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apparent.competing1,2)</w:t>
      </w:r>
    </w:p>
    <w:p w14:paraId="786790F1" w14:textId="35231488"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calibration intercept     calibration slope                   AUC               c-index </w:t>
      </w:r>
    </w:p>
    <w:p w14:paraId="4263F1EE" w14:textId="38306F1A"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0.016                 1.008                 0.834                 0.778</w:t>
      </w:r>
    </w:p>
    <w:p w14:paraId="6D6192C4" w14:textId="7F82CA7C"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optimism.corrected.competing,2)</w:t>
      </w:r>
    </w:p>
    <w:p w14:paraId="500379CA" w14:textId="77777777"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calibration intercept     calibration slope                   AUC               c-index </w:t>
      </w:r>
    </w:p>
    <w:p w14:paraId="709535E8" w14:textId="3064187E"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0.020                 0.974                 0.828                 0.772</w:t>
      </w:r>
    </w:p>
    <w:p w14:paraId="6DF255D5" w14:textId="23F3D706" w:rsidR="009F2A39" w:rsidRPr="0024007B" w:rsidRDefault="000B10A1" w:rsidP="009F2A39">
      <w:pPr>
        <w:rPr>
          <w:lang w:val="en-GB"/>
        </w:rPr>
      </w:pPr>
      <w:r w:rsidRPr="0024007B">
        <w:rPr>
          <w:lang w:val="en-GB"/>
        </w:rPr>
        <w:t>Essentially we see no optimism here, which is of course expected due to the large sample size and small size of covariates used in the model.</w:t>
      </w:r>
    </w:p>
    <w:p w14:paraId="7D650075" w14:textId="5C8CC716" w:rsidR="005E0840" w:rsidRPr="0024007B" w:rsidRDefault="005E0840" w:rsidP="005E0840">
      <w:pPr>
        <w:pStyle w:val="Heading2"/>
        <w:spacing w:before="120" w:line="240" w:lineRule="auto"/>
        <w:ind w:left="578" w:hanging="578"/>
        <w:rPr>
          <w:rFonts w:ascii="Times New Roman" w:hAnsi="Times New Roman" w:cs="Times New Roman"/>
          <w:i/>
          <w:iCs/>
          <w:color w:val="auto"/>
          <w:lang w:val="en-GB"/>
        </w:rPr>
      </w:pPr>
      <w:bookmarkStart w:id="39" w:name="_Toc163216039"/>
      <w:r w:rsidRPr="0024007B">
        <w:rPr>
          <w:rFonts w:ascii="Times New Roman" w:hAnsi="Times New Roman" w:cs="Times New Roman"/>
          <w:i/>
          <w:iCs/>
          <w:color w:val="auto"/>
          <w:lang w:val="en-GB"/>
        </w:rPr>
        <w:t>Perform internal-external cross-validation</w:t>
      </w:r>
      <w:bookmarkEnd w:id="39"/>
    </w:p>
    <w:p w14:paraId="1FBE82E4" w14:textId="2A7709DC" w:rsidR="000B10A1" w:rsidRPr="0024007B" w:rsidRDefault="000B10A1" w:rsidP="000B10A1">
      <w:pPr>
        <w:rPr>
          <w:lang w:val="en-GB"/>
        </w:rPr>
      </w:pPr>
      <w:r w:rsidRPr="0024007B">
        <w:rPr>
          <w:lang w:val="en-GB"/>
        </w:rPr>
        <w:t xml:space="preserve">We can follow an internal-external cross-validation using the </w:t>
      </w:r>
      <w:r w:rsidRPr="0024007B">
        <w:rPr>
          <w:rFonts w:ascii="Courier New" w:hAnsi="Courier New" w:cs="Courier New"/>
          <w:lang w:val="en-GB"/>
        </w:rPr>
        <w:t>clust</w:t>
      </w:r>
      <w:r w:rsidRPr="0024007B">
        <w:rPr>
          <w:lang w:val="en-GB"/>
        </w:rPr>
        <w:t xml:space="preserve"> variable in the dataset. </w:t>
      </w:r>
    </w:p>
    <w:p w14:paraId="14B1B12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external CV -------------------</w:t>
      </w:r>
    </w:p>
    <w:p w14:paraId="7FE63DA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survdat$clust)</w:t>
      </w:r>
    </w:p>
    <w:p w14:paraId="3ED7D54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clust &lt;- length(clusters) # 10 clusters in this example</w:t>
      </w:r>
    </w:p>
    <w:p w14:paraId="791E0C2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in &lt;- data.leftout &lt;- list()</w:t>
      </w:r>
    </w:p>
    <w:p w14:paraId="10C66FE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7BF71B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reate the datasets</w:t>
      </w:r>
    </w:p>
    <w:p w14:paraId="767B5FC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for(i in 1:N.clust){</w:t>
      </w:r>
    </w:p>
    <w:p w14:paraId="7616931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i]]&lt;- survdat[survdat$clust!=clusters[i],]</w:t>
      </w:r>
    </w:p>
    <w:p w14:paraId="5B15909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lt;- survdat[survdat$clust==clusters[i],]</w:t>
      </w:r>
    </w:p>
    <w:p w14:paraId="655852A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mplete.index &lt;- complete.cases(data.leftout[[i]][,c(paste0("x", 1:5))])</w:t>
      </w:r>
    </w:p>
    <w:p w14:paraId="0867EF8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leftout[[i]] &lt;- data.leftout[[i]][complete.index,] </w:t>
      </w:r>
    </w:p>
    <w:p w14:paraId="165C77C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46C5C3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7C1BAAE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impute &lt;- 10</w:t>
      </w:r>
    </w:p>
    <w:p w14:paraId="4C77A3C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mputed &lt;- fit.competing.CV &lt;- list()</w:t>
      </w:r>
    </w:p>
    <w:p w14:paraId="24D1DC2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rediction.competing &lt;- leftout.performance.competing &lt;- list()</w:t>
      </w:r>
    </w:p>
    <w:p w14:paraId="21F6E6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1807205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i in 1:N.clust){</w:t>
      </w:r>
    </w:p>
    <w:p w14:paraId="4DD98248" w14:textId="48BAA96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i]]$logtime &lt;- log(data.in[[i]]$time)</w:t>
      </w:r>
    </w:p>
    <w:p w14:paraId="2C67D9E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h &lt;- make.method(data.in[[i]])</w:t>
      </w:r>
    </w:p>
    <w:p w14:paraId="271E386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 &lt;- make.predictorMatrix(data.in[[i]])</w:t>
      </w:r>
    </w:p>
    <w:p w14:paraId="4D675D1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c("time")] &lt;- 0</w:t>
      </w:r>
    </w:p>
    <w:p w14:paraId="116B8E6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surv &lt;- mice(data.in[[i]], pred = pred, meth = meth, m = n.impute)</w:t>
      </w:r>
    </w:p>
    <w:p w14:paraId="6643DF9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E55E3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get imputed datasets</w:t>
      </w:r>
    </w:p>
    <w:p w14:paraId="7E5C9DA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 &lt;- list()</w:t>
      </w:r>
    </w:p>
    <w:p w14:paraId="4218ED8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c &lt;- complete(imp.surv, action="long")</w:t>
      </w:r>
    </w:p>
    <w:p w14:paraId="515E2AF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j in 1:n.impute){</w:t>
      </w:r>
    </w:p>
    <w:p w14:paraId="24A413E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impc[impc$.imp==j, c(3:7, 13:15)]</w:t>
      </w:r>
    </w:p>
    <w:p w14:paraId="459CAFF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717FD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E768EA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competing.each &lt;- matrix(NA, nrow = n.impute, ncol = 4)</w:t>
      </w:r>
    </w:p>
    <w:p w14:paraId="054C413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j in 1:n.impute){</w:t>
      </w:r>
    </w:p>
    <w:p w14:paraId="596DAD1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competing.CV &lt;- CSC(</w:t>
      </w:r>
    </w:p>
    <w:p w14:paraId="5F95753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x1 + x2 + x3 + x4,</w:t>
      </w:r>
    </w:p>
    <w:p w14:paraId="03BD90A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imputed[[j]]</w:t>
      </w:r>
    </w:p>
    <w:p w14:paraId="1A6209F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E25194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0479CC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competing.each[j,] &lt;- calculate_performance(</w:t>
      </w:r>
    </w:p>
    <w:p w14:paraId="4655311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model = fit.competing.CV,</w:t>
      </w:r>
    </w:p>
    <w:p w14:paraId="4D481F4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data.leftout$time, </w:t>
      </w:r>
    </w:p>
    <w:p w14:paraId="62E5F42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data.leftout$status,</w:t>
      </w:r>
    </w:p>
    <w:p w14:paraId="2AD3C5C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used = imputed[[j]],</w:t>
      </w:r>
    </w:p>
    <w:p w14:paraId="1956F55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horizon = time.horizon,</w:t>
      </w:r>
    </w:p>
    <w:p w14:paraId="380F4EE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imary.event = primary.event)</w:t>
      </w:r>
    </w:p>
    <w:p w14:paraId="3E53635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015DB0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eftout.performance.competing[[i]] &lt;- apply(leftout.performance.competing.each, 2, mean)</w:t>
      </w:r>
    </w:p>
    <w:p w14:paraId="017FF1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472251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4A068C9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performance per cluster</w:t>
      </w:r>
    </w:p>
    <w:p w14:paraId="784C9E5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competing</w:t>
      </w:r>
    </w:p>
    <w:p w14:paraId="2E64309A" w14:textId="0F09D1DD"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nt.ext.competing&lt;-data.frame(cluster=1:N.clust,round(matrix(unlist(leftout.performance.competing),nrow=N.clust, byrow = T),2))</w:t>
      </w:r>
    </w:p>
    <w:p w14:paraId="54A93D1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olnames(int.ext.competing)=c("cluster","calibration intercept", "calibration slope", "AUC", "c-index")</w:t>
      </w:r>
    </w:p>
    <w:p w14:paraId="7512E6D1" w14:textId="06C4BAA5" w:rsidR="004812D2"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int.ext.competing</w:t>
      </w:r>
    </w:p>
    <w:p w14:paraId="48DB53BE"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  cluster calibration intercept calibration slope  AUC c-index</w:t>
      </w:r>
    </w:p>
    <w:p w14:paraId="2128827B"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1       1                  0.04              0.97 0.82    0.76</w:t>
      </w:r>
    </w:p>
    <w:p w14:paraId="2A227616"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2       2                  0.07              1.01 0.83    0.77</w:t>
      </w:r>
    </w:p>
    <w:p w14:paraId="0718F5D3"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3       3                  0.02              0.94 0.81    0.76</w:t>
      </w:r>
    </w:p>
    <w:p w14:paraId="639B4C3C"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4       4                  0.01              1.02 0.84    0.78</w:t>
      </w:r>
    </w:p>
    <w:p w14:paraId="4438F7A0" w14:textId="57C8768F"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5       5                  0.01              0.93 0.81    0.76</w:t>
      </w:r>
    </w:p>
    <w:p w14:paraId="5005701F" w14:textId="3EE510D3" w:rsidR="00F6798E" w:rsidRPr="0024007B" w:rsidRDefault="00F6798E" w:rsidP="000B10A1">
      <w:pPr>
        <w:rPr>
          <w:lang w:val="en-GB"/>
        </w:rPr>
      </w:pPr>
      <w:r w:rsidRPr="0024007B">
        <w:rPr>
          <w:lang w:val="en-GB"/>
        </w:rPr>
        <w:t>We see very small variation across clusters.</w:t>
      </w:r>
    </w:p>
    <w:p w14:paraId="39598F98" w14:textId="55BE0B88" w:rsidR="006C5C5C" w:rsidRPr="0024007B" w:rsidRDefault="005E0840" w:rsidP="006C5C5C">
      <w:pPr>
        <w:pStyle w:val="Heading2"/>
        <w:spacing w:before="0" w:line="240" w:lineRule="auto"/>
        <w:ind w:left="578" w:hanging="578"/>
        <w:rPr>
          <w:rFonts w:ascii="Times New Roman" w:hAnsi="Times New Roman" w:cs="Times New Roman"/>
          <w:i/>
          <w:iCs/>
          <w:color w:val="auto"/>
          <w:lang w:val="en-GB"/>
        </w:rPr>
      </w:pPr>
      <w:bookmarkStart w:id="40" w:name="_Ref113879389"/>
      <w:bookmarkStart w:id="41" w:name="_Toc163216040"/>
      <w:r w:rsidRPr="0024007B">
        <w:rPr>
          <w:rFonts w:ascii="Times New Roman" w:hAnsi="Times New Roman" w:cs="Times New Roman"/>
          <w:i/>
          <w:iCs/>
          <w:color w:val="auto"/>
          <w:lang w:val="en-GB"/>
        </w:rPr>
        <w:lastRenderedPageBreak/>
        <w:t>Obtain uncertainty intervals for performance measures</w:t>
      </w:r>
      <w:bookmarkEnd w:id="40"/>
      <w:bookmarkEnd w:id="41"/>
    </w:p>
    <w:p w14:paraId="47F225E6" w14:textId="08F6A335" w:rsidR="00F6798E" w:rsidRPr="0024007B" w:rsidRDefault="00F6798E" w:rsidP="005D73EF">
      <w:pPr>
        <w:rPr>
          <w:rFonts w:ascii="Courier New" w:hAnsi="Courier New" w:cs="Courier New"/>
          <w:sz w:val="20"/>
          <w:szCs w:val="20"/>
        </w:rPr>
      </w:pPr>
      <w:r w:rsidRPr="0024007B">
        <w:rPr>
          <w:lang w:val="en-GB"/>
        </w:rPr>
        <w:t xml:space="preserve">Finally, we can repeat the calculations of Section </w:t>
      </w:r>
      <w:r w:rsidRPr="0024007B">
        <w:rPr>
          <w:lang w:val="en-GB"/>
        </w:rPr>
        <w:fldChar w:fldCharType="begin"/>
      </w:r>
      <w:r w:rsidRPr="0024007B">
        <w:rPr>
          <w:lang w:val="en-GB"/>
        </w:rPr>
        <w:instrText xml:space="preserve"> REF _Ref113882309 \r \h </w:instrText>
      </w:r>
      <w:r w:rsidR="006669A0" w:rsidRPr="0024007B">
        <w:rPr>
          <w:lang w:val="en-GB"/>
        </w:rPr>
        <w:instrText xml:space="preserve"> \* MERGEFORMAT </w:instrText>
      </w:r>
      <w:r w:rsidRPr="0024007B">
        <w:rPr>
          <w:lang w:val="en-GB"/>
        </w:rPr>
      </w:r>
      <w:r w:rsidRPr="0024007B">
        <w:rPr>
          <w:lang w:val="en-GB"/>
        </w:rPr>
        <w:fldChar w:fldCharType="separate"/>
      </w:r>
      <w:r w:rsidRPr="0024007B">
        <w:rPr>
          <w:lang w:val="en-GB"/>
        </w:rPr>
        <w:t>5.5</w:t>
      </w:r>
      <w:r w:rsidRPr="0024007B">
        <w:rPr>
          <w:lang w:val="en-GB"/>
        </w:rPr>
        <w:fldChar w:fldCharType="end"/>
      </w:r>
      <w:r w:rsidRPr="0024007B">
        <w:rPr>
          <w:lang w:val="en-GB"/>
        </w:rPr>
        <w:t xml:space="preserve"> to also obtain some uncertainty intervals.</w:t>
      </w:r>
    </w:p>
    <w:p w14:paraId="2FA4B9E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culate CIs for apparent performance ------- </w:t>
      </w:r>
    </w:p>
    <w:p w14:paraId="5D7D9CFA" w14:textId="5A54EE7A"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geepack) </w:t>
      </w:r>
    </w:p>
    <w:p w14:paraId="36FC0188" w14:textId="074DB44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pec) </w:t>
      </w:r>
    </w:p>
    <w:p w14:paraId="7CD388A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5A2E957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calculate_performance &lt;- function(fitmodel = NULL, time = NULL, </w:t>
      </w:r>
    </w:p>
    <w:p w14:paraId="4828903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NULL, data.used = NULL,</w:t>
      </w:r>
    </w:p>
    <w:p w14:paraId="3492CA2A" w14:textId="42F231F4" w:rsidR="00F6798E" w:rsidRPr="0024007B" w:rsidRDefault="00F6798E" w:rsidP="0003701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horizon = NULL, primary.event =</w:t>
      </w:r>
      <w:r w:rsidR="00037010" w:rsidRPr="0024007B">
        <w:rPr>
          <w:rFonts w:ascii="Courier New" w:hAnsi="Courier New" w:cs="Courier New"/>
          <w:sz w:val="20"/>
          <w:szCs w:val="20"/>
        </w:rPr>
        <w:t xml:space="preserve">        </w:t>
      </w:r>
      <w:r w:rsidRPr="0024007B">
        <w:rPr>
          <w:rFonts w:ascii="Courier New" w:hAnsi="Courier New" w:cs="Courier New"/>
          <w:sz w:val="20"/>
          <w:szCs w:val="20"/>
        </w:rPr>
        <w:t>NULL, bootstrap=100){</w:t>
      </w:r>
    </w:p>
    <w:p w14:paraId="7E626F3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150A50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ore_vdata &lt;- Score(</w:t>
      </w:r>
    </w:p>
    <w:p w14:paraId="2DD7217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ist("csh_validation" = fitmodel),</w:t>
      </w:r>
    </w:p>
    <w:p w14:paraId="312B564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1, </w:t>
      </w:r>
    </w:p>
    <w:p w14:paraId="6699B44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ens.model = "km", </w:t>
      </w:r>
    </w:p>
    <w:p w14:paraId="31A6543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data.used, </w:t>
      </w:r>
    </w:p>
    <w:p w14:paraId="54F8EFC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6D13C1E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horizon,</w:t>
      </w:r>
    </w:p>
    <w:p w14:paraId="2A0239C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c("auc", "brier"),</w:t>
      </w:r>
    </w:p>
    <w:p w14:paraId="3270053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ipa"), </w:t>
      </w:r>
    </w:p>
    <w:p w14:paraId="0E854BC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primary.event,</w:t>
      </w:r>
    </w:p>
    <w:p w14:paraId="2AB9C72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 )</w:t>
      </w:r>
    </w:p>
    <w:p w14:paraId="3418CD5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689B38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 &lt;- data.frame(score_vdata$Calibration$plotframe)</w:t>
      </w:r>
    </w:p>
    <w:p w14:paraId="5BBA369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 &lt;- pseudos[order(pseudos$risk), ]</w:t>
      </w:r>
    </w:p>
    <w:p w14:paraId="11CCF6D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s$cll_pred &lt;- log(-log(1 - pseudos$risk))  </w:t>
      </w:r>
    </w:p>
    <w:p w14:paraId="7F25F0C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D93640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intercept</w:t>
      </w:r>
    </w:p>
    <w:p w14:paraId="4A722B8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_cal_int &lt;- geese(</w:t>
      </w:r>
    </w:p>
    <w:p w14:paraId="18FBB32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value ~ offset(cll_pred), </w:t>
      </w:r>
    </w:p>
    <w:p w14:paraId="0B15B1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pseudos,</w:t>
      </w:r>
    </w:p>
    <w:p w14:paraId="5A5485E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77A1F85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fix = TRUE, </w:t>
      </w:r>
    </w:p>
    <w:p w14:paraId="1BC0DA0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50790FD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link = "cloglog",</w:t>
      </w:r>
    </w:p>
    <w:p w14:paraId="4F61880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rstr = "independence", </w:t>
      </w:r>
    </w:p>
    <w:p w14:paraId="6BABE44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TRUE  )</w:t>
      </w:r>
    </w:p>
    <w:p w14:paraId="3C618E6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5A0BCC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slope</w:t>
      </w:r>
    </w:p>
    <w:p w14:paraId="0277742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_cal_slope &lt;- geese(</w:t>
      </w:r>
    </w:p>
    <w:p w14:paraId="3BAF4BF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seudovalue ~ offset(cll_pred) + cll_pred,</w:t>
      </w:r>
    </w:p>
    <w:p w14:paraId="4F030A9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pseudos,</w:t>
      </w:r>
    </w:p>
    <w:p w14:paraId="42BB3A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23CD5C7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fix = TRUE, </w:t>
      </w:r>
    </w:p>
    <w:p w14:paraId="18602B1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3C61517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link = "cloglog",</w:t>
      </w:r>
    </w:p>
    <w:p w14:paraId="7C7E383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rstr = "independence", </w:t>
      </w:r>
    </w:p>
    <w:p w14:paraId="113F597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TRUE  )</w:t>
      </w:r>
    </w:p>
    <w:p w14:paraId="4659039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EAFF3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lt;- score_vdata$AUC$score$AUC</w:t>
      </w:r>
    </w:p>
    <w:p w14:paraId="554D882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e.AUC &lt;- score_vdata$AUC$score$se</w:t>
      </w:r>
    </w:p>
    <w:p w14:paraId="1A6DB36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D87A7A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CI bootstraps</w:t>
      </w:r>
    </w:p>
    <w:p w14:paraId="583828A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ots_ls &lt;- lapply(seq_len(bootstrap), function(b) {</w:t>
      </w:r>
    </w:p>
    <w:p w14:paraId="7D7B9CB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vdata_boot &lt;- data.used[sample(nrow(data.used), replace = TRUE), ]</w:t>
      </w:r>
    </w:p>
    <w:p w14:paraId="0A3774A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_boot &lt;- pec::cindex(</w:t>
      </w:r>
    </w:p>
    <w:p w14:paraId="0C837E7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fitmodel, </w:t>
      </w:r>
    </w:p>
    <w:p w14:paraId="2B986E5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Hist(time, status) ~ 1,</w:t>
      </w:r>
    </w:p>
    <w:p w14:paraId="11CE76F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cause = primary.event, </w:t>
      </w:r>
    </w:p>
    <w:p w14:paraId="38B5EC3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val.times = time.horizon, </w:t>
      </w:r>
    </w:p>
    <w:p w14:paraId="3634E78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vdata_boot,</w:t>
      </w:r>
    </w:p>
    <w:p w14:paraId="26A4150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verbose = FALSE</w:t>
      </w:r>
    </w:p>
    <w:p w14:paraId="7FC8146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ppCindex$CauseSpecificCox</w:t>
      </w:r>
    </w:p>
    <w:p w14:paraId="39C358E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635A90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3A30E1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bind.data.frame("cindex" = cindex_boot)</w:t>
      </w:r>
    </w:p>
    <w:p w14:paraId="4161902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6E420A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8C5838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 &lt;- do.call(rbind.data.frame, boots_ls)</w:t>
      </w:r>
    </w:p>
    <w:p w14:paraId="1C52C7B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C4F89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580D64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Vec &lt;- c("cal.int" = summary(fit_cal_int)$mean$estimate,</w:t>
      </w:r>
    </w:p>
    <w:p w14:paraId="4AA82D9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se"=summary(fit_cal_int)$mean$san.se,</w:t>
      </w:r>
    </w:p>
    <w:p w14:paraId="30E9D99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 = 1 + summary(fit_cal_slope)$mean["cll_pred",]$estimate,</w:t>
      </w:r>
    </w:p>
    <w:p w14:paraId="164E3B1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se"=summary(fit_cal_slope)$mean["cll_pred",]$san.se,</w:t>
      </w:r>
    </w:p>
    <w:p w14:paraId="523EDAF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 AUC,"se.AUC"=se.AUC,         </w:t>
      </w:r>
    </w:p>
    <w:p w14:paraId="50642E1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 = cindex)</w:t>
      </w:r>
    </w:p>
    <w:p w14:paraId="2E49372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9D64E6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turnVec)</w:t>
      </w:r>
    </w:p>
    <w:p w14:paraId="3D8AA0D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A48D5F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744016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ompeting.list &lt;- list()</w:t>
      </w:r>
    </w:p>
    <w:p w14:paraId="76F67C2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cindex=c(); auc=c(); se.auc=c(); cal.int=c();cal.int.se=c();cal.slope=c();cal.slope.se=c() </w:t>
      </w:r>
    </w:p>
    <w:p w14:paraId="69058C5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14E55A2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i in 1:n.impute){</w:t>
      </w:r>
    </w:p>
    <w:p w14:paraId="3DBFF8EF" w14:textId="7C7CA441"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ompeting.list[[i]]&lt;-calculate_performance(fitmodel=fit.model[[i]],</w:t>
      </w:r>
    </w:p>
    <w:p w14:paraId="08BDCB35" w14:textId="1DD21C08"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complete.data$time,</w:t>
      </w:r>
    </w:p>
    <w:p w14:paraId="742976AF" w14:textId="6C978FF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tatus=complete.data$status,</w:t>
      </w:r>
    </w:p>
    <w:p w14:paraId="75BB0DE2" w14:textId="310B17FE"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ata.used=complete.data,</w:t>
      </w:r>
    </w:p>
    <w:p w14:paraId="2410901D" w14:textId="221BC051"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horizon=time.horizon,</w:t>
      </w:r>
    </w:p>
    <w:p w14:paraId="2A756980" w14:textId="60044BE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1,</w:t>
      </w:r>
    </w:p>
    <w:p w14:paraId="755D197B" w14:textId="10618EE0"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bootstrap=10)</w:t>
      </w:r>
    </w:p>
    <w:p w14:paraId="0FA7768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c(cindex, apparent.competing.list[[i]]$c.index)</w:t>
      </w:r>
    </w:p>
    <w:p w14:paraId="267BC43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c(auc,apparent.competing.list[[i]]$AUC )</w:t>
      </w:r>
    </w:p>
    <w:p w14:paraId="7523F06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e.auc=c(se.auc, apparent.competing.list[[i]]$se.AUC)</w:t>
      </w:r>
    </w:p>
    <w:p w14:paraId="7ECBCCD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c(cal.int,apparent.competing.list[[i]]$cal.int)</w:t>
      </w:r>
    </w:p>
    <w:p w14:paraId="6B7DE09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se=c(cal.int.se,apparent.competing.list[[i]]$cal.int.se)</w:t>
      </w:r>
    </w:p>
    <w:p w14:paraId="571EF42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c(cal.slope,apparent.competing.list[[i]]$cal.slope)</w:t>
      </w:r>
    </w:p>
    <w:p w14:paraId="59884AA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se=c(cal.slope.se,apparent.competing.list[[i]]$cal.slope.se)</w:t>
      </w:r>
    </w:p>
    <w:p w14:paraId="5CA529D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742B48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6515A62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index=round(c(mean(cindex), quantile(cindex, probs = c(0.025, 0.975)) ),2)</w:t>
      </w:r>
    </w:p>
    <w:p w14:paraId="0A949FC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e.auc=sqrt(mean(se.auc^2)+(1+1/n.impute)/n.impute*(sum((mean(auc)-auc)^2)))</w:t>
      </w:r>
    </w:p>
    <w:p w14:paraId="02C18AA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AUC=round(c(mean(auc), mean(auc)-1.96*apparent.se.auc, mean(auc)+1.96*apparent.se.auc),2)</w:t>
      </w:r>
    </w:p>
    <w:p w14:paraId="55F1E75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apparent.AUC)=c("mean", "2.5%", "97.5%")</w:t>
      </w:r>
    </w:p>
    <w:p w14:paraId="3C44BBF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33EAD40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e.int=sqrt(mean(cal.int.se^2)+(1+1/n.impute)/n.impute*(sum((mean(cal.int)-cal.int)^2)))</w:t>
      </w:r>
    </w:p>
    <w:p w14:paraId="52D51BA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e.slope=sqrt(mean(cal.slope.se^2)+(1+1/n.impute)/n.impute*(sum((mean(cal.slope)-cal.slope)^2)))</w:t>
      </w:r>
    </w:p>
    <w:p w14:paraId="5493EE2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4A2519E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apparent.int=round(c(mean(cal.int), mean(cal.int)-1.96*apparent.se.int, mean(cal.int)+1.96*apparent.se.int),2)</w:t>
      </w:r>
    </w:p>
    <w:p w14:paraId="0C5E84F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apparent.int)=c("mean", "2.5%", "97.5%")</w:t>
      </w:r>
    </w:p>
    <w:p w14:paraId="211EA78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300CE22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lope=round(c(mean(cal.slope), mean(cal.slope)-1.96*apparent.se.slope, mean(cal.slope)+1.96*apparent.se.slope),2)</w:t>
      </w:r>
    </w:p>
    <w:p w14:paraId="794D717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apparent.slope)=c("mean", "2.5%", "97.5%")</w:t>
      </w:r>
    </w:p>
    <w:p w14:paraId="2B061C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48D832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results</w:t>
      </w:r>
    </w:p>
    <w:p w14:paraId="7DC5D374" w14:textId="7C51AD2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cindex</w:t>
      </w:r>
    </w:p>
    <w:p w14:paraId="294E0AC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2.5% 97.5% </w:t>
      </w:r>
    </w:p>
    <w:p w14:paraId="31FFE456"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78  0.74  0.81 </w:t>
      </w:r>
    </w:p>
    <w:p w14:paraId="40E776A2" w14:textId="1ACB349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AUC</w:t>
      </w:r>
    </w:p>
    <w:p w14:paraId="0ABEF1F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mean  2.5% 97.5% </w:t>
      </w:r>
    </w:p>
    <w:p w14:paraId="5A54F3F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83  0.80  0.87 </w:t>
      </w:r>
    </w:p>
    <w:p w14:paraId="081FE170" w14:textId="59FE790B"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int</w:t>
      </w:r>
    </w:p>
    <w:p w14:paraId="4A183A96"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mean  2.5% 97.5% </w:t>
      </w:r>
    </w:p>
    <w:p w14:paraId="1E8C6F7A"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02 -0.15  0.18 </w:t>
      </w:r>
    </w:p>
    <w:p w14:paraId="0C9D4CC7" w14:textId="6495711D"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lope</w:t>
      </w:r>
    </w:p>
    <w:p w14:paraId="09971D47"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mean  2.5% 97.5% </w:t>
      </w:r>
    </w:p>
    <w:p w14:paraId="43EC8748" w14:textId="054ADC00" w:rsidR="00CB7B0A"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1.01  0.80  1.21</w:t>
      </w:r>
    </w:p>
    <w:p w14:paraId="1E63A452" w14:textId="347B8272" w:rsidR="0024007B" w:rsidRDefault="0024007B" w:rsidP="0024007B">
      <w:pPr>
        <w:pStyle w:val="Heading2"/>
        <w:spacing w:before="0" w:line="240" w:lineRule="auto"/>
        <w:ind w:left="578" w:hanging="578"/>
        <w:rPr>
          <w:rFonts w:ascii="Times New Roman" w:hAnsi="Times New Roman" w:cs="Times New Roman"/>
          <w:i/>
          <w:iCs/>
          <w:color w:val="auto"/>
        </w:rPr>
      </w:pPr>
      <w:bookmarkStart w:id="42" w:name="_Toc163216041"/>
      <w:r>
        <w:rPr>
          <w:rFonts w:ascii="Times New Roman" w:hAnsi="Times New Roman" w:cs="Times New Roman"/>
          <w:i/>
          <w:iCs/>
          <w:color w:val="auto"/>
        </w:rPr>
        <w:t>Decision curve analysis</w:t>
      </w:r>
      <w:bookmarkEnd w:id="42"/>
    </w:p>
    <w:p w14:paraId="50093868" w14:textId="6E3885F0" w:rsidR="0024007B" w:rsidRDefault="005D73EF" w:rsidP="0024007B">
      <w:r>
        <w:t>Here we first</w:t>
      </w:r>
      <w:r w:rsidR="0024007B">
        <w:t xml:space="preserve"> need to provide the primary event of interest and a time point. </w:t>
      </w:r>
    </w:p>
    <w:p w14:paraId="49D79681"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Decision curve analysis</w:t>
      </w:r>
    </w:p>
    <w:p w14:paraId="6EB59DB7"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imary.event&lt;-1</w:t>
      </w:r>
    </w:p>
    <w:p w14:paraId="487060ED"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of.interest&lt;-15</w:t>
      </w:r>
    </w:p>
    <w:p w14:paraId="2369524E" w14:textId="3B3BAE76" w:rsidR="0024007B" w:rsidRPr="0024007B" w:rsidRDefault="0024007B" w:rsidP="005D73E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icted.for.dca1 &lt;- prediction.competing(complete.data, multiple.fit = fit.model,time.horizon = time.of.interest, primary.event = 1)</w:t>
      </w:r>
    </w:p>
    <w:p w14:paraId="536D62C3"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
    <w:p w14:paraId="2672B5AC"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dca=data.frame(time=complete.data$time, status=complete.data$status, pred=predicted.for.dca1)</w:t>
      </w:r>
    </w:p>
    <w:p w14:paraId="19B0515E"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dca$status[for.dca$status!=primary.event]=0</w:t>
      </w:r>
    </w:p>
    <w:p w14:paraId="1C2E3A60"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ca1&lt;-dca(Surv(time, status) ~ pred, </w:t>
      </w:r>
    </w:p>
    <w:p w14:paraId="34822355"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for.dca,thresholds = 1:100 / 100,</w:t>
      </w:r>
    </w:p>
    <w:p w14:paraId="7F923F07"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time.horizon) </w:t>
      </w:r>
    </w:p>
    <w:p w14:paraId="0AC2F609" w14:textId="2888F6DD"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lot(dca1,smooth = TRUE)</w:t>
      </w:r>
    </w:p>
    <w:p w14:paraId="353DC963" w14:textId="43EE0673" w:rsidR="0024007B" w:rsidRDefault="0024007B" w:rsidP="005D73EF">
      <w:pPr>
        <w:jc w:val="right"/>
        <w:rPr>
          <w:lang w:val="en-GB"/>
        </w:rPr>
      </w:pPr>
      <w:r>
        <w:rPr>
          <w:noProof/>
        </w:rPr>
        <w:drawing>
          <wp:inline distT="0" distB="0" distL="0" distR="0" wp14:anchorId="6C4FCBB5" wp14:editId="785B944F">
            <wp:extent cx="3680460" cy="2696122"/>
            <wp:effectExtent l="0" t="0" r="0" b="9525"/>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33"/>
                    <a:stretch>
                      <a:fillRect/>
                    </a:stretch>
                  </pic:blipFill>
                  <pic:spPr>
                    <a:xfrm>
                      <a:off x="0" y="0"/>
                      <a:ext cx="3686585" cy="2700609"/>
                    </a:xfrm>
                    <a:prstGeom prst="rect">
                      <a:avLst/>
                    </a:prstGeom>
                  </pic:spPr>
                </pic:pic>
              </a:graphicData>
            </a:graphic>
          </wp:inline>
        </w:drawing>
      </w:r>
    </w:p>
    <w:p w14:paraId="653911B9" w14:textId="2B5DDF14" w:rsidR="00F6798E" w:rsidRPr="0024007B" w:rsidRDefault="0024007B" w:rsidP="005D73EF">
      <w:pPr>
        <w:jc w:val="both"/>
        <w:rPr>
          <w:lang w:val="en-GB"/>
        </w:rPr>
      </w:pPr>
      <w:r>
        <w:rPr>
          <w:lang w:val="en-GB"/>
        </w:rPr>
        <w:t xml:space="preserve">We see that the model performs better than both treat all and treat none strategies for thresholds above 5%. </w:t>
      </w:r>
      <w:r w:rsidR="00F6798E" w:rsidRPr="0024007B">
        <w:rPr>
          <w:lang w:val="en-GB"/>
        </w:rPr>
        <w:br w:type="page"/>
      </w:r>
    </w:p>
    <w:p w14:paraId="22A1178F" w14:textId="1F3F6EF2" w:rsidR="00B63D73" w:rsidRPr="0024007B" w:rsidRDefault="00B63D73" w:rsidP="00B63D73">
      <w:pPr>
        <w:pStyle w:val="Heading1"/>
        <w:rPr>
          <w:lang w:val="en-GB"/>
        </w:rPr>
      </w:pPr>
      <w:bookmarkStart w:id="43" w:name="_Toc163216042"/>
      <w:r w:rsidRPr="0024007B">
        <w:rPr>
          <w:rFonts w:ascii="Times New Roman" w:hAnsi="Times New Roman" w:cs="Times New Roman"/>
          <w:b/>
          <w:bCs/>
          <w:color w:val="auto"/>
          <w:lang w:val="en-GB"/>
        </w:rPr>
        <w:lastRenderedPageBreak/>
        <w:t>References</w:t>
      </w:r>
      <w:bookmarkEnd w:id="43"/>
    </w:p>
    <w:p w14:paraId="0D6503A0" w14:textId="77777777" w:rsidR="00007ABB" w:rsidRPr="005C2506" w:rsidRDefault="00C92B9A" w:rsidP="005C2506">
      <w:pPr>
        <w:pStyle w:val="Bibliography"/>
        <w:spacing w:line="240" w:lineRule="auto"/>
      </w:pPr>
      <w:r w:rsidRPr="005C2506">
        <w:rPr>
          <w:lang w:val="en-GB"/>
        </w:rPr>
        <w:fldChar w:fldCharType="begin"/>
      </w:r>
      <w:r w:rsidR="00814CE7" w:rsidRPr="005C2506">
        <w:rPr>
          <w:lang w:val="en-GB"/>
        </w:rPr>
        <w:instrText xml:space="preserve"> ADDIN ZOTERO_BIBL {"uncited":[],"omitted":[],"custom":[]} CSL_BIBLIOGRAPHY </w:instrText>
      </w:r>
      <w:r w:rsidRPr="005C2506">
        <w:rPr>
          <w:lang w:val="en-GB"/>
        </w:rPr>
        <w:fldChar w:fldCharType="separate"/>
      </w:r>
      <w:r w:rsidR="00007ABB" w:rsidRPr="005C2506">
        <w:t>1.</w:t>
      </w:r>
      <w:r w:rsidR="00007ABB" w:rsidRPr="005C2506">
        <w:tab/>
        <w:t>Ensor, J., Martin, E. C. &amp; Riley, R. D. pmsampsize: Calculates the Minimum Sample Size Required for Developing a Multivariable Prediction Model. (2021).</w:t>
      </w:r>
    </w:p>
    <w:p w14:paraId="7748C8DE" w14:textId="77777777" w:rsidR="00007ABB" w:rsidRPr="005C2506" w:rsidRDefault="00007ABB" w:rsidP="005C2506">
      <w:pPr>
        <w:pStyle w:val="Bibliography"/>
        <w:spacing w:line="240" w:lineRule="auto"/>
      </w:pPr>
      <w:r w:rsidRPr="005C2506">
        <w:t>2.</w:t>
      </w:r>
      <w:r w:rsidRPr="005C2506">
        <w:tab/>
        <w:t xml:space="preserve">Ripley, B. </w:t>
      </w:r>
      <w:r w:rsidRPr="005C2506">
        <w:rPr>
          <w:i/>
          <w:iCs/>
        </w:rPr>
        <w:t>et al.</w:t>
      </w:r>
      <w:r w:rsidRPr="005C2506">
        <w:t xml:space="preserve"> MASS: Support Functions and Datasets for Venables and Ripley’s MASS. (2022).</w:t>
      </w:r>
    </w:p>
    <w:p w14:paraId="3E4EF23F" w14:textId="77777777" w:rsidR="00007ABB" w:rsidRPr="005C2506" w:rsidRDefault="00007ABB" w:rsidP="005C2506">
      <w:pPr>
        <w:pStyle w:val="Bibliography"/>
        <w:spacing w:line="240" w:lineRule="auto"/>
      </w:pPr>
      <w:r w:rsidRPr="005C2506">
        <w:t>3.</w:t>
      </w:r>
      <w:r w:rsidRPr="005C2506">
        <w:tab/>
        <w:t xml:space="preserve">Wickham, H. </w:t>
      </w:r>
      <w:r w:rsidRPr="005C2506">
        <w:rPr>
          <w:i/>
          <w:iCs/>
        </w:rPr>
        <w:t>et al.</w:t>
      </w:r>
      <w:r w:rsidRPr="005C2506">
        <w:t xml:space="preserve"> ggplot2: Create Elegant Data Visualisations Using the Grammar of Graphics. (2022).</w:t>
      </w:r>
    </w:p>
    <w:p w14:paraId="75B02FA1" w14:textId="77777777" w:rsidR="00007ABB" w:rsidRPr="005C2506" w:rsidRDefault="00007ABB" w:rsidP="005C2506">
      <w:pPr>
        <w:pStyle w:val="Bibliography"/>
        <w:spacing w:line="240" w:lineRule="auto"/>
      </w:pPr>
      <w:r w:rsidRPr="005C2506">
        <w:t>4.</w:t>
      </w:r>
      <w:r w:rsidRPr="005C2506">
        <w:tab/>
        <w:t>Harrell, F. J. &amp; Dupont, C. Hmisc: Harrell Miscellaneous. (2021).</w:t>
      </w:r>
    </w:p>
    <w:p w14:paraId="03201E0A" w14:textId="77777777" w:rsidR="00007ABB" w:rsidRPr="005C2506" w:rsidRDefault="00007ABB" w:rsidP="005C2506">
      <w:pPr>
        <w:pStyle w:val="Bibliography"/>
        <w:spacing w:line="240" w:lineRule="auto"/>
      </w:pPr>
      <w:r w:rsidRPr="005C2506">
        <w:t>5.</w:t>
      </w:r>
      <w:r w:rsidRPr="005C2506">
        <w:tab/>
        <w:t>Harrell, F. rms: Regression Modeling Strategies. R package version 6.0-1. https://CRAN.R-project.org/package=rms. (2021).</w:t>
      </w:r>
    </w:p>
    <w:p w14:paraId="022D2480" w14:textId="77777777" w:rsidR="00007ABB" w:rsidRPr="005C2506" w:rsidRDefault="00007ABB" w:rsidP="005C2506">
      <w:pPr>
        <w:pStyle w:val="Bibliography"/>
        <w:spacing w:line="240" w:lineRule="auto"/>
      </w:pPr>
      <w:r w:rsidRPr="005C2506">
        <w:t>6.</w:t>
      </w:r>
      <w:r w:rsidRPr="005C2506">
        <w:tab/>
        <w:t>Auguie, B. &amp; Antonov, A. gridExtra: Miscellaneous Functions for ‘Grid’ Graphics. (2017).</w:t>
      </w:r>
    </w:p>
    <w:p w14:paraId="18DE0531" w14:textId="77777777" w:rsidR="00007ABB" w:rsidRPr="005C2506" w:rsidRDefault="00007ABB" w:rsidP="005C2506">
      <w:pPr>
        <w:pStyle w:val="Bibliography"/>
        <w:spacing w:line="240" w:lineRule="auto"/>
      </w:pPr>
      <w:r w:rsidRPr="005C2506">
        <w:t>7.</w:t>
      </w:r>
      <w:r w:rsidRPr="005C2506">
        <w:tab/>
        <w:t>Wood, S. mgcv: Mixed GAM Computation Vehicle with Automatic Smoothness Estimation. (2021).</w:t>
      </w:r>
    </w:p>
    <w:p w14:paraId="1879E63D" w14:textId="77777777" w:rsidR="00007ABB" w:rsidRPr="005C2506" w:rsidRDefault="00007ABB" w:rsidP="005C2506">
      <w:pPr>
        <w:pStyle w:val="Bibliography"/>
        <w:spacing w:line="240" w:lineRule="auto"/>
      </w:pPr>
      <w:r w:rsidRPr="005C2506">
        <w:t>8.</w:t>
      </w:r>
      <w:r w:rsidRPr="005C2506">
        <w:tab/>
        <w:t xml:space="preserve">Friedman, J. </w:t>
      </w:r>
      <w:r w:rsidRPr="005C2506">
        <w:rPr>
          <w:i/>
          <w:iCs/>
        </w:rPr>
        <w:t>et al.</w:t>
      </w:r>
      <w:r w:rsidRPr="005C2506">
        <w:t xml:space="preserve"> glmnet: Lasso and Elastic-Net Regularized Generalized Linear Models. (2021).</w:t>
      </w:r>
    </w:p>
    <w:p w14:paraId="17828248" w14:textId="77777777" w:rsidR="00007ABB" w:rsidRPr="005C2506" w:rsidRDefault="00007ABB" w:rsidP="005C2506">
      <w:pPr>
        <w:pStyle w:val="Bibliography"/>
        <w:spacing w:line="240" w:lineRule="auto"/>
      </w:pPr>
      <w:r w:rsidRPr="005C2506">
        <w:t>9.</w:t>
      </w:r>
      <w:r w:rsidRPr="005C2506">
        <w:tab/>
        <w:t>Wang  [aut, W., cre &amp; Yan, J. splines2: Regression Spline Functions and Classes. (2022).</w:t>
      </w:r>
    </w:p>
    <w:p w14:paraId="04CCB675" w14:textId="77777777" w:rsidR="00007ABB" w:rsidRPr="005C2506" w:rsidRDefault="00007ABB" w:rsidP="005C2506">
      <w:pPr>
        <w:pStyle w:val="Bibliography"/>
        <w:spacing w:line="240" w:lineRule="auto"/>
      </w:pPr>
      <w:r w:rsidRPr="005C2506">
        <w:t>10.</w:t>
      </w:r>
      <w:r w:rsidRPr="005C2506">
        <w:tab/>
        <w:t>Kassambara, A. ggpubr: ‘ggplot2’ Based Publication Ready Plots. (2020).</w:t>
      </w:r>
    </w:p>
    <w:p w14:paraId="3C804D90" w14:textId="77777777" w:rsidR="00007ABB" w:rsidRPr="005C2506" w:rsidRDefault="00007ABB" w:rsidP="005C2506">
      <w:pPr>
        <w:pStyle w:val="Bibliography"/>
        <w:spacing w:line="240" w:lineRule="auto"/>
      </w:pPr>
      <w:r w:rsidRPr="005C2506">
        <w:t>11.</w:t>
      </w:r>
      <w:r w:rsidRPr="005C2506">
        <w:tab/>
        <w:t xml:space="preserve">Robin, X. </w:t>
      </w:r>
      <w:r w:rsidRPr="005C2506">
        <w:rPr>
          <w:i/>
          <w:iCs/>
        </w:rPr>
        <w:t>et al.</w:t>
      </w:r>
      <w:r w:rsidRPr="005C2506">
        <w:t xml:space="preserve"> pROC: an open-source package for R and S+ to analyze and compare ROC curves. </w:t>
      </w:r>
      <w:r w:rsidRPr="005C2506">
        <w:rPr>
          <w:i/>
          <w:iCs/>
        </w:rPr>
        <w:t>BMC Bioinformatics</w:t>
      </w:r>
      <w:r w:rsidRPr="005C2506">
        <w:t xml:space="preserve"> </w:t>
      </w:r>
      <w:r w:rsidRPr="005C2506">
        <w:rPr>
          <w:b/>
          <w:bCs/>
        </w:rPr>
        <w:t>12</w:t>
      </w:r>
      <w:r w:rsidRPr="005C2506">
        <w:t>, 77 (2011).</w:t>
      </w:r>
    </w:p>
    <w:p w14:paraId="212C514B" w14:textId="77777777" w:rsidR="00007ABB" w:rsidRPr="005C2506" w:rsidRDefault="00007ABB" w:rsidP="005C2506">
      <w:pPr>
        <w:pStyle w:val="Bibliography"/>
        <w:spacing w:line="240" w:lineRule="auto"/>
      </w:pPr>
      <w:r w:rsidRPr="005C2506">
        <w:t>12.</w:t>
      </w:r>
      <w:r w:rsidRPr="005C2506">
        <w:tab/>
        <w:t>Schwarzer, G. meta: General Package for Meta-Analysis. (2018).</w:t>
      </w:r>
    </w:p>
    <w:p w14:paraId="3C37728D" w14:textId="77777777" w:rsidR="00007ABB" w:rsidRPr="005C2506" w:rsidRDefault="00007ABB" w:rsidP="005C2506">
      <w:pPr>
        <w:pStyle w:val="Bibliography"/>
        <w:spacing w:line="240" w:lineRule="auto"/>
      </w:pPr>
      <w:r w:rsidRPr="005C2506">
        <w:t>13.</w:t>
      </w:r>
      <w:r w:rsidRPr="005C2506">
        <w:tab/>
        <w:t>Sjoberg, D. D. &amp; Vertosick, E. dcurves: Decision Curve Analysis for Model Evaluation. (2022).</w:t>
      </w:r>
    </w:p>
    <w:p w14:paraId="36326FED" w14:textId="77777777" w:rsidR="00007ABB" w:rsidRPr="005C2506" w:rsidRDefault="00007ABB" w:rsidP="005C2506">
      <w:pPr>
        <w:pStyle w:val="Bibliography"/>
        <w:spacing w:line="240" w:lineRule="auto"/>
      </w:pPr>
      <w:r w:rsidRPr="005C2506">
        <w:t>14.</w:t>
      </w:r>
      <w:r w:rsidRPr="005C2506">
        <w:tab/>
        <w:t xml:space="preserve">Vickers, A. J., Cronin, A. M., Elkin, E. B. &amp; Gonen, M. Extensions to decision curve analysis, a novel method for evaluating diagnostic tests, prediction models and molecular markers. </w:t>
      </w:r>
      <w:r w:rsidRPr="005C2506">
        <w:rPr>
          <w:i/>
          <w:iCs/>
        </w:rPr>
        <w:t>BMC Medical Informatics and Decision Making</w:t>
      </w:r>
      <w:r w:rsidRPr="005C2506">
        <w:t xml:space="preserve"> </w:t>
      </w:r>
      <w:r w:rsidRPr="005C2506">
        <w:rPr>
          <w:b/>
          <w:bCs/>
        </w:rPr>
        <w:t>8</w:t>
      </w:r>
      <w:r w:rsidRPr="005C2506">
        <w:t>, 53 (2008).</w:t>
      </w:r>
    </w:p>
    <w:p w14:paraId="47FCB5BB" w14:textId="77777777" w:rsidR="00007ABB" w:rsidRPr="005C2506" w:rsidRDefault="00007ABB" w:rsidP="005C2506">
      <w:pPr>
        <w:pStyle w:val="Bibliography"/>
        <w:spacing w:line="240" w:lineRule="auto"/>
      </w:pPr>
      <w:r w:rsidRPr="005C2506">
        <w:t>15.</w:t>
      </w:r>
      <w:r w:rsidRPr="005C2506">
        <w:tab/>
        <w:t xml:space="preserve">Zhang, Z. </w:t>
      </w:r>
      <w:r w:rsidRPr="005C2506">
        <w:rPr>
          <w:i/>
          <w:iCs/>
        </w:rPr>
        <w:t>et al.</w:t>
      </w:r>
      <w:r w:rsidRPr="005C2506">
        <w:t xml:space="preserve"> Decision curve analysis: a technical note. </w:t>
      </w:r>
      <w:r w:rsidRPr="005C2506">
        <w:rPr>
          <w:i/>
          <w:iCs/>
        </w:rPr>
        <w:t>Annals of Translational Medicine</w:t>
      </w:r>
      <w:r w:rsidRPr="005C2506">
        <w:t xml:space="preserve"> </w:t>
      </w:r>
      <w:r w:rsidRPr="005C2506">
        <w:rPr>
          <w:b/>
          <w:bCs/>
        </w:rPr>
        <w:t>6</w:t>
      </w:r>
      <w:r w:rsidRPr="005C2506">
        <w:t>, 19–19 (2018).</w:t>
      </w:r>
    </w:p>
    <w:p w14:paraId="44D4B095" w14:textId="77777777" w:rsidR="00007ABB" w:rsidRPr="005C2506" w:rsidRDefault="00007ABB" w:rsidP="005C2506">
      <w:pPr>
        <w:pStyle w:val="Bibliography"/>
        <w:spacing w:line="240" w:lineRule="auto"/>
      </w:pPr>
      <w:r w:rsidRPr="005C2506">
        <w:t>16.</w:t>
      </w:r>
      <w:r w:rsidRPr="005C2506">
        <w:tab/>
        <w:t xml:space="preserve">Horikoshi, M. </w:t>
      </w:r>
      <w:r w:rsidRPr="005C2506">
        <w:rPr>
          <w:i/>
          <w:iCs/>
        </w:rPr>
        <w:t>et al.</w:t>
      </w:r>
      <w:r w:rsidRPr="005C2506">
        <w:t xml:space="preserve"> ggfortify: Data Visualization Tools for Statistical Analysis Results. (2022).</w:t>
      </w:r>
    </w:p>
    <w:p w14:paraId="2E872251" w14:textId="77777777" w:rsidR="00007ABB" w:rsidRPr="005C2506" w:rsidRDefault="00007ABB" w:rsidP="005C2506">
      <w:pPr>
        <w:pStyle w:val="Bibliography"/>
        <w:spacing w:line="240" w:lineRule="auto"/>
      </w:pPr>
      <w:r w:rsidRPr="005C2506">
        <w:t>17.</w:t>
      </w:r>
      <w:r w:rsidRPr="005C2506">
        <w:tab/>
        <w:t>Therneau, T. M., until 2009), T. L. (original S.-&gt;R port and R. maintainer, Elizabeth, A. &amp; Cynthia, C. survival: Survival Analysis. (2022).</w:t>
      </w:r>
    </w:p>
    <w:p w14:paraId="113C3D45" w14:textId="77777777" w:rsidR="00007ABB" w:rsidRPr="005C2506" w:rsidRDefault="00007ABB" w:rsidP="005C2506">
      <w:pPr>
        <w:pStyle w:val="Bibliography"/>
        <w:spacing w:line="240" w:lineRule="auto"/>
      </w:pPr>
      <w:r w:rsidRPr="005C2506">
        <w:t>18.</w:t>
      </w:r>
      <w:r w:rsidRPr="005C2506">
        <w:tab/>
        <w:t xml:space="preserve">White, I. R. &amp; Royston, P. Imputing missing covariate values for the Cox model. </w:t>
      </w:r>
      <w:r w:rsidRPr="005C2506">
        <w:rPr>
          <w:i/>
          <w:iCs/>
        </w:rPr>
        <w:t>Stat Med</w:t>
      </w:r>
      <w:r w:rsidRPr="005C2506">
        <w:t xml:space="preserve"> </w:t>
      </w:r>
      <w:r w:rsidRPr="005C2506">
        <w:rPr>
          <w:b/>
          <w:bCs/>
        </w:rPr>
        <w:t>28</w:t>
      </w:r>
      <w:r w:rsidRPr="005C2506">
        <w:t>, 1982–1998 (2009).</w:t>
      </w:r>
    </w:p>
    <w:p w14:paraId="4F072A40" w14:textId="77777777" w:rsidR="00007ABB" w:rsidRPr="005C2506" w:rsidRDefault="00007ABB" w:rsidP="005C2506">
      <w:pPr>
        <w:pStyle w:val="Bibliography"/>
        <w:spacing w:line="240" w:lineRule="auto"/>
      </w:pPr>
      <w:r w:rsidRPr="005C2506">
        <w:t>19.</w:t>
      </w:r>
      <w:r w:rsidRPr="005C2506">
        <w:tab/>
        <w:t xml:space="preserve">Harrell, F. E., Califf, R. M., Pryor, D. B., Lee, K. L. &amp; Rosati, R. A. Evaluating the yield of medical tests. </w:t>
      </w:r>
      <w:r w:rsidRPr="005C2506">
        <w:rPr>
          <w:i/>
          <w:iCs/>
        </w:rPr>
        <w:t>JAMA</w:t>
      </w:r>
      <w:r w:rsidRPr="005C2506">
        <w:t xml:space="preserve"> </w:t>
      </w:r>
      <w:r w:rsidRPr="005C2506">
        <w:rPr>
          <w:b/>
          <w:bCs/>
        </w:rPr>
        <w:t>247</w:t>
      </w:r>
      <w:r w:rsidRPr="005C2506">
        <w:t>, 2543–2546 (1982).</w:t>
      </w:r>
    </w:p>
    <w:p w14:paraId="60ECBD34" w14:textId="77777777" w:rsidR="00007ABB" w:rsidRPr="005C2506" w:rsidRDefault="00007ABB" w:rsidP="005C2506">
      <w:pPr>
        <w:pStyle w:val="Bibliography"/>
        <w:spacing w:line="240" w:lineRule="auto"/>
      </w:pPr>
      <w:r w:rsidRPr="005C2506">
        <w:t>20.</w:t>
      </w:r>
      <w:r w:rsidRPr="005C2506">
        <w:tab/>
        <w:t xml:space="preserve">Uno, H., Cai, T., Pencina, M. J., D’Agostino, R. B. &amp; Wei, L. J. On the C-statistics for Evaluating Overall Adequacy of Risk Prediction Procedures with Censored Survival Data. </w:t>
      </w:r>
      <w:r w:rsidRPr="005C2506">
        <w:rPr>
          <w:i/>
          <w:iCs/>
        </w:rPr>
        <w:t>Stat Med</w:t>
      </w:r>
      <w:r w:rsidRPr="005C2506">
        <w:t xml:space="preserve"> </w:t>
      </w:r>
      <w:r w:rsidRPr="005C2506">
        <w:rPr>
          <w:b/>
          <w:bCs/>
        </w:rPr>
        <w:t>30</w:t>
      </w:r>
      <w:r w:rsidRPr="005C2506">
        <w:t>, 1105–1117 (2011).</w:t>
      </w:r>
    </w:p>
    <w:p w14:paraId="75235991" w14:textId="77777777" w:rsidR="00007ABB" w:rsidRPr="005C2506" w:rsidRDefault="00007ABB" w:rsidP="005C2506">
      <w:pPr>
        <w:pStyle w:val="Bibliography"/>
        <w:spacing w:line="240" w:lineRule="auto"/>
      </w:pPr>
      <w:r w:rsidRPr="005C2506">
        <w:t>21.</w:t>
      </w:r>
      <w:r w:rsidRPr="005C2506">
        <w:tab/>
        <w:t xml:space="preserve">McLernon, D. J. </w:t>
      </w:r>
      <w:r w:rsidRPr="005C2506">
        <w:rPr>
          <w:i/>
          <w:iCs/>
        </w:rPr>
        <w:t>et al.</w:t>
      </w:r>
      <w:r w:rsidRPr="005C2506">
        <w:t xml:space="preserve"> Assessing performance and clinical usefulness in prediction models with survival outcomes: practical guidance for Cox proportional hazards models. 2022.03.17.22272411 Preprint at https://doi.org/10.1101/2022.03.17.22272411 (2022).</w:t>
      </w:r>
    </w:p>
    <w:p w14:paraId="682FFC2B" w14:textId="77777777" w:rsidR="00007ABB" w:rsidRPr="005C2506" w:rsidRDefault="00007ABB" w:rsidP="005C2506">
      <w:pPr>
        <w:pStyle w:val="Bibliography"/>
        <w:spacing w:line="240" w:lineRule="auto"/>
      </w:pPr>
      <w:r w:rsidRPr="005C2506">
        <w:lastRenderedPageBreak/>
        <w:t>22.</w:t>
      </w:r>
      <w:r w:rsidRPr="005C2506">
        <w:tab/>
        <w:t xml:space="preserve">Geloven, N. van </w:t>
      </w:r>
      <w:r w:rsidRPr="005C2506">
        <w:rPr>
          <w:i/>
          <w:iCs/>
        </w:rPr>
        <w:t>et al.</w:t>
      </w:r>
      <w:r w:rsidRPr="005C2506">
        <w:t xml:space="preserve"> Validation of prediction models in the presence of competing risks: a guide through modern methods. </w:t>
      </w:r>
      <w:r w:rsidRPr="005C2506">
        <w:rPr>
          <w:i/>
          <w:iCs/>
        </w:rPr>
        <w:t>BMJ</w:t>
      </w:r>
      <w:r w:rsidRPr="005C2506">
        <w:t xml:space="preserve"> </w:t>
      </w:r>
      <w:r w:rsidRPr="005C2506">
        <w:rPr>
          <w:b/>
          <w:bCs/>
        </w:rPr>
        <w:t>377</w:t>
      </w:r>
      <w:r w:rsidRPr="005C2506">
        <w:t>, e069249 (2022).</w:t>
      </w:r>
    </w:p>
    <w:p w14:paraId="13E9FE6D" w14:textId="77777777" w:rsidR="00007ABB" w:rsidRPr="005C2506" w:rsidRDefault="00007ABB" w:rsidP="005C2506">
      <w:pPr>
        <w:pStyle w:val="Bibliography"/>
        <w:spacing w:line="240" w:lineRule="auto"/>
      </w:pPr>
      <w:r w:rsidRPr="005C2506">
        <w:t>23.</w:t>
      </w:r>
      <w:r w:rsidRPr="005C2506">
        <w:tab/>
        <w:t xml:space="preserve">Buuren, S. van </w:t>
      </w:r>
      <w:r w:rsidRPr="005C2506">
        <w:rPr>
          <w:i/>
          <w:iCs/>
        </w:rPr>
        <w:t>et al.</w:t>
      </w:r>
      <w:r w:rsidRPr="005C2506">
        <w:t xml:space="preserve"> mice: Multivariate Imputation by Chained Equations. (2021).</w:t>
      </w:r>
    </w:p>
    <w:p w14:paraId="12D2584B" w14:textId="77777777" w:rsidR="00007ABB" w:rsidRPr="005C2506" w:rsidRDefault="00007ABB" w:rsidP="005C2506">
      <w:pPr>
        <w:pStyle w:val="Bibliography"/>
        <w:spacing w:line="240" w:lineRule="auto"/>
      </w:pPr>
      <w:r w:rsidRPr="005C2506">
        <w:t>24.</w:t>
      </w:r>
      <w:r w:rsidRPr="005C2506">
        <w:tab/>
        <w:t>Gray, B. cmprsk: Subdistribution Analysis of Competing Risks. (2022).</w:t>
      </w:r>
    </w:p>
    <w:p w14:paraId="2A91EDAB" w14:textId="77777777" w:rsidR="00007ABB" w:rsidRPr="005C2506" w:rsidRDefault="00007ABB" w:rsidP="005C2506">
      <w:pPr>
        <w:pStyle w:val="Bibliography"/>
        <w:spacing w:line="240" w:lineRule="auto"/>
      </w:pPr>
      <w:r w:rsidRPr="005C2506">
        <w:t>25.</w:t>
      </w:r>
      <w:r w:rsidRPr="005C2506">
        <w:tab/>
        <w:t>Kassambara, A., Kosinski, M., Biecek, P. &amp; Fabian, S. survminer: Drawing Survival Curves using ‘ggplot2’. (2021).</w:t>
      </w:r>
    </w:p>
    <w:p w14:paraId="3B578A58" w14:textId="77777777" w:rsidR="00007ABB" w:rsidRPr="005C2506" w:rsidRDefault="00007ABB" w:rsidP="005C2506">
      <w:pPr>
        <w:pStyle w:val="Bibliography"/>
        <w:spacing w:line="240" w:lineRule="auto"/>
      </w:pPr>
      <w:r w:rsidRPr="005C2506">
        <w:t>26.</w:t>
      </w:r>
      <w:r w:rsidRPr="005C2506">
        <w:tab/>
        <w:t xml:space="preserve">Gerds, T. A. </w:t>
      </w:r>
      <w:r w:rsidRPr="005C2506">
        <w:rPr>
          <w:i/>
          <w:iCs/>
        </w:rPr>
        <w:t>et al.</w:t>
      </w:r>
      <w:r w:rsidRPr="005C2506">
        <w:t xml:space="preserve"> riskRegression: Risk Regression Models and Prediction Scores for Survival Analysis with Competing Risks. (2022).</w:t>
      </w:r>
    </w:p>
    <w:p w14:paraId="286327EA" w14:textId="77777777" w:rsidR="00007ABB" w:rsidRPr="005C2506" w:rsidRDefault="00007ABB" w:rsidP="005C2506">
      <w:pPr>
        <w:pStyle w:val="Bibliography"/>
        <w:spacing w:line="240" w:lineRule="auto"/>
      </w:pPr>
      <w:r w:rsidRPr="005C2506">
        <w:t>27.</w:t>
      </w:r>
      <w:r w:rsidRPr="005C2506">
        <w:tab/>
        <w:t>Højsgaard, S., Halekoh, U., Yan, J. &amp; Ekstrøm, C. T. geepack: Generalized Estimating Equation Package. (2022).</w:t>
      </w:r>
    </w:p>
    <w:p w14:paraId="7EFEFC98" w14:textId="77777777" w:rsidR="00007ABB" w:rsidRPr="005C2506" w:rsidRDefault="00007ABB" w:rsidP="005C2506">
      <w:pPr>
        <w:pStyle w:val="Bibliography"/>
        <w:spacing w:line="240" w:lineRule="auto"/>
      </w:pPr>
      <w:r w:rsidRPr="005C2506">
        <w:t>28.</w:t>
      </w:r>
      <w:r w:rsidRPr="005C2506">
        <w:tab/>
        <w:t>Gerds, T. A. pec: Prediction Error Curves for Risk Prediction Models in Survival Analysis. (2022).</w:t>
      </w:r>
    </w:p>
    <w:p w14:paraId="17EDAF06" w14:textId="3E73842D" w:rsidR="00C92B9A" w:rsidRPr="005C2506" w:rsidRDefault="00C92B9A" w:rsidP="005C2506">
      <w:pPr>
        <w:spacing w:after="0" w:line="240" w:lineRule="auto"/>
        <w:rPr>
          <w:lang w:val="en-GB"/>
        </w:rPr>
      </w:pPr>
      <w:r w:rsidRPr="005C2506">
        <w:rPr>
          <w:lang w:val="en-GB"/>
        </w:rPr>
        <w:fldChar w:fldCharType="end"/>
      </w:r>
    </w:p>
    <w:p w14:paraId="340AA49D" w14:textId="77777777" w:rsidR="005937E4" w:rsidRPr="00814CE7" w:rsidRDefault="005937E4" w:rsidP="00814CE7">
      <w:pPr>
        <w:rPr>
          <w:lang w:val="en-GB"/>
        </w:rPr>
      </w:pPr>
    </w:p>
    <w:sectPr w:rsidR="005937E4" w:rsidRPr="00814CE7">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81C6C" w14:textId="77777777" w:rsidR="00125BF3" w:rsidRDefault="00125BF3" w:rsidP="008F4D33">
      <w:pPr>
        <w:spacing w:after="0" w:line="240" w:lineRule="auto"/>
      </w:pPr>
      <w:r>
        <w:separator/>
      </w:r>
    </w:p>
  </w:endnote>
  <w:endnote w:type="continuationSeparator" w:id="0">
    <w:p w14:paraId="76F22DD8" w14:textId="77777777" w:rsidR="00125BF3" w:rsidRDefault="00125BF3" w:rsidP="008F4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7162983"/>
      <w:docPartObj>
        <w:docPartGallery w:val="Page Numbers (Bottom of Page)"/>
        <w:docPartUnique/>
      </w:docPartObj>
    </w:sdtPr>
    <w:sdtEndPr>
      <w:rPr>
        <w:noProof/>
      </w:rPr>
    </w:sdtEndPr>
    <w:sdtContent>
      <w:p w14:paraId="439F46D0" w14:textId="6D71329F" w:rsidR="008F4D33" w:rsidRDefault="008F4D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412A6B" w14:textId="77777777" w:rsidR="008F4D33" w:rsidRDefault="008F4D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464B9" w14:textId="77777777" w:rsidR="00125BF3" w:rsidRDefault="00125BF3" w:rsidP="008F4D33">
      <w:pPr>
        <w:spacing w:after="0" w:line="240" w:lineRule="auto"/>
      </w:pPr>
      <w:r>
        <w:separator/>
      </w:r>
    </w:p>
  </w:footnote>
  <w:footnote w:type="continuationSeparator" w:id="0">
    <w:p w14:paraId="7415205D" w14:textId="77777777" w:rsidR="00125BF3" w:rsidRDefault="00125BF3" w:rsidP="008F4D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E097C"/>
    <w:multiLevelType w:val="hybridMultilevel"/>
    <w:tmpl w:val="C04812C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2B820B1"/>
    <w:multiLevelType w:val="hybridMultilevel"/>
    <w:tmpl w:val="9A10F504"/>
    <w:lvl w:ilvl="0" w:tplc="2000001B">
      <w:start w:val="1"/>
      <w:numFmt w:val="lowerRoman"/>
      <w:lvlText w:val="%1."/>
      <w:lvlJc w:val="righ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2" w15:restartNumberingAfterBreak="0">
    <w:nsid w:val="22EA20B2"/>
    <w:multiLevelType w:val="hybridMultilevel"/>
    <w:tmpl w:val="A7DE66B8"/>
    <w:lvl w:ilvl="0" w:tplc="0807001B">
      <w:start w:val="1"/>
      <w:numFmt w:val="lowerRoman"/>
      <w:lvlText w:val="%1."/>
      <w:lvlJc w:val="righ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3" w15:restartNumberingAfterBreak="0">
    <w:nsid w:val="5C3B0EBA"/>
    <w:multiLevelType w:val="multilevel"/>
    <w:tmpl w:val="93C462C4"/>
    <w:lvl w:ilvl="0">
      <w:start w:val="1"/>
      <w:numFmt w:val="decimal"/>
      <w:pStyle w:val="Heading1"/>
      <w:lvlText w:val="%1"/>
      <w:lvlJc w:val="left"/>
      <w:pPr>
        <w:ind w:left="432" w:hanging="432"/>
      </w:pPr>
      <w:rPr>
        <w:rFonts w:ascii="Times New Roman" w:hAnsi="Times New Roman" w:cs="Times New Roman" w:hint="default"/>
        <w:b/>
        <w:bCs/>
        <w:color w:val="auto"/>
      </w:rPr>
    </w:lvl>
    <w:lvl w:ilvl="1">
      <w:start w:val="1"/>
      <w:numFmt w:val="decimal"/>
      <w:pStyle w:val="Heading2"/>
      <w:lvlText w:val="%1.%2"/>
      <w:lvlJc w:val="left"/>
      <w:pPr>
        <w:ind w:left="576" w:hanging="576"/>
      </w:pPr>
      <w:rPr>
        <w:rFonts w:ascii="Times New Roman" w:hAnsi="Times New Roman" w:cs="Times New Roman" w:hint="default"/>
        <w:b w:val="0"/>
        <w:bCs w:val="0"/>
        <w:color w:val="auto"/>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F3F4102"/>
    <w:multiLevelType w:val="hybridMultilevel"/>
    <w:tmpl w:val="563A5B42"/>
    <w:lvl w:ilvl="0" w:tplc="20000001">
      <w:start w:val="1"/>
      <w:numFmt w:val="bullet"/>
      <w:lvlText w:val=""/>
      <w:lvlJc w:val="left"/>
      <w:pPr>
        <w:ind w:left="787" w:hanging="360"/>
      </w:pPr>
      <w:rPr>
        <w:rFonts w:ascii="Symbol" w:hAnsi="Symbol" w:hint="default"/>
      </w:rPr>
    </w:lvl>
    <w:lvl w:ilvl="1" w:tplc="20000003" w:tentative="1">
      <w:start w:val="1"/>
      <w:numFmt w:val="bullet"/>
      <w:lvlText w:val="o"/>
      <w:lvlJc w:val="left"/>
      <w:pPr>
        <w:ind w:left="1507" w:hanging="360"/>
      </w:pPr>
      <w:rPr>
        <w:rFonts w:ascii="Courier New" w:hAnsi="Courier New" w:cs="Courier New" w:hint="default"/>
      </w:rPr>
    </w:lvl>
    <w:lvl w:ilvl="2" w:tplc="20000005" w:tentative="1">
      <w:start w:val="1"/>
      <w:numFmt w:val="bullet"/>
      <w:lvlText w:val=""/>
      <w:lvlJc w:val="left"/>
      <w:pPr>
        <w:ind w:left="2227" w:hanging="360"/>
      </w:pPr>
      <w:rPr>
        <w:rFonts w:ascii="Wingdings" w:hAnsi="Wingdings" w:hint="default"/>
      </w:rPr>
    </w:lvl>
    <w:lvl w:ilvl="3" w:tplc="20000001" w:tentative="1">
      <w:start w:val="1"/>
      <w:numFmt w:val="bullet"/>
      <w:lvlText w:val=""/>
      <w:lvlJc w:val="left"/>
      <w:pPr>
        <w:ind w:left="2947" w:hanging="360"/>
      </w:pPr>
      <w:rPr>
        <w:rFonts w:ascii="Symbol" w:hAnsi="Symbol" w:hint="default"/>
      </w:rPr>
    </w:lvl>
    <w:lvl w:ilvl="4" w:tplc="20000003" w:tentative="1">
      <w:start w:val="1"/>
      <w:numFmt w:val="bullet"/>
      <w:lvlText w:val="o"/>
      <w:lvlJc w:val="left"/>
      <w:pPr>
        <w:ind w:left="3667" w:hanging="360"/>
      </w:pPr>
      <w:rPr>
        <w:rFonts w:ascii="Courier New" w:hAnsi="Courier New" w:cs="Courier New" w:hint="default"/>
      </w:rPr>
    </w:lvl>
    <w:lvl w:ilvl="5" w:tplc="20000005" w:tentative="1">
      <w:start w:val="1"/>
      <w:numFmt w:val="bullet"/>
      <w:lvlText w:val=""/>
      <w:lvlJc w:val="left"/>
      <w:pPr>
        <w:ind w:left="4387" w:hanging="360"/>
      </w:pPr>
      <w:rPr>
        <w:rFonts w:ascii="Wingdings" w:hAnsi="Wingdings" w:hint="default"/>
      </w:rPr>
    </w:lvl>
    <w:lvl w:ilvl="6" w:tplc="20000001" w:tentative="1">
      <w:start w:val="1"/>
      <w:numFmt w:val="bullet"/>
      <w:lvlText w:val=""/>
      <w:lvlJc w:val="left"/>
      <w:pPr>
        <w:ind w:left="5107" w:hanging="360"/>
      </w:pPr>
      <w:rPr>
        <w:rFonts w:ascii="Symbol" w:hAnsi="Symbol" w:hint="default"/>
      </w:rPr>
    </w:lvl>
    <w:lvl w:ilvl="7" w:tplc="20000003" w:tentative="1">
      <w:start w:val="1"/>
      <w:numFmt w:val="bullet"/>
      <w:lvlText w:val="o"/>
      <w:lvlJc w:val="left"/>
      <w:pPr>
        <w:ind w:left="5827" w:hanging="360"/>
      </w:pPr>
      <w:rPr>
        <w:rFonts w:ascii="Courier New" w:hAnsi="Courier New" w:cs="Courier New" w:hint="default"/>
      </w:rPr>
    </w:lvl>
    <w:lvl w:ilvl="8" w:tplc="20000005" w:tentative="1">
      <w:start w:val="1"/>
      <w:numFmt w:val="bullet"/>
      <w:lvlText w:val=""/>
      <w:lvlJc w:val="left"/>
      <w:pPr>
        <w:ind w:left="6547" w:hanging="360"/>
      </w:pPr>
      <w:rPr>
        <w:rFonts w:ascii="Wingdings" w:hAnsi="Wingdings" w:hint="default"/>
      </w:rPr>
    </w:lvl>
  </w:abstractNum>
  <w:abstractNum w:abstractNumId="5" w15:restartNumberingAfterBreak="0">
    <w:nsid w:val="620E776E"/>
    <w:multiLevelType w:val="hybridMultilevel"/>
    <w:tmpl w:val="215076F6"/>
    <w:lvl w:ilvl="0" w:tplc="20000015">
      <w:start w:val="1"/>
      <w:numFmt w:val="upperLetter"/>
      <w:lvlText w:val="%1."/>
      <w:lvlJc w:val="lef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6" w15:restartNumberingAfterBreak="0">
    <w:nsid w:val="667E323A"/>
    <w:multiLevelType w:val="multilevel"/>
    <w:tmpl w:val="33C80388"/>
    <w:lvl w:ilvl="0">
      <w:start w:val="1"/>
      <w:numFmt w:val="decimal"/>
      <w:lvlText w:val="%1.0"/>
      <w:lvlJc w:val="left"/>
      <w:pPr>
        <w:ind w:left="840" w:hanging="720"/>
      </w:pPr>
      <w:rPr>
        <w:rFonts w:hint="default"/>
      </w:rPr>
    </w:lvl>
    <w:lvl w:ilvl="1">
      <w:start w:val="1"/>
      <w:numFmt w:val="decimalZero"/>
      <w:lvlText w:val="%1.%2"/>
      <w:lvlJc w:val="left"/>
      <w:pPr>
        <w:ind w:left="1560" w:hanging="72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360" w:hanging="108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5160" w:hanging="1440"/>
      </w:pPr>
      <w:rPr>
        <w:rFonts w:hint="default"/>
      </w:rPr>
    </w:lvl>
    <w:lvl w:ilvl="6">
      <w:start w:val="1"/>
      <w:numFmt w:val="decimal"/>
      <w:lvlText w:val="%1.%2.%3.%4.%5.%6.%7"/>
      <w:lvlJc w:val="left"/>
      <w:pPr>
        <w:ind w:left="6240" w:hanging="1800"/>
      </w:pPr>
      <w:rPr>
        <w:rFonts w:hint="default"/>
      </w:rPr>
    </w:lvl>
    <w:lvl w:ilvl="7">
      <w:start w:val="1"/>
      <w:numFmt w:val="decimal"/>
      <w:lvlText w:val="%1.%2.%3.%4.%5.%6.%7.%8"/>
      <w:lvlJc w:val="left"/>
      <w:pPr>
        <w:ind w:left="6960" w:hanging="1800"/>
      </w:pPr>
      <w:rPr>
        <w:rFonts w:hint="default"/>
      </w:rPr>
    </w:lvl>
    <w:lvl w:ilvl="8">
      <w:start w:val="1"/>
      <w:numFmt w:val="decimal"/>
      <w:lvlText w:val="%1.%2.%3.%4.%5.%6.%7.%8.%9"/>
      <w:lvlJc w:val="left"/>
      <w:pPr>
        <w:ind w:left="8040" w:hanging="2160"/>
      </w:pPr>
      <w:rPr>
        <w:rFonts w:hint="default"/>
      </w:rPr>
    </w:lvl>
  </w:abstractNum>
  <w:abstractNum w:abstractNumId="7" w15:restartNumberingAfterBreak="0">
    <w:nsid w:val="7B2D2FEB"/>
    <w:multiLevelType w:val="hybridMultilevel"/>
    <w:tmpl w:val="F49A59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41228780">
    <w:abstractNumId w:val="3"/>
  </w:num>
  <w:num w:numId="2" w16cid:durableId="1227884718">
    <w:abstractNumId w:val="0"/>
  </w:num>
  <w:num w:numId="3" w16cid:durableId="946543213">
    <w:abstractNumId w:val="7"/>
  </w:num>
  <w:num w:numId="4" w16cid:durableId="1225332411">
    <w:abstractNumId w:val="4"/>
  </w:num>
  <w:num w:numId="5" w16cid:durableId="1905294444">
    <w:abstractNumId w:val="1"/>
  </w:num>
  <w:num w:numId="6" w16cid:durableId="1282347002">
    <w:abstractNumId w:val="5"/>
  </w:num>
  <w:num w:numId="7" w16cid:durableId="1334259122">
    <w:abstractNumId w:val="3"/>
  </w:num>
  <w:num w:numId="8" w16cid:durableId="1543177916">
    <w:abstractNumId w:val="3"/>
  </w:num>
  <w:num w:numId="9" w16cid:durableId="1527254777">
    <w:abstractNumId w:val="3"/>
  </w:num>
  <w:num w:numId="10" w16cid:durableId="672687799">
    <w:abstractNumId w:val="3"/>
  </w:num>
  <w:num w:numId="11" w16cid:durableId="1575966603">
    <w:abstractNumId w:val="6"/>
  </w:num>
  <w:num w:numId="12" w16cid:durableId="20386996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EEB"/>
    <w:rsid w:val="0000531E"/>
    <w:rsid w:val="0000734A"/>
    <w:rsid w:val="00007ABB"/>
    <w:rsid w:val="00010377"/>
    <w:rsid w:val="00011D1A"/>
    <w:rsid w:val="00014181"/>
    <w:rsid w:val="00026C33"/>
    <w:rsid w:val="00037010"/>
    <w:rsid w:val="00041E9A"/>
    <w:rsid w:val="00044204"/>
    <w:rsid w:val="00050B17"/>
    <w:rsid w:val="00066F83"/>
    <w:rsid w:val="000749E7"/>
    <w:rsid w:val="00080A9B"/>
    <w:rsid w:val="000928C3"/>
    <w:rsid w:val="000A67C2"/>
    <w:rsid w:val="000B10A1"/>
    <w:rsid w:val="000B265B"/>
    <w:rsid w:val="000C002C"/>
    <w:rsid w:val="000D4019"/>
    <w:rsid w:val="000D7173"/>
    <w:rsid w:val="000E2CD8"/>
    <w:rsid w:val="000E7030"/>
    <w:rsid w:val="000F21FD"/>
    <w:rsid w:val="000F513B"/>
    <w:rsid w:val="00123956"/>
    <w:rsid w:val="00125BF3"/>
    <w:rsid w:val="00150255"/>
    <w:rsid w:val="00155D2B"/>
    <w:rsid w:val="001655AB"/>
    <w:rsid w:val="00171EBC"/>
    <w:rsid w:val="00174381"/>
    <w:rsid w:val="00190364"/>
    <w:rsid w:val="0019133C"/>
    <w:rsid w:val="001A367D"/>
    <w:rsid w:val="001A3799"/>
    <w:rsid w:val="001A56F3"/>
    <w:rsid w:val="001E08AB"/>
    <w:rsid w:val="001E5C13"/>
    <w:rsid w:val="002001FE"/>
    <w:rsid w:val="0020405B"/>
    <w:rsid w:val="00210E6F"/>
    <w:rsid w:val="0021573B"/>
    <w:rsid w:val="0021618D"/>
    <w:rsid w:val="00217798"/>
    <w:rsid w:val="00220134"/>
    <w:rsid w:val="002316F2"/>
    <w:rsid w:val="00232783"/>
    <w:rsid w:val="00233145"/>
    <w:rsid w:val="002335D9"/>
    <w:rsid w:val="0024007B"/>
    <w:rsid w:val="0024468C"/>
    <w:rsid w:val="002547FA"/>
    <w:rsid w:val="0027318B"/>
    <w:rsid w:val="00294AE3"/>
    <w:rsid w:val="002C0EDA"/>
    <w:rsid w:val="002C26FF"/>
    <w:rsid w:val="002D4A4C"/>
    <w:rsid w:val="003140C9"/>
    <w:rsid w:val="0033586C"/>
    <w:rsid w:val="00343798"/>
    <w:rsid w:val="003709E0"/>
    <w:rsid w:val="00386EE3"/>
    <w:rsid w:val="0038737A"/>
    <w:rsid w:val="00392020"/>
    <w:rsid w:val="003933EB"/>
    <w:rsid w:val="00394C6E"/>
    <w:rsid w:val="003B437D"/>
    <w:rsid w:val="003D139F"/>
    <w:rsid w:val="003E3A4F"/>
    <w:rsid w:val="003F21AC"/>
    <w:rsid w:val="0040035B"/>
    <w:rsid w:val="00412BEA"/>
    <w:rsid w:val="00414A01"/>
    <w:rsid w:val="00420B62"/>
    <w:rsid w:val="00426DEC"/>
    <w:rsid w:val="00440C5E"/>
    <w:rsid w:val="004416EF"/>
    <w:rsid w:val="00441E0D"/>
    <w:rsid w:val="0044560B"/>
    <w:rsid w:val="00451649"/>
    <w:rsid w:val="0045301D"/>
    <w:rsid w:val="00464AFF"/>
    <w:rsid w:val="004812D2"/>
    <w:rsid w:val="004817D2"/>
    <w:rsid w:val="00483A1C"/>
    <w:rsid w:val="004858AA"/>
    <w:rsid w:val="00496CAC"/>
    <w:rsid w:val="00497009"/>
    <w:rsid w:val="004A1E51"/>
    <w:rsid w:val="004A3C35"/>
    <w:rsid w:val="004A72A0"/>
    <w:rsid w:val="004B2FD7"/>
    <w:rsid w:val="004D1A97"/>
    <w:rsid w:val="0050011B"/>
    <w:rsid w:val="005002E5"/>
    <w:rsid w:val="005006E1"/>
    <w:rsid w:val="00507AE4"/>
    <w:rsid w:val="00507FAA"/>
    <w:rsid w:val="005143F4"/>
    <w:rsid w:val="00526290"/>
    <w:rsid w:val="005314D0"/>
    <w:rsid w:val="00532E3A"/>
    <w:rsid w:val="0053695F"/>
    <w:rsid w:val="005447AE"/>
    <w:rsid w:val="00550B6A"/>
    <w:rsid w:val="00552AD1"/>
    <w:rsid w:val="005624EC"/>
    <w:rsid w:val="00586BFB"/>
    <w:rsid w:val="00593128"/>
    <w:rsid w:val="005937E4"/>
    <w:rsid w:val="005A0BAD"/>
    <w:rsid w:val="005A783B"/>
    <w:rsid w:val="005B6EBA"/>
    <w:rsid w:val="005B7E74"/>
    <w:rsid w:val="005C2506"/>
    <w:rsid w:val="005C3070"/>
    <w:rsid w:val="005D466E"/>
    <w:rsid w:val="005D5D64"/>
    <w:rsid w:val="005D5ED6"/>
    <w:rsid w:val="005D67F2"/>
    <w:rsid w:val="005D73EF"/>
    <w:rsid w:val="005E0840"/>
    <w:rsid w:val="005E0DCA"/>
    <w:rsid w:val="005E54BE"/>
    <w:rsid w:val="005F2BFB"/>
    <w:rsid w:val="006059D9"/>
    <w:rsid w:val="00607DFF"/>
    <w:rsid w:val="00625202"/>
    <w:rsid w:val="006313A5"/>
    <w:rsid w:val="006669A0"/>
    <w:rsid w:val="00670781"/>
    <w:rsid w:val="00671C07"/>
    <w:rsid w:val="00680872"/>
    <w:rsid w:val="00680D6A"/>
    <w:rsid w:val="0069411F"/>
    <w:rsid w:val="00695769"/>
    <w:rsid w:val="006A37AE"/>
    <w:rsid w:val="006B12E3"/>
    <w:rsid w:val="006B25C4"/>
    <w:rsid w:val="006B35E8"/>
    <w:rsid w:val="006B4714"/>
    <w:rsid w:val="006C0DD2"/>
    <w:rsid w:val="006C10B2"/>
    <w:rsid w:val="006C5C5C"/>
    <w:rsid w:val="006E14D6"/>
    <w:rsid w:val="006E1A81"/>
    <w:rsid w:val="006F298B"/>
    <w:rsid w:val="006F37E4"/>
    <w:rsid w:val="007042AE"/>
    <w:rsid w:val="0070756F"/>
    <w:rsid w:val="0072579E"/>
    <w:rsid w:val="00731B8D"/>
    <w:rsid w:val="0073232F"/>
    <w:rsid w:val="00743E81"/>
    <w:rsid w:val="00744130"/>
    <w:rsid w:val="00754B7A"/>
    <w:rsid w:val="00767CA1"/>
    <w:rsid w:val="00771096"/>
    <w:rsid w:val="007753CB"/>
    <w:rsid w:val="00775972"/>
    <w:rsid w:val="0078631C"/>
    <w:rsid w:val="007918A7"/>
    <w:rsid w:val="007946A9"/>
    <w:rsid w:val="00795BB9"/>
    <w:rsid w:val="007A04E4"/>
    <w:rsid w:val="007A0EA8"/>
    <w:rsid w:val="007A27C1"/>
    <w:rsid w:val="007A5261"/>
    <w:rsid w:val="007B0569"/>
    <w:rsid w:val="007B0A9C"/>
    <w:rsid w:val="007B31A5"/>
    <w:rsid w:val="007C466D"/>
    <w:rsid w:val="007D3BE5"/>
    <w:rsid w:val="007E50D0"/>
    <w:rsid w:val="007E5696"/>
    <w:rsid w:val="008023D8"/>
    <w:rsid w:val="00814666"/>
    <w:rsid w:val="00814CE7"/>
    <w:rsid w:val="00817557"/>
    <w:rsid w:val="00820605"/>
    <w:rsid w:val="00821004"/>
    <w:rsid w:val="008237FA"/>
    <w:rsid w:val="008243F0"/>
    <w:rsid w:val="00835DFC"/>
    <w:rsid w:val="00842E1E"/>
    <w:rsid w:val="00852D55"/>
    <w:rsid w:val="00857C6F"/>
    <w:rsid w:val="00862515"/>
    <w:rsid w:val="0086462F"/>
    <w:rsid w:val="00870124"/>
    <w:rsid w:val="00885075"/>
    <w:rsid w:val="008856F4"/>
    <w:rsid w:val="00885968"/>
    <w:rsid w:val="00885AC7"/>
    <w:rsid w:val="008B6EEF"/>
    <w:rsid w:val="008C4393"/>
    <w:rsid w:val="008D3C58"/>
    <w:rsid w:val="008F1452"/>
    <w:rsid w:val="008F2174"/>
    <w:rsid w:val="008F4D33"/>
    <w:rsid w:val="00915B9D"/>
    <w:rsid w:val="00924A51"/>
    <w:rsid w:val="009402F1"/>
    <w:rsid w:val="00944F61"/>
    <w:rsid w:val="00951828"/>
    <w:rsid w:val="00972D5F"/>
    <w:rsid w:val="00973009"/>
    <w:rsid w:val="009751DA"/>
    <w:rsid w:val="0098373C"/>
    <w:rsid w:val="00991A35"/>
    <w:rsid w:val="009A1E60"/>
    <w:rsid w:val="009A73C8"/>
    <w:rsid w:val="009B48E4"/>
    <w:rsid w:val="009C0FCC"/>
    <w:rsid w:val="009E0ED9"/>
    <w:rsid w:val="009E0EEB"/>
    <w:rsid w:val="009F0860"/>
    <w:rsid w:val="009F2A39"/>
    <w:rsid w:val="00A22409"/>
    <w:rsid w:val="00A237A7"/>
    <w:rsid w:val="00A267FF"/>
    <w:rsid w:val="00A30FF6"/>
    <w:rsid w:val="00A41B7B"/>
    <w:rsid w:val="00A42C32"/>
    <w:rsid w:val="00A42F1C"/>
    <w:rsid w:val="00A50DA6"/>
    <w:rsid w:val="00A5396E"/>
    <w:rsid w:val="00A54B0D"/>
    <w:rsid w:val="00A5557C"/>
    <w:rsid w:val="00A60E93"/>
    <w:rsid w:val="00A61179"/>
    <w:rsid w:val="00A71DFD"/>
    <w:rsid w:val="00A7224E"/>
    <w:rsid w:val="00A73334"/>
    <w:rsid w:val="00A76248"/>
    <w:rsid w:val="00A772B8"/>
    <w:rsid w:val="00A8704F"/>
    <w:rsid w:val="00A95AE9"/>
    <w:rsid w:val="00AA2B75"/>
    <w:rsid w:val="00AB5427"/>
    <w:rsid w:val="00AB72FF"/>
    <w:rsid w:val="00AB7862"/>
    <w:rsid w:val="00AC5B17"/>
    <w:rsid w:val="00AE236D"/>
    <w:rsid w:val="00AF00AC"/>
    <w:rsid w:val="00B033E0"/>
    <w:rsid w:val="00B06B93"/>
    <w:rsid w:val="00B154EC"/>
    <w:rsid w:val="00B27F3C"/>
    <w:rsid w:val="00B44E46"/>
    <w:rsid w:val="00B454CD"/>
    <w:rsid w:val="00B63D73"/>
    <w:rsid w:val="00B712AA"/>
    <w:rsid w:val="00B71BC1"/>
    <w:rsid w:val="00B857E7"/>
    <w:rsid w:val="00B970BE"/>
    <w:rsid w:val="00BA1754"/>
    <w:rsid w:val="00BC62F8"/>
    <w:rsid w:val="00BD1DC6"/>
    <w:rsid w:val="00BD433B"/>
    <w:rsid w:val="00BE03DE"/>
    <w:rsid w:val="00BE169C"/>
    <w:rsid w:val="00BE6AD0"/>
    <w:rsid w:val="00C13900"/>
    <w:rsid w:val="00C14531"/>
    <w:rsid w:val="00C231E5"/>
    <w:rsid w:val="00C3476D"/>
    <w:rsid w:val="00C36663"/>
    <w:rsid w:val="00C54D4C"/>
    <w:rsid w:val="00C61032"/>
    <w:rsid w:val="00C85BA7"/>
    <w:rsid w:val="00C92679"/>
    <w:rsid w:val="00C92B9A"/>
    <w:rsid w:val="00C962AF"/>
    <w:rsid w:val="00C96D6C"/>
    <w:rsid w:val="00CA35E8"/>
    <w:rsid w:val="00CA4A77"/>
    <w:rsid w:val="00CA64EF"/>
    <w:rsid w:val="00CB7B0A"/>
    <w:rsid w:val="00CD5997"/>
    <w:rsid w:val="00CE4010"/>
    <w:rsid w:val="00D10B93"/>
    <w:rsid w:val="00D12942"/>
    <w:rsid w:val="00D23B2A"/>
    <w:rsid w:val="00D26271"/>
    <w:rsid w:val="00D35B86"/>
    <w:rsid w:val="00D4240E"/>
    <w:rsid w:val="00D53F70"/>
    <w:rsid w:val="00D670C3"/>
    <w:rsid w:val="00D71805"/>
    <w:rsid w:val="00D73234"/>
    <w:rsid w:val="00D769B7"/>
    <w:rsid w:val="00D8125B"/>
    <w:rsid w:val="00D831A3"/>
    <w:rsid w:val="00D90634"/>
    <w:rsid w:val="00DB3ADA"/>
    <w:rsid w:val="00DC7686"/>
    <w:rsid w:val="00DD6B1F"/>
    <w:rsid w:val="00DF6D7D"/>
    <w:rsid w:val="00E158E1"/>
    <w:rsid w:val="00E45A90"/>
    <w:rsid w:val="00E46BF4"/>
    <w:rsid w:val="00E5352A"/>
    <w:rsid w:val="00E54583"/>
    <w:rsid w:val="00E663FF"/>
    <w:rsid w:val="00E879B1"/>
    <w:rsid w:val="00EA1DFC"/>
    <w:rsid w:val="00EB1EA0"/>
    <w:rsid w:val="00EC2898"/>
    <w:rsid w:val="00EC2DBA"/>
    <w:rsid w:val="00EC3453"/>
    <w:rsid w:val="00ED0C23"/>
    <w:rsid w:val="00ED0F43"/>
    <w:rsid w:val="00ED30A6"/>
    <w:rsid w:val="00EE0CDD"/>
    <w:rsid w:val="00EE52FB"/>
    <w:rsid w:val="00EF1BDB"/>
    <w:rsid w:val="00EF41D7"/>
    <w:rsid w:val="00F015F2"/>
    <w:rsid w:val="00F01696"/>
    <w:rsid w:val="00F0691A"/>
    <w:rsid w:val="00F11E4C"/>
    <w:rsid w:val="00F14285"/>
    <w:rsid w:val="00F152E0"/>
    <w:rsid w:val="00F17483"/>
    <w:rsid w:val="00F3693E"/>
    <w:rsid w:val="00F44B85"/>
    <w:rsid w:val="00F45BB3"/>
    <w:rsid w:val="00F511DF"/>
    <w:rsid w:val="00F6798E"/>
    <w:rsid w:val="00F77A96"/>
    <w:rsid w:val="00F81008"/>
    <w:rsid w:val="00F853B9"/>
    <w:rsid w:val="00F93E84"/>
    <w:rsid w:val="00F97233"/>
    <w:rsid w:val="00FA7232"/>
    <w:rsid w:val="00FB2540"/>
    <w:rsid w:val="00FC16F5"/>
    <w:rsid w:val="00FC2333"/>
    <w:rsid w:val="00FD009C"/>
    <w:rsid w:val="00FE4977"/>
    <w:rsid w:val="00FF6E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19894"/>
  <w15:chartTrackingRefBased/>
  <w15:docId w15:val="{C4E1CF8A-BDB8-4507-B8B4-573F31CE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3EB"/>
  </w:style>
  <w:style w:type="paragraph" w:styleId="Heading1">
    <w:name w:val="heading 1"/>
    <w:basedOn w:val="Normal"/>
    <w:next w:val="Normal"/>
    <w:link w:val="Heading1Char"/>
    <w:uiPriority w:val="9"/>
    <w:qFormat/>
    <w:rsid w:val="009E0EE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0EEB"/>
    <w:pPr>
      <w:keepNext/>
      <w:keepLines/>
      <w:numPr>
        <w:ilvl w:val="1"/>
        <w:numId w:val="1"/>
      </w:numPr>
      <w:spacing w:before="40" w:after="0"/>
      <w:outlineLvl w:val="1"/>
    </w:pPr>
    <w:rPr>
      <w:rFonts w:asciiTheme="majorHAnsi" w:eastAsiaTheme="majorEastAsia" w:hAnsiTheme="majorHAnsi" w:cstheme="majorBidi"/>
      <w:color w:val="2F5496" w:themeColor="accent1" w:themeShade="BF"/>
    </w:rPr>
  </w:style>
  <w:style w:type="paragraph" w:styleId="Heading3">
    <w:name w:val="heading 3"/>
    <w:basedOn w:val="Normal"/>
    <w:next w:val="Normal"/>
    <w:link w:val="Heading3Char"/>
    <w:uiPriority w:val="9"/>
    <w:semiHidden/>
    <w:unhideWhenUsed/>
    <w:qFormat/>
    <w:rsid w:val="009E0EE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E0EE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E0E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E0E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0E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0E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0E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E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0EEB"/>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E0EE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E0EE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E0EE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E0E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0E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0E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0EE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72D5F"/>
    <w:pPr>
      <w:ind w:left="720"/>
      <w:contextualSpacing/>
    </w:pPr>
  </w:style>
  <w:style w:type="character" w:styleId="CommentReference">
    <w:name w:val="annotation reference"/>
    <w:basedOn w:val="DefaultParagraphFont"/>
    <w:uiPriority w:val="99"/>
    <w:semiHidden/>
    <w:unhideWhenUsed/>
    <w:rsid w:val="005937E4"/>
    <w:rPr>
      <w:sz w:val="16"/>
      <w:szCs w:val="16"/>
    </w:rPr>
  </w:style>
  <w:style w:type="paragraph" w:styleId="CommentText">
    <w:name w:val="annotation text"/>
    <w:basedOn w:val="Normal"/>
    <w:link w:val="CommentTextChar"/>
    <w:uiPriority w:val="99"/>
    <w:unhideWhenUsed/>
    <w:rsid w:val="005937E4"/>
    <w:pPr>
      <w:spacing w:line="240" w:lineRule="auto"/>
    </w:pPr>
    <w:rPr>
      <w:sz w:val="20"/>
      <w:szCs w:val="20"/>
    </w:rPr>
  </w:style>
  <w:style w:type="character" w:customStyle="1" w:styleId="CommentTextChar">
    <w:name w:val="Comment Text Char"/>
    <w:basedOn w:val="DefaultParagraphFont"/>
    <w:link w:val="CommentText"/>
    <w:uiPriority w:val="99"/>
    <w:rsid w:val="005937E4"/>
    <w:rPr>
      <w:sz w:val="20"/>
      <w:szCs w:val="20"/>
    </w:rPr>
  </w:style>
  <w:style w:type="paragraph" w:styleId="CommentSubject">
    <w:name w:val="annotation subject"/>
    <w:basedOn w:val="CommentText"/>
    <w:next w:val="CommentText"/>
    <w:link w:val="CommentSubjectChar"/>
    <w:uiPriority w:val="99"/>
    <w:semiHidden/>
    <w:unhideWhenUsed/>
    <w:rsid w:val="005937E4"/>
    <w:rPr>
      <w:b/>
      <w:bCs/>
    </w:rPr>
  </w:style>
  <w:style w:type="character" w:customStyle="1" w:styleId="CommentSubjectChar">
    <w:name w:val="Comment Subject Char"/>
    <w:basedOn w:val="CommentTextChar"/>
    <w:link w:val="CommentSubject"/>
    <w:uiPriority w:val="99"/>
    <w:semiHidden/>
    <w:rsid w:val="005937E4"/>
    <w:rPr>
      <w:b/>
      <w:bCs/>
      <w:sz w:val="20"/>
      <w:szCs w:val="20"/>
    </w:rPr>
  </w:style>
  <w:style w:type="character" w:styleId="Hyperlink">
    <w:name w:val="Hyperlink"/>
    <w:basedOn w:val="DefaultParagraphFont"/>
    <w:uiPriority w:val="99"/>
    <w:unhideWhenUsed/>
    <w:rsid w:val="00C92B9A"/>
    <w:rPr>
      <w:color w:val="0563C1" w:themeColor="hyperlink"/>
      <w:u w:val="single"/>
    </w:rPr>
  </w:style>
  <w:style w:type="character" w:customStyle="1" w:styleId="UnresolvedMention1">
    <w:name w:val="Unresolved Mention1"/>
    <w:basedOn w:val="DefaultParagraphFont"/>
    <w:uiPriority w:val="99"/>
    <w:semiHidden/>
    <w:unhideWhenUsed/>
    <w:rsid w:val="00C92B9A"/>
    <w:rPr>
      <w:color w:val="605E5C"/>
      <w:shd w:val="clear" w:color="auto" w:fill="E1DFDD"/>
    </w:rPr>
  </w:style>
  <w:style w:type="paragraph" w:styleId="Bibliography">
    <w:name w:val="Bibliography"/>
    <w:basedOn w:val="Normal"/>
    <w:next w:val="Normal"/>
    <w:uiPriority w:val="37"/>
    <w:unhideWhenUsed/>
    <w:rsid w:val="00C92B9A"/>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AB5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427"/>
    <w:rPr>
      <w:rFonts w:ascii="Segoe UI" w:hAnsi="Segoe UI" w:cs="Segoe UI"/>
      <w:sz w:val="18"/>
      <w:szCs w:val="18"/>
    </w:rPr>
  </w:style>
  <w:style w:type="character" w:styleId="PlaceholderText">
    <w:name w:val="Placeholder Text"/>
    <w:basedOn w:val="DefaultParagraphFont"/>
    <w:uiPriority w:val="99"/>
    <w:semiHidden/>
    <w:rsid w:val="001A3799"/>
    <w:rPr>
      <w:color w:val="808080"/>
    </w:rPr>
  </w:style>
  <w:style w:type="paragraph" w:styleId="Revision">
    <w:name w:val="Revision"/>
    <w:hidden/>
    <w:uiPriority w:val="99"/>
    <w:semiHidden/>
    <w:rsid w:val="006E14D6"/>
    <w:pPr>
      <w:spacing w:after="0" w:line="240" w:lineRule="auto"/>
    </w:pPr>
  </w:style>
  <w:style w:type="paragraph" w:styleId="Header">
    <w:name w:val="header"/>
    <w:basedOn w:val="Normal"/>
    <w:link w:val="HeaderChar"/>
    <w:uiPriority w:val="99"/>
    <w:unhideWhenUsed/>
    <w:rsid w:val="008F4D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4D33"/>
  </w:style>
  <w:style w:type="paragraph" w:styleId="Footer">
    <w:name w:val="footer"/>
    <w:basedOn w:val="Normal"/>
    <w:link w:val="FooterChar"/>
    <w:uiPriority w:val="99"/>
    <w:unhideWhenUsed/>
    <w:rsid w:val="008F4D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4D33"/>
  </w:style>
  <w:style w:type="character" w:customStyle="1" w:styleId="nlm-surname">
    <w:name w:val="nlm-surname"/>
    <w:basedOn w:val="DefaultParagraphFont"/>
    <w:rsid w:val="00973009"/>
  </w:style>
  <w:style w:type="paragraph" w:styleId="TOCHeading">
    <w:name w:val="TOC Heading"/>
    <w:basedOn w:val="Heading1"/>
    <w:next w:val="Normal"/>
    <w:uiPriority w:val="39"/>
    <w:unhideWhenUsed/>
    <w:qFormat/>
    <w:rsid w:val="00007ABB"/>
    <w:pPr>
      <w:numPr>
        <w:numId w:val="0"/>
      </w:numPr>
      <w:outlineLvl w:val="9"/>
    </w:pPr>
  </w:style>
  <w:style w:type="paragraph" w:styleId="TOC1">
    <w:name w:val="toc 1"/>
    <w:basedOn w:val="Normal"/>
    <w:next w:val="Normal"/>
    <w:autoRedefine/>
    <w:uiPriority w:val="39"/>
    <w:unhideWhenUsed/>
    <w:rsid w:val="00007ABB"/>
    <w:pPr>
      <w:spacing w:after="100"/>
    </w:pPr>
  </w:style>
  <w:style w:type="paragraph" w:styleId="TOC2">
    <w:name w:val="toc 2"/>
    <w:basedOn w:val="Normal"/>
    <w:next w:val="Normal"/>
    <w:autoRedefine/>
    <w:uiPriority w:val="39"/>
    <w:unhideWhenUsed/>
    <w:rsid w:val="00007ABB"/>
    <w:pPr>
      <w:spacing w:after="100"/>
      <w:ind w:left="260"/>
    </w:pPr>
  </w:style>
  <w:style w:type="character" w:styleId="UnresolvedMention">
    <w:name w:val="Unresolved Mention"/>
    <w:basedOn w:val="DefaultParagraphFont"/>
    <w:uiPriority w:val="99"/>
    <w:semiHidden/>
    <w:unhideWhenUsed/>
    <w:rsid w:val="00007A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831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EFB20-8CCE-45C5-A744-748E35605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58</Pages>
  <Words>22355</Words>
  <Characters>127428</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stis Efthimiou</dc:creator>
  <cp:keywords/>
  <dc:description/>
  <cp:lastModifiedBy>Orestis Efthimiou</cp:lastModifiedBy>
  <cp:revision>34</cp:revision>
  <dcterms:created xsi:type="dcterms:W3CDTF">2022-08-17T11:59:00Z</dcterms:created>
  <dcterms:modified xsi:type="dcterms:W3CDTF">2024-04-05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TxftVSn"/&gt;&lt;style id="http://www.zotero.org/styles/nature" hasBibliography="1" bibliographyStyleHasBeenSet="1"/&gt;&lt;prefs&gt;&lt;pref name="fieldType" value="Field"/&gt;&lt;/prefs&gt;&lt;/data&gt;</vt:lpwstr>
  </property>
</Properties>
</file>